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bookmarkStart w:id="1" w:name="_GoBack"/>
      <w:bookmarkEnd w:id="1"/>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30C23ACC" w:rsidR="00766375" w:rsidRPr="00766375" w:rsidRDefault="00766375" w:rsidP="006F501D">
      <w:pPr>
        <w:rPr>
          <w:vertAlign w:val="superscript"/>
        </w:rPr>
      </w:pPr>
      <w:commentRangeStart w:id="2"/>
      <w:r w:rsidRPr="00766375">
        <w:t xml:space="preserve">Julian Wittische </w:t>
      </w:r>
      <w:r w:rsidRPr="00766375">
        <w:rPr>
          <w:vertAlign w:val="superscript"/>
        </w:rPr>
        <w:t>1,2</w:t>
      </w:r>
      <w:r w:rsidR="006B5EEF">
        <w:rPr>
          <w:vertAlign w:val="superscript"/>
        </w:rPr>
        <w:t>,*</w:t>
      </w:r>
      <w:r w:rsidRPr="00766375">
        <w:t xml:space="preserve">, </w:t>
      </w:r>
      <w:del w:id="3" w:author="Author">
        <w:r w:rsidR="00E432FB">
          <w:delText>Anna Schleimer</w:delText>
        </w:r>
        <w:r w:rsidR="00E432FB" w:rsidRPr="00766375">
          <w:delText xml:space="preserve"> </w:delText>
        </w:r>
        <w:r w:rsidR="00E432FB" w:rsidRPr="00766375">
          <w:rPr>
            <w:vertAlign w:val="superscript"/>
          </w:rPr>
          <w:delText>1,2</w:delText>
        </w:r>
        <w:r w:rsidR="00E432FB">
          <w:delText xml:space="preserve">, </w:delText>
        </w:r>
        <w:r w:rsidRPr="00766375">
          <w:delText xml:space="preserve">Ximo Mengual </w:delText>
        </w:r>
        <w:r w:rsidRPr="00766375">
          <w:rPr>
            <w:vertAlign w:val="superscript"/>
          </w:rPr>
          <w:delText>3</w:delText>
        </w:r>
        <w:r w:rsidRPr="00766375">
          <w:delText>,</w:delText>
        </w:r>
        <w:r w:rsidR="002C6FBA">
          <w:delText xml:space="preserve"> </w:delText>
        </w:r>
      </w:del>
      <w:r w:rsidR="002C6FBA">
        <w:t>Stéphani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Hinatea Ariey</w:t>
      </w:r>
      <w:r w:rsidR="00857256" w:rsidRPr="00766375">
        <w:rPr>
          <w:vertAlign w:val="superscript"/>
        </w:rPr>
        <w:t>1,2</w:t>
      </w:r>
      <w:r w:rsidR="00857256">
        <w:t xml:space="preserve">, </w:t>
      </w:r>
      <w:ins w:id="4" w:author="Author">
        <w:r w:rsidR="003C6F7C">
          <w:t>Anna Schleimer</w:t>
        </w:r>
        <w:r w:rsidR="003C6F7C" w:rsidRPr="00766375">
          <w:t xml:space="preserve"> </w:t>
        </w:r>
        <w:r w:rsidR="003C6F7C" w:rsidRPr="00766375">
          <w:rPr>
            <w:vertAlign w:val="superscript"/>
          </w:rPr>
          <w:t>1,2</w:t>
        </w:r>
        <w:r w:rsidR="003C6F7C">
          <w:t xml:space="preserve">, </w:t>
        </w:r>
      </w:ins>
      <w:r w:rsidR="007563F2">
        <w:t xml:space="preserve">Frank Drygala, </w:t>
      </w:r>
      <w:r w:rsidR="007563F2" w:rsidRPr="002C6FBA">
        <w:t>Joerg Mehnert</w:t>
      </w:r>
      <w:r w:rsidR="007563F2">
        <w:t xml:space="preserve">, </w:t>
      </w:r>
      <w:ins w:id="5" w:author="Author">
        <w:r w:rsidRPr="00766375">
          <w:t xml:space="preserve"> </w:t>
        </w:r>
        <w:r w:rsidR="00A22CD3" w:rsidRPr="00766375">
          <w:t xml:space="preserve">Ximo Mengual </w:t>
        </w:r>
        <w:r w:rsidR="00A22CD3" w:rsidRPr="00766375">
          <w:rPr>
            <w:vertAlign w:val="superscript"/>
          </w:rPr>
          <w:t>3</w:t>
        </w:r>
        <w:r w:rsidR="00A22CD3" w:rsidRPr="00766375">
          <w:t>,</w:t>
        </w:r>
      </w:ins>
      <w:r w:rsidR="008F705D">
        <w:t xml:space="preserve"> </w:t>
      </w:r>
      <w:r w:rsidRPr="00766375">
        <w:t xml:space="preserve">Alain Frantz </w:t>
      </w:r>
      <w:r w:rsidRPr="00766375">
        <w:rPr>
          <w:vertAlign w:val="superscript"/>
        </w:rPr>
        <w:t>1</w:t>
      </w:r>
      <w:r w:rsidR="006B5EEF">
        <w:rPr>
          <w:vertAlign w:val="superscript"/>
        </w:rPr>
        <w:t>,2</w:t>
      </w:r>
      <w:commentRangeEnd w:id="2"/>
      <w:r w:rsidR="00F37673">
        <w:rPr>
          <w:rStyle w:val="CommentReference"/>
        </w:rPr>
        <w:commentReference w:id="2"/>
      </w:r>
    </w:p>
    <w:p w14:paraId="4BF9EB19" w14:textId="34B526A2" w:rsidR="00766375" w:rsidRPr="002C6FBA" w:rsidRDefault="00766375" w:rsidP="006F501D">
      <w:pPr>
        <w:rPr>
          <w:lang w:val="fr-FR"/>
        </w:rPr>
      </w:pPr>
      <w:r w:rsidRPr="002C6FBA">
        <w:rPr>
          <w:lang w:val="fr-FR"/>
        </w:rPr>
        <w:t>1: Musée National d’Histoire Naturelle, 25, rue Muenster, L-2160, Luxembourg, Luxembourg</w:t>
      </w:r>
    </w:p>
    <w:p w14:paraId="15B76019" w14:textId="0C860FF4" w:rsidR="00766375" w:rsidRPr="00F44CF5" w:rsidRDefault="00766375" w:rsidP="006F501D">
      <w:pPr>
        <w:rPr>
          <w:lang w:val="de-LU"/>
        </w:rPr>
      </w:pPr>
      <w:r w:rsidRPr="00F44CF5">
        <w:rPr>
          <w:lang w:val="de-LU"/>
        </w:rPr>
        <w:t>2: Fondation Faune-Flore, 24, ru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r w:rsidRPr="00766375">
        <w:rPr>
          <w:lang w:val="de-LU"/>
        </w:rPr>
        <w:t>Koenig,</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54E4C2DF" w14:textId="25FB16CB" w:rsidR="00A02467" w:rsidRDefault="00A02467"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t>A</w:t>
      </w:r>
      <w:r w:rsidR="00B34036">
        <w:rPr>
          <w:b/>
        </w:rPr>
        <w:t>BSTRACT</w:t>
      </w:r>
    </w:p>
    <w:p w14:paraId="2CCB07F3" w14:textId="108AB190"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w:t>
      </w:r>
      <w:del w:id="6" w:author="Author">
        <w:r w:rsidR="002A33E9">
          <w:delText>enormous</w:delText>
        </w:r>
      </w:del>
      <w:ins w:id="7" w:author="Author">
        <w:r w:rsidR="00DF580F">
          <w:t>invaluable</w:t>
        </w:r>
      </w:ins>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w:t>
      </w:r>
      <w:del w:id="8" w:author="Author">
        <w:r w:rsidR="0014047B" w:rsidRPr="0014047B">
          <w:delText>investigate</w:delText>
        </w:r>
      </w:del>
      <w:ins w:id="9" w:author="Author">
        <w:r w:rsidR="0014047B" w:rsidRPr="0014047B">
          <w:t>investigate</w:t>
        </w:r>
        <w:r w:rsidR="003C6F7C">
          <w:t>d</w:t>
        </w:r>
      </w:ins>
      <w:r w:rsidR="0014047B" w:rsidRPr="0014047B">
        <w:t xml:space="preserve"> the spatial genetic structure and </w:t>
      </w:r>
      <w:commentRangeStart w:id="10"/>
      <w:r w:rsidR="0014047B" w:rsidRPr="0014047B">
        <w:t>spatial variation in genetic diversity</w:t>
      </w:r>
      <w:commentRangeEnd w:id="10"/>
      <w:r w:rsidR="00BC7728">
        <w:rPr>
          <w:rStyle w:val="CommentReference"/>
        </w:rPr>
        <w:commentReference w:id="10"/>
      </w:r>
      <w:r w:rsidR="0014047B" w:rsidRPr="0014047B">
        <w:t xml:space="preserve"> of two species of </w:t>
      </w:r>
      <w:r w:rsidR="0014047B">
        <w:t>hoverflies</w:t>
      </w:r>
      <w:r w:rsidR="0014047B" w:rsidRPr="0014047B">
        <w:t xml:space="preserve"> </w:t>
      </w:r>
      <w:r w:rsidR="0014047B">
        <w:t>in two urban areas</w:t>
      </w:r>
      <w:r w:rsidR="00B52E69">
        <w:t>.</w:t>
      </w:r>
      <w:r w:rsidR="00E07C04">
        <w:t xml:space="preserve"> </w:t>
      </w:r>
      <w:del w:id="11" w:author="Author">
        <w:r w:rsidR="00B52E69">
          <w:delText xml:space="preserve">Using </w:delText>
        </w:r>
        <w:r w:rsidR="00231976">
          <w:delText>thousands of</w:delText>
        </w:r>
      </w:del>
      <w:ins w:id="12" w:author="Author">
        <w:r w:rsidR="00886812">
          <w:t xml:space="preserve">More </w:t>
        </w:r>
        <w:r w:rsidR="00886812" w:rsidRPr="00886812">
          <w:t>than a thousand</w:t>
        </w:r>
      </w:ins>
      <w:r w:rsidR="00267577" w:rsidRPr="00886812">
        <w:t xml:space="preserve"> </w:t>
      </w:r>
      <w:r w:rsidR="00B52E69" w:rsidRPr="00886812">
        <w:t>specimens</w:t>
      </w:r>
      <w:r w:rsidR="005B5671" w:rsidRPr="00886812">
        <w:t xml:space="preserve"> </w:t>
      </w:r>
      <w:ins w:id="13" w:author="Author">
        <w:r w:rsidR="00886812" w:rsidRPr="00886812">
          <w:t xml:space="preserve">of </w:t>
        </w:r>
        <w:r w:rsidR="00886812" w:rsidRPr="00886812">
          <w:rPr>
            <w:i/>
          </w:rPr>
          <w:t>Syritta</w:t>
        </w:r>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ins>
      <w:r w:rsidR="0027098E">
        <w:t xml:space="preserve">collected by </w:t>
      </w:r>
      <w:r w:rsidR="003C6F7C">
        <w:t>hand</w:t>
      </w:r>
      <w:del w:id="14" w:author="Author">
        <w:r w:rsidR="0027098E">
          <w:delText xml:space="preserve"> </w:delText>
        </w:r>
      </w:del>
      <w:ins w:id="15" w:author="Author">
        <w:r w:rsidR="003C6F7C">
          <w:t>-</w:t>
        </w:r>
      </w:ins>
      <w:r w:rsidR="00B52E69">
        <w:t>netting</w:t>
      </w:r>
      <w:r w:rsidR="005B5671">
        <w:t xml:space="preserve"> </w:t>
      </w:r>
      <w:r w:rsidR="005B5671" w:rsidRPr="005B5671">
        <w:t xml:space="preserve">from </w:t>
      </w:r>
      <w:r w:rsidR="00063465">
        <w:t xml:space="preserve">two </w:t>
      </w:r>
      <w:del w:id="16" w:author="Author">
        <w:r w:rsidR="008461CB">
          <w:delText>W</w:delText>
        </w:r>
        <w:r w:rsidR="00267577">
          <w:delText>estern Europe</w:delText>
        </w:r>
      </w:del>
      <w:ins w:id="17" w:author="Author">
        <w:r w:rsidR="003C6F7C">
          <w:t xml:space="preserve">western </w:t>
        </w:r>
        <w:r w:rsidR="00267577">
          <w:t>Europe</w:t>
        </w:r>
        <w:r w:rsidR="003C6F7C">
          <w:t>an</w:t>
        </w:r>
      </w:ins>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del w:id="18" w:author="Author">
        <w:r w:rsidR="00C77459">
          <w:delText>,</w:delText>
        </w:r>
        <w:r w:rsidR="005C0B5C">
          <w:delText xml:space="preserve"> </w:delText>
        </w:r>
        <w:r w:rsidR="005B5671" w:rsidRPr="005B5671">
          <w:delText xml:space="preserve">we identified </w:delText>
        </w:r>
        <w:r w:rsidR="00267577">
          <w:delText>XX</w:delText>
        </w:r>
      </w:del>
      <w:ins w:id="19" w:author="Author">
        <w:r w:rsidR="00886812">
          <w:t xml:space="preserve"> and genotyped at</w:t>
        </w:r>
        <w:r w:rsidR="005B5671" w:rsidRPr="00BC7728">
          <w:t xml:space="preserve"> </w:t>
        </w:r>
        <w:r w:rsidR="00BC7728" w:rsidRPr="00BC7728">
          <w:t>1</w:t>
        </w:r>
        <w:r w:rsidR="003C0714">
          <w:t>4</w:t>
        </w:r>
      </w:ins>
      <w:r w:rsidR="00B52E69" w:rsidRPr="00BC7728">
        <w:t xml:space="preserve"> and 2</w:t>
      </w:r>
      <w:r w:rsidR="003C0714">
        <w:t>4</w:t>
      </w:r>
      <w:r w:rsidR="005B5671" w:rsidRPr="00BC7728">
        <w:t xml:space="preserve"> </w:t>
      </w:r>
      <w:r w:rsidR="00B52E69" w:rsidRPr="00BC7728">
        <w:t>microsatellite</w:t>
      </w:r>
      <w:r w:rsidR="005B5671" w:rsidRPr="00BC7728">
        <w:t xml:space="preserve"> </w:t>
      </w:r>
      <w:commentRangeStart w:id="20"/>
      <w:r w:rsidR="005B5671" w:rsidRPr="00BC7728">
        <w:t>SN</w:t>
      </w:r>
      <w:r w:rsidR="00B52E69" w:rsidRPr="00BC7728">
        <w:t>P</w:t>
      </w:r>
      <w:commentRangeEnd w:id="20"/>
      <w:r w:rsidR="00886812">
        <w:rPr>
          <w:rStyle w:val="CommentReference"/>
        </w:rPr>
        <w:commentReference w:id="20"/>
      </w:r>
      <w:r w:rsidR="00886812">
        <w:t xml:space="preserve"> loci</w:t>
      </w:r>
      <w:del w:id="21" w:author="Author">
        <w:r w:rsidR="00B52E69">
          <w:delText xml:space="preserve"> for</w:delText>
        </w:r>
        <w:r w:rsidR="00B52E69" w:rsidRPr="0014047B">
          <w:delText xml:space="preserve"> </w:delText>
        </w:r>
        <w:r w:rsidR="00267577">
          <w:rPr>
            <w:i/>
          </w:rPr>
          <w:delText>Syritta pipiens</w:delText>
        </w:r>
        <w:r w:rsidR="00B52E69">
          <w:delText xml:space="preserve"> </w:delText>
        </w:r>
        <w:r w:rsidR="00B52E69" w:rsidRPr="0014047B">
          <w:delText>and</w:delText>
        </w:r>
        <w:r w:rsidR="00B52E69" w:rsidRPr="0014047B">
          <w:rPr>
            <w:i/>
          </w:rPr>
          <w:delText xml:space="preserve"> Myathropa florea</w:delText>
        </w:r>
      </w:del>
      <w:r w:rsidR="00886812">
        <w:t xml:space="preserve">, </w:t>
      </w:r>
      <w:r w:rsidR="005B5671" w:rsidRPr="005B5671">
        <w:t>respectively</w:t>
      </w:r>
      <w:r w:rsidR="00886812">
        <w:t xml:space="preserve">. </w:t>
      </w:r>
      <w:del w:id="22" w:author="Author">
        <w:r w:rsidR="005B5671" w:rsidRPr="005B5671">
          <w:delText xml:space="preserve"> Using </w:delText>
        </w:r>
        <w:r w:rsidR="0089101A">
          <w:delText xml:space="preserve">STRUCTURE, DAPC and IBD analyses, </w:delText>
        </w:r>
        <w:r w:rsidR="005B5671" w:rsidRPr="005B5671">
          <w:delText>we found evidence for</w:delText>
        </w:r>
      </w:del>
      <w:ins w:id="23" w:author="Author">
        <w:r w:rsidR="00886812">
          <w:t xml:space="preserve">Based on </w:t>
        </w:r>
        <w:r w:rsidR="0085682B">
          <w:t xml:space="preserve">spatial and non-spatial </w:t>
        </w:r>
        <w:r w:rsidR="00886812">
          <w:t xml:space="preserve">Bayesian </w:t>
        </w:r>
        <w:r w:rsidR="0085682B">
          <w:t xml:space="preserve">clustering methods, </w:t>
        </w:r>
        <w:r w:rsidR="00886812" w:rsidRPr="005B5671">
          <w:t xml:space="preserve">we </w:t>
        </w:r>
        <w:r w:rsidR="00597D43">
          <w:t>failed to reject the null hypothesis of panmixia, suggesting that both species exhibited</w:t>
        </w:r>
      </w:ins>
      <w:r w:rsidR="00597D43">
        <w:t xml:space="preserve"> </w:t>
      </w:r>
      <w:r w:rsidR="00886812" w:rsidRPr="005B5671">
        <w:t xml:space="preserve">high genetic connectivity </w:t>
      </w:r>
      <w:del w:id="24" w:author="Author">
        <w:r w:rsidR="005B5671" w:rsidRPr="005B5671">
          <w:delText xml:space="preserve">for both species, suggesting effective dispersal </w:delText>
        </w:r>
        <w:r w:rsidR="005652F2">
          <w:delText xml:space="preserve">at scales larger than metropoles, </w:delText>
        </w:r>
      </w:del>
      <w:r w:rsidR="00886812">
        <w:t>despite urbanization</w:t>
      </w:r>
      <w:r w:rsidR="005652F2">
        <w:t>.</w:t>
      </w:r>
      <w:r w:rsidR="0089101A">
        <w:t xml:space="preserve"> </w:t>
      </w:r>
      <w:ins w:id="25" w:author="Author">
        <w:r w:rsidR="0085682B">
          <w:t xml:space="preserve">The distribution of allele frequencies was not correlated to geographic distance, implying that isolation-by-distance was negligible at the investigated spatial scale in both species. </w:t>
        </w:r>
      </w:ins>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del w:id="26" w:author="Author">
        <w:r w:rsidR="005652F2">
          <w:delText>some</w:delText>
        </w:r>
      </w:del>
      <w:ins w:id="27" w:author="Author">
        <w:r w:rsidR="0085682B">
          <w:t>these</w:t>
        </w:r>
      </w:ins>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33CAA66F" w14:textId="77777777" w:rsidR="004C1C22" w:rsidRDefault="004C1C22" w:rsidP="006F501D">
      <w:pPr>
        <w:rPr>
          <w:del w:id="28" w:author="Autho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t>INTRODUCTION</w:t>
      </w:r>
    </w:p>
    <w:p w14:paraId="723B1BB8" w14:textId="660E1611" w:rsidR="00E2777C" w:rsidRPr="009014FD" w:rsidRDefault="006F501D" w:rsidP="00E2777C">
      <w:pPr>
        <w:rPr>
          <w:lang w:val="fr-LU"/>
          <w:rPrChange w:id="29" w:author="Author">
            <w:rPr>
              <w:lang w:val="fr-FR"/>
            </w:rPr>
          </w:rPrChange>
        </w:rPr>
      </w:pPr>
      <w:r w:rsidRPr="00BF34D8">
        <w:t xml:space="preserve">Pollinators provide </w:t>
      </w:r>
      <w:del w:id="30" w:author="Author">
        <w:r w:rsidRPr="00BF34D8">
          <w:delText xml:space="preserve">a </w:delText>
        </w:r>
      </w:del>
      <w:r w:rsidRPr="00BF34D8">
        <w:t xml:space="preserve">key ecosystem </w:t>
      </w:r>
      <w:del w:id="31" w:author="Author">
        <w:r w:rsidRPr="00BF34D8">
          <w:delText>service</w:delText>
        </w:r>
      </w:del>
      <w:ins w:id="32" w:author="Author">
        <w:r w:rsidRPr="00BF34D8">
          <w:t>service</w:t>
        </w:r>
        <w:r w:rsidR="003C6F7C">
          <w:t>s</w:t>
        </w:r>
      </w:ins>
      <w:r w:rsidRPr="00BF34D8">
        <w:t xml:space="preserve"> to agricultural crops and wild plants</w:t>
      </w:r>
      <w:del w:id="33" w:author="Author">
        <w:r w:rsidR="00602D3A" w:rsidRPr="00BF34D8">
          <w:delText>,</w:delText>
        </w:r>
        <w:r w:rsidRPr="00BF34D8">
          <w:delText xml:space="preserve"> </w:delText>
        </w:r>
        <w:r w:rsidR="00CD6AAF" w:rsidRPr="00CD0919">
          <w:rPr>
            <w:bCs/>
          </w:rPr>
          <w:delText>but they are declining across the world</w:delText>
        </w:r>
      </w:del>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041655">
        <w:instrText xml:space="preserve"> ADDIN ZOTERO_ITEM CSL_CITATION {"citationID":"rkd4GKPP","properties":{"formattedCitation":"(Doyle et al., 2020; Gallai et al., 2009)","plainCitation":"(Doyle et al., 2020; Gallai et al., 2009)","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041655">
        <w:instrText xml:space="preserve"> ADDIN ZOTERO_ITEM CSL_CITATION {"citationID":"tihmqG5q","properties":{"formattedCitation":"(Klein et al., 2007; Reilly et al., 2020)","plainCitation":"(Klein et al., 2007; Reilly et al., 2020)","noteIndex":0},"citationItems":[{"id":13572,"uris":["http://zotero.org/users/4948104/items/PFRNV6YS"],"itemData":{"id":1357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w:t>
      </w:r>
      <w:del w:id="34" w:author="Author">
        <w:r>
          <w:delText xml:space="preserve">of </w:delText>
        </w:r>
      </w:del>
      <w:r>
        <w:t xml:space="preserve">wildflowers </w:t>
      </w:r>
      <w:r w:rsidR="008F21C1">
        <w:fldChar w:fldCharType="begin"/>
      </w:r>
      <w:r w:rsidR="00041655">
        <w:instrText xml:space="preserve"> ADDIN ZOTERO_ITEM CSL_CITATION {"citationID":"hX3BJxLK","properties":{"formattedCitation":"(Ollerton et al., 2011)","plainCitation":"(Ollerton et al., 2011)","noteIndex":0},"citationItems":[{"id":13575,"uris":["http://zotero.org/users/4948104/items/DDC5TPQS"],"itemData":{"id":13575,"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041655">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041655">
        <w:rPr>
          <w:rFonts w:hint="eastAsia"/>
        </w:rPr>
        <w:instrText></w:instrText>
      </w:r>
      <w:r w:rsidR="00041655">
        <w:instrText>t from insect pollination.\nAnother example is the contribution of pollinators to preserving cherished natural and\ncultural landscapes through wild</w:instrText>
      </w:r>
      <w:r w:rsidR="00041655">
        <w:rPr>
          <w:rFonts w:hint="eastAsia"/>
        </w:rPr>
        <w:instrText></w:instrText>
      </w:r>
      <w:r w:rsidR="00041655">
        <w:instrText xml:space="preserve">ower pollination.\nHowever, due to a cocktail mix of drivers of change, pollinator species are disappearing and\npollinator populations are declining. </w:instrText>
      </w:r>
      <w:r w:rsidR="00041655">
        <w:rPr>
          <w:rFonts w:hint="eastAsia"/>
        </w:rPr>
        <w:instrText></w:instrText>
      </w:r>
      <w:r w:rsidR="00041655">
        <w:instrText>ese losses accentuate several of our societal chal-\nlenges, including food security and ecosystem degradation. Hence, building knowledge on\nthe causes behind pollinator decline, and the e</w:instrText>
      </w:r>
      <w:r w:rsidR="00041655">
        <w:rPr>
          <w:rFonts w:hint="eastAsia"/>
        </w:rPr>
        <w:instrText></w:instrText>
      </w:r>
      <w:r w:rsidR="00041655">
        <w:instrText xml:space="preserve">ects of pollinator decline on other species\nand ecosystems is essential. </w:instrText>
      </w:r>
      <w:r w:rsidR="00041655">
        <w:rPr>
          <w:rFonts w:hint="eastAsia"/>
        </w:rPr>
        <w:instrText></w:instrText>
      </w:r>
      <w:r w:rsidR="00041655">
        <w:instrText>e STEP project has contributed signi</w:instrText>
      </w:r>
      <w:r w:rsidR="00041655">
        <w:rPr>
          <w:rFonts w:hint="eastAsia"/>
        </w:rPr>
        <w:instrText></w:instrText>
      </w:r>
      <w:r w:rsidR="00041655">
        <w:instrText xml:space="preserve">cantly within this </w:instrText>
      </w:r>
      <w:r w:rsidR="00041655">
        <w:rPr>
          <w:rFonts w:hint="eastAsia"/>
        </w:rPr>
        <w:instrText></w:instrText>
      </w:r>
      <w:r w:rsidR="00041655">
        <w:instrText>eld,\nwith a particular focus on the status and drivers behind trends in European pollinators.\nFurthermore, research into the di</w:instrText>
      </w:r>
      <w:r w:rsidR="00041655">
        <w:rPr>
          <w:rFonts w:hint="eastAsia"/>
        </w:rPr>
        <w:instrText></w:instrText>
      </w:r>
      <w:r w:rsidR="00041655">
        <w:instrText xml:space="preserve">erent solutions for maintaining or enhancing pollinator\npopulations is crucial. </w:instrText>
      </w:r>
      <w:r w:rsidR="00041655">
        <w:rPr>
          <w:rFonts w:hint="eastAsia"/>
        </w:rPr>
        <w:instrText></w:instrText>
      </w:r>
      <w:r w:rsidR="00041655">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041655">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xml:space="preserve">. However, evidence of the loss of pollinators is </w:t>
      </w:r>
      <w:del w:id="35" w:author="Author">
        <w:r>
          <w:delText>clear-cut</w:delText>
        </w:r>
      </w:del>
      <w:ins w:id="36" w:author="Author">
        <w:r w:rsidR="00157ED3">
          <w:t>mounting</w:t>
        </w:r>
      </w:ins>
      <w:r>
        <w:t>: wild pollinators are declining at local, regional and global scales, in both diversity and abundance</w:t>
      </w:r>
      <w:r w:rsidR="00A801DF">
        <w:t xml:space="preserve"> </w:t>
      </w:r>
      <w:r w:rsidR="00A801DF">
        <w:fldChar w:fldCharType="begin"/>
      </w:r>
      <w:r w:rsidR="00041655">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67,"uris":["http://zotero.org/users/4948104/items/JRMSRJ4V"],"itemData":{"id":1356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70,"uris":["http://zotero.org/users/4948104/items/4JVMCCA2"],"itemData":{"id":13570,"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71,"uris":["http://zotero.org/users/4948104/items/ERHFY72I"],"itemData":{"id":13571,"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041655" w:rsidRPr="00041655">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ins w:id="37" w:author="Author">
        <w:r w:rsidR="002E69EC">
          <w:t xml:space="preserve">pesticides, </w:t>
        </w:r>
      </w:ins>
      <w:r w:rsidR="00CD6AAF">
        <w:t xml:space="preserve">and the </w:t>
      </w:r>
      <w:del w:id="38" w:author="Author">
        <w:r w:rsidR="00CD6AAF">
          <w:delText>spread</w:delText>
        </w:r>
      </w:del>
      <w:ins w:id="39" w:author="Author">
        <w:r w:rsidR="00157ED3">
          <w:t>introduction</w:t>
        </w:r>
      </w:ins>
      <w:r w:rsidR="00CD6AAF">
        <w:t xml:space="preserve"> of invasive species and parasites/pathogens </w:t>
      </w:r>
      <w:r w:rsidR="00CD6AAF">
        <w:fldChar w:fldCharType="begin"/>
      </w:r>
      <w:r w:rsidR="00041655">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w:instrText>
      </w:r>
      <w:r w:rsidR="00041655" w:rsidRPr="00041655">
        <w:rPr>
          <w:lang w:val="fr-FR"/>
        </w:rPr>
        <w:instrText xml:space="preserve">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del w:id="40" w:author="Author">
        <w:r>
          <w:delText>many</w:delText>
        </w:r>
      </w:del>
      <w:ins w:id="41" w:author="Author">
        <w:r w:rsidR="00157ED3">
          <w:t>vast expanses</w:t>
        </w:r>
      </w:ins>
      <w:r w:rsidR="00157ED3">
        <w:t xml:space="preserve"> of </w:t>
      </w:r>
      <w:ins w:id="42" w:author="Author">
        <w:r w:rsidR="00157ED3">
          <w:t>natural</w:t>
        </w:r>
        <w:r w:rsidR="00C13DEB">
          <w:t xml:space="preserve"> </w:t>
        </w:r>
      </w:ins>
      <w:r w:rsidR="00CD6AAF">
        <w:t>p</w:t>
      </w:r>
      <w:r w:rsidR="00157ED3">
        <w:t xml:space="preserve">ollinator </w:t>
      </w:r>
      <w:del w:id="43" w:author="Author">
        <w:r w:rsidR="00CD6AAF">
          <w:delText>habitats</w:delText>
        </w:r>
      </w:del>
      <w:ins w:id="44" w:author="Author">
        <w:r w:rsidR="00157ED3">
          <w:t>habitat</w:t>
        </w:r>
      </w:ins>
      <w:r w:rsidR="001529C0">
        <w:t xml:space="preserve"> </w:t>
      </w:r>
      <w:r w:rsidR="001529C0">
        <w:fldChar w:fldCharType="begin"/>
      </w:r>
      <w:r w:rsidR="00041655">
        <w:instrText xml:space="preserve"> ADDIN ZOTERO_ITEM CSL_CITATION {"citationID":"VOzxnrYI","properties":{"formattedCitation":"(Seibold et al., 2019)","plainCitation":"(Seibold et al., 2019)","noteIndex":0},"citationItems":[{"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del w:id="45" w:author="Author">
        <w:r w:rsidR="00CD6AAF">
          <w:delText xml:space="preserve">. </w:delText>
        </w:r>
        <w:r w:rsidR="00394CAA" w:rsidRPr="00154AA8">
          <w:delText xml:space="preserve">Because of demographic growth, </w:delText>
        </w:r>
        <w:r w:rsidR="00394CAA">
          <w:delText>anthropogenic</w:delText>
        </w:r>
        <w:r w:rsidR="00394CAA" w:rsidRPr="00154AA8">
          <w:delText xml:space="preserve"> development is </w:delText>
        </w:r>
        <w:r w:rsidR="00394CAA">
          <w:delText>expected to increase</w:delText>
        </w:r>
        <w:r w:rsidR="00394CAA" w:rsidRPr="00154AA8">
          <w:delText>,</w:delText>
        </w:r>
        <w:r w:rsidR="00394CAA">
          <w:delText xml:space="preserve"> which</w:delText>
        </w:r>
        <w:r w:rsidR="00394CAA" w:rsidRPr="00154AA8">
          <w:delText xml:space="preserve"> will lead to further loss and fragmentation of natural and semi-natural habitats</w:delText>
        </w:r>
      </w:del>
      <w:ins w:id="46" w:author="Author">
        <w:r w:rsidR="002E69EC">
          <w:t>; a trend which is stood to endure with continued human population growth and development</w:t>
        </w:r>
      </w:ins>
      <w:r w:rsidR="00394CAA" w:rsidRPr="00154AA8">
        <w:t xml:space="preserve"> </w:t>
      </w:r>
      <w:r w:rsidR="00394CAA" w:rsidRPr="00154AA8">
        <w:fldChar w:fldCharType="begin"/>
      </w:r>
      <w:r w:rsidR="00041655">
        <w:instrText xml:space="preserve"> ADDIN ZOTERO_ITEM CSL_CITATION {"citationID":"xikMOZQ5","properties":{"formattedCitation":"(Jaeger et al., 2016)","plainCitation":"(Jaeger et al., 2016)","noteIndex":0},"citationItems":[{"id":13384,"uris":["http://zotero.org/users/4948104/items/5RYEGEYG"],"itemData":{"id":13384,"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394CAA" w:rsidRPr="00154AA8">
        <w:rPr>
          <w:rFonts w:cs="Times New Roman"/>
        </w:rPr>
        <w:t>(Jaeger et al., 2016)</w:t>
      </w:r>
      <w:r w:rsidR="00394CAA" w:rsidRPr="00154AA8">
        <w:fldChar w:fldCharType="end"/>
      </w:r>
      <w:r w:rsidR="00394CAA" w:rsidRPr="00154AA8">
        <w:t xml:space="preserve">. </w:t>
      </w:r>
      <w:del w:id="47" w:author="Author">
        <w:r w:rsidR="00394CAA" w:rsidRPr="00154AA8">
          <w:delText xml:space="preserve">In order </w:delText>
        </w:r>
        <w:r w:rsidR="00394CAA">
          <w:delText>to</w:delText>
        </w:r>
      </w:del>
      <w:ins w:id="48" w:author="Author">
        <w:r w:rsidR="002E69EC">
          <w:t>T</w:t>
        </w:r>
        <w:r w:rsidR="00394CAA">
          <w:t>o</w:t>
        </w:r>
      </w:ins>
      <w:r w:rsidR="00394CAA">
        <w:t xml:space="preserve"> </w:t>
      </w:r>
      <w:r w:rsidR="00394CAA" w:rsidRPr="00154AA8">
        <w:t>counteract the negative effects of habitat fragmentation</w:t>
      </w:r>
      <w:del w:id="49" w:author="Author">
        <w:r w:rsidR="00394CAA" w:rsidRPr="00154AA8">
          <w:delText xml:space="preserve"> however</w:delText>
        </w:r>
      </w:del>
      <w:r w:rsidR="00394CAA" w:rsidRPr="00154AA8">
        <w:t xml:space="preserve">, it is </w:t>
      </w:r>
      <w:ins w:id="50" w:author="Author">
        <w:r w:rsidR="002E69EC">
          <w:t xml:space="preserve">therefore </w:t>
        </w:r>
      </w:ins>
      <w:r w:rsidR="00394CAA" w:rsidRPr="00154AA8">
        <w:t xml:space="preserve">important to understand the functional connectivity </w:t>
      </w:r>
      <w:r w:rsidR="002E69EC">
        <w:t xml:space="preserve">of </w:t>
      </w:r>
      <w:del w:id="51" w:author="Author">
        <w:r w:rsidR="00394CAA" w:rsidRPr="00154AA8">
          <w:delText>the landscape from the viewpoint of the</w:delText>
        </w:r>
      </w:del>
      <w:ins w:id="52" w:author="Autho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ins>
      <w:r w:rsidR="00FC4285">
        <w:t xml:space="preserve"> pollinator</w:t>
      </w:r>
      <w:ins w:id="53" w:author="Author">
        <w:r w:rsidR="00FC4285">
          <w:t xml:space="preserve"> dispersal</w:t>
        </w:r>
      </w:ins>
      <w:r w:rsidR="00FC4285">
        <w:t xml:space="preserve"> </w:t>
      </w:r>
      <w:commentRangeStart w:id="54"/>
      <w:r w:rsidR="00FC4285" w:rsidRPr="00154AA8">
        <w:fldChar w:fldCharType="begin"/>
      </w:r>
      <w:r w:rsidR="00FC4285">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4285" w:rsidRPr="00154AA8">
        <w:rPr>
          <w:rFonts w:cs="Times New Roman"/>
        </w:rPr>
        <w:t>(Dreier et al., 2014; Rands, 2014)</w:t>
      </w:r>
      <w:r w:rsidR="00FC4285" w:rsidRPr="00154AA8">
        <w:fldChar w:fldCharType="end"/>
      </w:r>
      <w:del w:id="55" w:author="Author">
        <w:r w:rsidR="00394CAA" w:rsidRPr="00154AA8">
          <w:delText>.</w:delText>
        </w:r>
        <w:r w:rsidR="00394CAA">
          <w:delText xml:space="preserve"> However, t</w:delText>
        </w:r>
        <w:r>
          <w:delText xml:space="preserve">here is </w:delText>
        </w:r>
        <w:r w:rsidR="00942DD8">
          <w:delText xml:space="preserve">still </w:delText>
        </w:r>
        <w:r>
          <w:delText xml:space="preserve">a considerable lack of knowledge on the mechanisms underlying the responses of invertebrate </w:delText>
        </w:r>
        <w:r w:rsidR="001529C0">
          <w:delText xml:space="preserve">pollinators to </w:delText>
        </w:r>
        <w:r w:rsidR="00F173A9">
          <w:delText xml:space="preserve">fragmentation resulting from </w:delText>
        </w:r>
        <w:r w:rsidR="001529C0">
          <w:delText>land-use change</w:delText>
        </w:r>
      </w:del>
      <w:ins w:id="56" w:author="Author">
        <w:r w:rsidR="00FC4285">
          <w:t>.</w:t>
        </w:r>
      </w:ins>
      <w:r w:rsidR="00E2777C" w:rsidRPr="00E2777C">
        <w:t xml:space="preserve"> </w:t>
      </w:r>
      <w:r w:rsidR="00E2777C">
        <w:fldChar w:fldCharType="begin"/>
      </w:r>
      <w:r w:rsidR="00E2777C">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69,"uris":["http://zotero.org/users/4948104/items/KFPYWME3"],"itemData":{"id":13569,"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E2777C" w:rsidRPr="009014FD">
        <w:rPr>
          <w:lang w:val="fr-LU"/>
          <w:rPrChange w:id="57" w:author="Author">
            <w:rPr>
              <w:lang w:val="fr-FR"/>
            </w:rPr>
          </w:rPrChange>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E2777C">
        <w:fldChar w:fldCharType="separate"/>
      </w:r>
      <w:r w:rsidR="00E2777C" w:rsidRPr="009014FD">
        <w:rPr>
          <w:lang w:val="fr-LU"/>
          <w:rPrChange w:id="58" w:author="Author">
            <w:rPr>
              <w:lang w:val="fr-CH"/>
            </w:rPr>
          </w:rPrChange>
        </w:rPr>
        <w:t>(Dicks et al., 2013; Gill et al., 2016; Simmons et al., 2019; Winfree et al., 2011)</w:t>
      </w:r>
      <w:r w:rsidR="00E2777C">
        <w:fldChar w:fldCharType="end"/>
      </w:r>
      <w:r w:rsidR="00E2777C" w:rsidRPr="009014FD">
        <w:rPr>
          <w:lang w:val="fr-LU"/>
          <w:rPrChange w:id="59" w:author="Author">
            <w:rPr>
              <w:lang w:val="fr-CH"/>
            </w:rPr>
          </w:rPrChange>
        </w:rPr>
        <w:t>.</w:t>
      </w:r>
      <w:ins w:id="60" w:author="Author">
        <w:r w:rsidR="00E2777C" w:rsidRPr="00E2777C">
          <w:rPr>
            <w:lang w:val="fr-LU"/>
          </w:rPr>
          <w:t xml:space="preserve"> </w:t>
        </w:r>
        <w:commentRangeEnd w:id="54"/>
        <w:r w:rsidR="00316AEB">
          <w:rPr>
            <w:rStyle w:val="CommentReference"/>
          </w:rPr>
          <w:commentReference w:id="54"/>
        </w:r>
      </w:ins>
    </w:p>
    <w:p w14:paraId="16F58FAE" w14:textId="3ADEB4D8" w:rsidR="003913DB" w:rsidRDefault="003913DB" w:rsidP="003913DB">
      <w:del w:id="61" w:author="Author">
        <w:r w:rsidRPr="000E6D1E">
          <w:delText xml:space="preserve">Although dispersal is a key trait to deal with habitat fragmentation, we only have a limited understanding of dispersal </w:delText>
        </w:r>
        <w:r>
          <w:delText>for</w:delText>
        </w:r>
        <w:r w:rsidRPr="000E6D1E">
          <w:delText xml:space="preserve"> most insect pollinators.</w:delText>
        </w:r>
        <w:r>
          <w:rPr>
            <w:b/>
          </w:rPr>
          <w:delText xml:space="preserve"> </w:delText>
        </w:r>
      </w:del>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041655">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w:t>
      </w:r>
      <w:del w:id="62" w:author="Author">
        <w:r>
          <w:delText>ability</w:delText>
        </w:r>
      </w:del>
      <w:ins w:id="63" w:author="Author">
        <w:r w:rsidR="00E2777C">
          <w:t>capacity</w:t>
        </w:r>
      </w:ins>
      <w:r>
        <w:t xml:space="preserve"> generally </w:t>
      </w:r>
      <w:del w:id="64" w:author="Author">
        <w:r>
          <w:delText>are better able</w:delText>
        </w:r>
      </w:del>
      <w:ins w:id="65" w:author="Author">
        <w:r w:rsidR="00E2777C">
          <w:t>have a greater ability</w:t>
        </w:r>
      </w:ins>
      <w:r>
        <w:t xml:space="preserve"> to move efficiently between suitable habitat patches and may exploit fragmented resources more efficiently </w:t>
      </w:r>
      <w:r>
        <w:fldChar w:fldCharType="begin"/>
      </w:r>
      <w:r w:rsidR="00041655">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Nevertheless, the</w:t>
      </w:r>
      <w:commentRangeStart w:id="66"/>
      <w:r w:rsidR="00777B20" w:rsidRPr="00777B20">
        <w:t xml:space="preserve"> results from work on </w:t>
      </w:r>
      <w:commentRangeEnd w:id="66"/>
      <w:r w:rsidR="00E2777C">
        <w:rPr>
          <w:rStyle w:val="CommentReference"/>
        </w:rPr>
        <w:commentReference w:id="66"/>
      </w:r>
      <w:r w:rsidR="00777B20" w:rsidRPr="00777B20">
        <w:t xml:space="preserve">Apiformes suggest that even good dispersers can be impacted by habitat fragmentation. Bumblebee </w:t>
      </w:r>
      <w:del w:id="67" w:author="Author">
        <w:r w:rsidR="00777B20" w:rsidRPr="00777B20">
          <w:delText xml:space="preserve">(Bombus) </w:delText>
        </w:r>
      </w:del>
      <w:r w:rsidR="00777B20" w:rsidRPr="00777B20">
        <w:t>species</w:t>
      </w:r>
      <w:r w:rsidR="00535169">
        <w:t xml:space="preserve"> </w:t>
      </w:r>
      <w:ins w:id="68" w:author="Author">
        <w:r w:rsidR="00535169" w:rsidRPr="00777B20">
          <w:t>(</w:t>
        </w:r>
        <w:r w:rsidR="00535169" w:rsidRPr="002E69EC">
          <w:rPr>
            <w:i/>
          </w:rPr>
          <w:t>Bombus</w:t>
        </w:r>
        <w:r w:rsidR="00535169">
          <w:rPr>
            <w:i/>
          </w:rPr>
          <w:t xml:space="preserve"> </w:t>
        </w:r>
        <w:r w:rsidR="00535169">
          <w:t>spp.)</w:t>
        </w:r>
        <w:r w:rsidR="00777B20" w:rsidRPr="00777B20">
          <w:t xml:space="preserve"> </w:t>
        </w:r>
      </w:ins>
      <w:r w:rsidR="00777B20" w:rsidRPr="00777B20">
        <w:t>normally exhibit very little</w:t>
      </w:r>
      <w:ins w:id="69" w:author="Author">
        <w:r w:rsidR="00777B20" w:rsidRPr="00777B20">
          <w:t xml:space="preserve"> </w:t>
        </w:r>
        <w:r w:rsidR="00E2777C">
          <w:t>spatial</w:t>
        </w:r>
      </w:ins>
      <w:r w:rsidR="00E2777C">
        <w:t xml:space="preserve"> </w:t>
      </w:r>
      <w:r w:rsidR="00777B20" w:rsidRPr="00777B20">
        <w:t xml:space="preserve">genetic structure </w:t>
      </w:r>
      <w:r w:rsidR="00777B20">
        <w:fldChar w:fldCharType="begin"/>
      </w:r>
      <w:r w:rsidR="00041655">
        <w:instrText xml:space="preserve"> ADDIN ZOTERO_ITEM CSL_CITATION {"citationID":"0yqf6dyp","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041655">
        <w:instrText xml:space="preserve"> ADDIN ZOTERO_ITEM CSL_CITATION {"citationID":"cNyxTHBb","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9014FD">
        <w:rPr>
          <w:i/>
          <w:rPrChange w:id="70" w:author="Author">
            <w:rPr/>
          </w:rPrChange>
        </w:rPr>
        <w:t>(</w:t>
      </w:r>
      <w:ins w:id="71" w:author="Author">
        <w:r w:rsidR="00563CE5" w:rsidRPr="00563CE5">
          <w:rPr>
            <w:rFonts w:cs="Times New Roman"/>
            <w:i/>
          </w:rPr>
          <w:t>Bombus vosnesenskii</w:t>
        </w:r>
        <w:r w:rsidR="00563CE5">
          <w:rPr>
            <w:rFonts w:cs="Times New Roman"/>
          </w:rPr>
          <w:t xml:space="preserve">; </w:t>
        </w:r>
      </w:ins>
      <w:r w:rsidR="00EF094F" w:rsidRPr="00EF094F">
        <w:rPr>
          <w:rFonts w:cs="Times New Roman"/>
        </w:rPr>
        <w:t>Jha and Kremen, 2013)</w:t>
      </w:r>
      <w:r w:rsidR="00EF094F">
        <w:fldChar w:fldCharType="end"/>
      </w:r>
      <w:r w:rsidR="00777B20" w:rsidRPr="00777B20">
        <w:t xml:space="preserve">. Even at larger spatial scales, urban areas can be a substantial </w:t>
      </w:r>
      <w:ins w:id="72" w:author="Author">
        <w:r w:rsidR="00777B20" w:rsidRPr="00777B20">
          <w:t>barrier</w:t>
        </w:r>
        <w:r w:rsidR="00563CE5">
          <w:t xml:space="preserve"> to</w:t>
        </w:r>
        <w:r w:rsidR="00777B20" w:rsidRPr="00777B20">
          <w:t xml:space="preserve"> </w:t>
        </w:r>
      </w:ins>
      <w:r w:rsidR="00563CE5" w:rsidRPr="00777B20">
        <w:t xml:space="preserve">gene flow </w:t>
      </w:r>
      <w:del w:id="73" w:author="Author">
        <w:r w:rsidR="00777B20" w:rsidRPr="00777B20">
          <w:delText>barrier for</w:delText>
        </w:r>
      </w:del>
      <w:ins w:id="74" w:author="Author">
        <w:r w:rsidR="00563CE5">
          <w:t>in</w:t>
        </w:r>
      </w:ins>
      <w:r w:rsidR="00563CE5">
        <w:t xml:space="preserve"> </w:t>
      </w:r>
      <w:r w:rsidR="00777B20" w:rsidRPr="00777B20">
        <w:t xml:space="preserve">pollinators </w:t>
      </w:r>
      <w:r w:rsidR="00BD6D16">
        <w:fldChar w:fldCharType="begin"/>
      </w:r>
      <w:r w:rsidR="00041655">
        <w:instrText xml:space="preserve"> ADDIN ZOTERO_ITEM CSL_CITATION {"citationID":"xTZyKL66","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del w:id="75" w:author="Author">
        <w:r>
          <w:delText xml:space="preserve">A particular difficulty with evaluating the impact of land-use change relates to the fact that </w:delText>
        </w:r>
      </w:del>
      <w:ins w:id="76" w:author="Author">
        <w:r w:rsidR="00E2777C">
          <w:t xml:space="preserve">However, given the large range of </w:t>
        </w:r>
      </w:ins>
      <w:r w:rsidR="00E2777C">
        <w:t xml:space="preserve">flying </w:t>
      </w:r>
      <w:del w:id="77" w:author="Author">
        <w:r>
          <w:delText>ability</w:delText>
        </w:r>
      </w:del>
      <w:ins w:id="78" w:author="Author">
        <w:r w:rsidR="00E2777C">
          <w:t>abilities</w:t>
        </w:r>
      </w:ins>
      <w:r w:rsidR="00E2777C">
        <w:t xml:space="preserve"> and </w:t>
      </w:r>
      <w:del w:id="79" w:author="Author">
        <w:r>
          <w:delText>response</w:delText>
        </w:r>
      </w:del>
      <w:ins w:id="80" w:author="Author">
        <w:r w:rsidR="00E2777C">
          <w:t>species-specific responses</w:t>
        </w:r>
      </w:ins>
      <w:r w:rsidR="00E2777C">
        <w:t xml:space="preserve"> to habitat fragmentation</w:t>
      </w:r>
      <w:del w:id="81" w:author="Author">
        <w:r>
          <w:delText xml:space="preserve"> differs significantly between pollinators</w:delText>
        </w:r>
      </w:del>
      <w:ins w:id="82" w:author="Author">
        <w:r w:rsidR="00E2777C">
          <w:t>, it is difficult to generalize the impact of land-use changes on pollinator dispersal</w:t>
        </w:r>
      </w:ins>
      <w:r>
        <w:t>, even between closely related</w:t>
      </w:r>
      <w:r w:rsidR="001D3E35">
        <w:t xml:space="preserve"> species</w:t>
      </w:r>
      <w:r>
        <w:t xml:space="preserve"> </w:t>
      </w:r>
      <w:r>
        <w:fldChar w:fldCharType="begin"/>
      </w:r>
      <w:r w:rsidR="00041655">
        <w:instrText xml:space="preserve"> ADDIN ZOTERO_ITEM CSL_CITATION {"citationID":"B999jKyE","properties":{"formattedCitation":"(Greenleaf et al., 2007; Jauker et al., 2009; Steffan-Dewenter et al., 2002)","plainCitation":"(Greenleaf et al., 2007; Jauker et al., 2009; Steffan-Dewenter et al., 2002)","noteIndex":0},"citationItems":[{"id":13560,"uris":["http://zotero.org/users/4948104/items/XX4BY8CE"],"itemData":{"id":1356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041655" w:rsidRPr="00041655">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041655">
        <w:instrText xml:space="preserve"> ADDIN ZOTERO_ITEM CSL_CITATION {"citationID":"NzpAPQxm","properties":{"formattedCitation":"(Taylor et al., 1993)","plainCitation":"(Taylor et al., 1993)","noteIndex":0},"citationItems":[{"id":200,"uris":["http://zotero.org/users/4948104/items/BFQ7LBJK"],"itemData":{"id":200,"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1DBE4841" w:rsidR="006F501D" w:rsidRPr="001E1572" w:rsidRDefault="006C38B2" w:rsidP="006F501D">
      <w:r w:rsidRPr="00036544">
        <w:t xml:space="preserve">Hoverflies (Syrphidae) are an important group of </w:t>
      </w:r>
      <w:r w:rsidR="006C4E9C" w:rsidRPr="00036544">
        <w:t>pollinators,</w:t>
      </w:r>
      <w:r w:rsidRPr="00036544">
        <w:t xml:space="preserve"> but they are understudied</w:t>
      </w:r>
      <w:r>
        <w:t xml:space="preserve"> relative to bees, and </w:t>
      </w:r>
      <w:r w:rsidRPr="00847839">
        <w:t xml:space="preserve">little is </w:t>
      </w:r>
      <w:commentRangeStart w:id="83"/>
      <w:r w:rsidRPr="00847839">
        <w:t xml:space="preserve">known about </w:t>
      </w:r>
      <w:r>
        <w:t xml:space="preserve">their </w:t>
      </w:r>
      <w:r w:rsidRPr="00847839">
        <w:t xml:space="preserve">dispersal </w:t>
      </w:r>
      <w:r>
        <w:t xml:space="preserve">and </w:t>
      </w:r>
      <w:r w:rsidRPr="00847839">
        <w:t>the</w:t>
      </w:r>
      <w:r>
        <w:t>ir response to</w:t>
      </w:r>
      <w:r w:rsidRPr="00847839">
        <w:t xml:space="preserve"> landscape fragmentation</w:t>
      </w:r>
      <w:commentRangeEnd w:id="83"/>
      <w:r w:rsidR="00563CE5">
        <w:rPr>
          <w:rStyle w:val="CommentReference"/>
        </w:rPr>
        <w:commentReference w:id="83"/>
      </w:r>
      <w:r w:rsidRPr="00036544">
        <w:t xml:space="preserve">. </w:t>
      </w:r>
      <w:r>
        <w:t>Hoverflies</w:t>
      </w:r>
      <w:r w:rsidRPr="00036544">
        <w:t xml:space="preserve"> are a biologically </w:t>
      </w:r>
      <w:r>
        <w:t xml:space="preserve">very </w:t>
      </w:r>
      <w:r w:rsidRPr="00036544">
        <w:t>diverse family of flower-visiting flies</w:t>
      </w:r>
      <w:ins w:id="84" w:author="Author">
        <w:r w:rsidR="00563CE5">
          <w:t xml:space="preserve"> with more than 6000 recorded species</w:t>
        </w:r>
      </w:ins>
      <w:r w:rsidRPr="00036544">
        <w:t xml:space="preserve"> </w:t>
      </w:r>
      <w:r w:rsidRPr="00036544">
        <w:fldChar w:fldCharType="begin"/>
      </w:r>
      <w:r w:rsidR="00041655">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041655">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041655" w:rsidRPr="00041655">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041655">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041655">
        <w:instrText xml:space="preserve"> ADDIN ZOTERO_ITEM CSL_CITATION {"citationID":"FrNF6Nr6","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041655">
        <w:instrText xml:space="preserve"> ADDIN ZOTERO_ITEM CSL_CITATION {"citationID":"7iNlGkY1","properties":{"formattedCitation":"(Pekas et al., 2020; Speight, 2017)","plainCitation":"(Pekas et al., 2020; Speight, 2017)","noteIndex":0},"citationItems":[{"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6C86A9C2" w14:textId="7689B98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041655">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commentRangeStart w:id="85"/>
      <w:r w:rsidR="00E933B4" w:rsidRPr="00E933B4">
        <w:t>quantif</w:t>
      </w:r>
      <w:r w:rsidR="009C3DBF">
        <w:t>ication of</w:t>
      </w:r>
      <w:r w:rsidR="00E933B4" w:rsidRPr="00E933B4">
        <w:t xml:space="preserve"> gene flow</w:t>
      </w:r>
      <w:commentRangeEnd w:id="85"/>
      <w:r w:rsidR="00F758B1">
        <w:rPr>
          <w:rStyle w:val="CommentReference"/>
        </w:rPr>
        <w:commentReference w:id="85"/>
      </w:r>
      <w:r w:rsidR="009C3DBF">
        <w:t xml:space="preserve">, which is directly related to dispersal as genes are propagated by individuals or propagules which disperse before reproduction </w:t>
      </w:r>
      <w:r w:rsidR="009C3DBF">
        <w:fldChar w:fldCharType="begin"/>
      </w:r>
      <w:r w:rsidR="00041655">
        <w:instrText xml:space="preserve"> ADDIN ZOTERO_ITEM CSL_CITATION {"citationID":"WV3RRArD","properties":{"formattedCitation":"(Broquet and Petit, 2009; Cayuela et al., 2018)","plainCitation":"(Broquet and Petit, 2009; Cayuela et al., 2018)","noteIndex":0},"citationItems":[{"id":1719,"uris":["http://zotero.org/users/4948104/items/X5PHEW49"],"itemData":{"id":1719,"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019,"uris":["http://zotero.org/users/4948104/items/LE5P9MVT"],"itemData":{"id":2019,"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041655">
        <w:instrText xml:space="preserve"> ADDIN ZOTERO_ITEM CSL_CITATION {"citationID":"MQtTlf8Q","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5A278A" w:rsidRPr="00582A5D">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has</w:t>
      </w:r>
      <w:r w:rsidR="00B4316E" w:rsidRPr="00582A5D">
        <w:t xml:space="preserve"> </w:t>
      </w:r>
      <w:r w:rsidR="00A24A4C" w:rsidRPr="00582A5D">
        <w:t>never been studied</w:t>
      </w:r>
      <w:r w:rsidR="00B4316E" w:rsidRPr="00582A5D">
        <w:t xml:space="preserve"> to our knowledge</w:t>
      </w:r>
      <w:r w:rsidR="00A24A4C" w:rsidRPr="00582A5D">
        <w:t>.</w:t>
      </w:r>
    </w:p>
    <w:p w14:paraId="465A46EC" w14:textId="337C01F6" w:rsidR="00965DCE" w:rsidRDefault="00140123" w:rsidP="006F501D">
      <w:pPr>
        <w:rPr>
          <w:b/>
        </w:rPr>
      </w:pPr>
      <w:r w:rsidRPr="00BA4EDB">
        <w:t xml:space="preserve">In this </w:t>
      </w:r>
      <w:r w:rsidR="00B17A9B" w:rsidRPr="00BA4EDB">
        <w:t>study</w:t>
      </w:r>
      <w:r w:rsidRPr="00BA4EDB">
        <w:t>, we</w:t>
      </w:r>
      <w:r w:rsidR="00B17A9B" w:rsidRPr="00BA4EDB">
        <w:t xml:space="preserve"> investigate</w:t>
      </w:r>
      <w:r w:rsidR="00444634">
        <w:t>d</w:t>
      </w:r>
      <w:r w:rsidR="00B17A9B" w:rsidRPr="00BA4EDB">
        <w:t xml:space="preserve"> the genetic</w:t>
      </w:r>
      <w:r w:rsidR="00BA4EDB" w:rsidRPr="00BA4EDB">
        <w:t xml:space="preserve"> diversity,</w:t>
      </w:r>
      <w:r w:rsidR="00B17A9B" w:rsidRPr="00BA4EDB">
        <w:t xml:space="preserve"> structure</w:t>
      </w:r>
      <w:r w:rsidR="00637938">
        <w:t>,</w:t>
      </w:r>
      <w:r w:rsidR="00BA4EDB" w:rsidRPr="00BA4EDB">
        <w:t xml:space="preserve"> </w:t>
      </w:r>
      <w:r w:rsidR="00FA4705">
        <w:t>IBD</w:t>
      </w:r>
      <w:r w:rsidR="00637938">
        <w:t xml:space="preserve">, isolation-by-environment (IBE) and </w:t>
      </w:r>
      <w:commentRangeStart w:id="86"/>
      <w:r w:rsidR="00637938" w:rsidRPr="00582A5D">
        <w:t>demographic history</w:t>
      </w:r>
      <w:r w:rsidR="008A5972" w:rsidRPr="00582A5D">
        <w:t xml:space="preserve"> </w:t>
      </w:r>
      <w:commentRangeEnd w:id="86"/>
      <w:r w:rsidR="00582A5D">
        <w:rPr>
          <w:rStyle w:val="CommentReference"/>
        </w:rPr>
        <w:commentReference w:id="86"/>
      </w:r>
      <w:r w:rsidR="00B17A9B" w:rsidRPr="00582A5D">
        <w:t>of two species</w:t>
      </w:r>
      <w:r w:rsidR="00B17A9B" w:rsidRPr="00BA4EDB">
        <w:t xml:space="preserve"> of hoverflies</w:t>
      </w:r>
      <w:r w:rsidR="00875A11">
        <w:t xml:space="preserve">, </w:t>
      </w:r>
      <w:del w:id="87" w:author="Author">
        <w:r w:rsidR="00875A11">
          <w:rPr>
            <w:i/>
          </w:rPr>
          <w:delText>S.</w:delText>
        </w:r>
      </w:del>
      <w:ins w:id="88" w:author="Author">
        <w:r w:rsidR="00F758B1" w:rsidRPr="00E72226">
          <w:rPr>
            <w:i/>
            <w:iCs/>
          </w:rPr>
          <w:t>Syritta</w:t>
        </w:r>
      </w:ins>
      <w:r w:rsidR="00875A11">
        <w:rPr>
          <w:i/>
        </w:rPr>
        <w:t xml:space="preserve"> pipiens</w:t>
      </w:r>
      <w:r w:rsidR="00875A11">
        <w:t xml:space="preserve"> and </w:t>
      </w:r>
      <w:del w:id="89" w:author="Author">
        <w:r w:rsidR="00875A11">
          <w:rPr>
            <w:i/>
          </w:rPr>
          <w:delText>M.</w:delText>
        </w:r>
      </w:del>
      <w:ins w:id="90" w:author="Author">
        <w:r w:rsidR="00875A11">
          <w:rPr>
            <w:i/>
          </w:rPr>
          <w:t>M</w:t>
        </w:r>
        <w:r w:rsidR="00F758B1">
          <w:rPr>
            <w:i/>
          </w:rPr>
          <w:t>yathropa</w:t>
        </w:r>
      </w:ins>
      <w:r w:rsidR="00875A11">
        <w:rPr>
          <w:i/>
        </w:rPr>
        <w:t xml:space="preserve">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t>
      </w:r>
      <w:del w:id="91" w:author="Author">
        <w:r w:rsidR="00875A11">
          <w:delText>Western</w:delText>
        </w:r>
      </w:del>
      <w:ins w:id="92" w:author="Author">
        <w:r w:rsidR="00F758B1">
          <w:t>western</w:t>
        </w:r>
      </w:ins>
      <w:r w:rsidR="00F758B1">
        <w:t xml:space="preserve"> </w:t>
      </w:r>
      <w:r w:rsidR="00875A11">
        <w:t>Europe</w:t>
      </w:r>
      <w:r w:rsidR="00B17A9B" w:rsidRPr="00BA4EDB">
        <w:t>.</w:t>
      </w:r>
      <w:r w:rsidR="00B17A9B">
        <w:rPr>
          <w:b/>
        </w:rPr>
        <w:t xml:space="preserve"> </w:t>
      </w:r>
      <w:r w:rsidR="009B1F4A">
        <w:t>We expect</w:t>
      </w:r>
      <w:r w:rsidR="00444634">
        <w:t>ed</w:t>
      </w:r>
      <w:r w:rsidR="009B1F4A">
        <w:t xml:space="preserve"> some </w:t>
      </w:r>
      <w:r w:rsidR="00444634">
        <w:t>population-wide</w:t>
      </w:r>
      <w:r w:rsidR="0006107C">
        <w:t xml:space="preserve"> </w:t>
      </w:r>
      <w:r w:rsidR="00444634">
        <w:t xml:space="preserve">and fine-scale </w:t>
      </w:r>
      <w:r w:rsidR="00444634" w:rsidRPr="00582A5D">
        <w:t xml:space="preserve">genetic </w:t>
      </w:r>
      <w:r w:rsidR="0006107C" w:rsidRPr="00582A5D">
        <w:t xml:space="preserve">structure due to the large </w:t>
      </w:r>
      <w:del w:id="93" w:author="Author">
        <w:r w:rsidR="0006107C">
          <w:delText>extent and the anthropogenic nature of the</w:delText>
        </w:r>
      </w:del>
      <w:ins w:id="94" w:author="Author">
        <w:r w:rsidR="00582A5D" w:rsidRPr="00582A5D">
          <w:t>distance between</w:t>
        </w:r>
      </w:ins>
      <w:r w:rsidR="00582A5D" w:rsidRPr="00582A5D">
        <w:t xml:space="preserve"> study areas</w:t>
      </w:r>
      <w:del w:id="95" w:author="Author">
        <w:r w:rsidR="00A61678">
          <w:delText>, notably</w:delText>
        </w:r>
      </w:del>
      <w:ins w:id="96" w:author="Author">
        <w:r w:rsidR="00582A5D" w:rsidRPr="00582A5D">
          <w:t xml:space="preserve"> (ca. 150 km) and</w:t>
        </w:r>
      </w:ins>
      <w:r w:rsidR="00582A5D" w:rsidRPr="00582A5D">
        <w:t xml:space="preserve"> the large</w:t>
      </w:r>
      <w:ins w:id="97" w:author="Author">
        <w:r w:rsidR="00582A5D" w:rsidRPr="00582A5D">
          <w:t xml:space="preserve"> </w:t>
        </w:r>
        <w:r w:rsidR="0006107C" w:rsidRPr="00582A5D">
          <w:t xml:space="preserve">extent </w:t>
        </w:r>
        <w:r w:rsidR="00582A5D" w:rsidRPr="00582A5D">
          <w:t>of</w:t>
        </w:r>
      </w:ins>
      <w:r w:rsidR="00582A5D">
        <w:t xml:space="preserve"> </w:t>
      </w:r>
      <w:commentRangeStart w:id="98"/>
      <w:r w:rsidR="00A61678">
        <w:t>unvegetated impervious areas</w:t>
      </w:r>
      <w:r w:rsidR="006D0E61">
        <w:t xml:space="preserve"> present in and around cities</w:t>
      </w:r>
      <w:r w:rsidR="00A61678">
        <w:t>.</w:t>
      </w:r>
      <w:commentRangeEnd w:id="98"/>
      <w:r w:rsidR="003F7365">
        <w:rPr>
          <w:rStyle w:val="CommentReference"/>
        </w:rPr>
        <w:commentReference w:id="98"/>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696CEE92" w14:textId="7C41C73B" w:rsidR="007B48A4" w:rsidRDefault="005B7760" w:rsidP="00BC7A53">
      <w:r>
        <w:t>To evaluate the genetic connectivity of hoverflies in the face of disturbance, we chose two urbanized study areas</w:t>
      </w:r>
      <w:del w:id="99" w:author="Author">
        <w:r w:rsidR="002C7B2D">
          <w:delText>.</w:delText>
        </w:r>
      </w:del>
      <w:ins w:id="100" w:author="Author">
        <w:r w:rsidR="006E2CF9">
          <w:t xml:space="preserve"> (Fig. 1)</w:t>
        </w:r>
        <w:r w:rsidR="002C7B2D">
          <w:t>.</w:t>
        </w:r>
      </w:ins>
      <w:r w:rsidR="002C7B2D">
        <w:t xml:space="preserve"> </w:t>
      </w:r>
      <w:r w:rsidR="00CC35FB">
        <w:t>We chose a</w:t>
      </w:r>
      <w:r w:rsidR="002C7B2D">
        <w:t>n extent</w:t>
      </w:r>
      <w:r w:rsidR="002C7B2D" w:rsidRPr="002C7B2D">
        <w:t xml:space="preserve"> </w:t>
      </w:r>
      <w:del w:id="101" w:author="Author">
        <w:r w:rsidR="002C7B2D">
          <w:delText>o</w:delText>
        </w:r>
        <w:r w:rsidR="002C7B2D" w:rsidRPr="002C7B2D">
          <w:delText xml:space="preserve"> </w:delText>
        </w:r>
      </w:del>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w:t>
      </w:r>
      <w:del w:id="102" w:author="Author">
        <w:r>
          <w:delText xml:space="preserve">should </w:delText>
        </w:r>
        <w:r w:rsidR="00974BF7">
          <w:delText>allow</w:delText>
        </w:r>
      </w:del>
      <w:ins w:id="103" w:author="Author">
        <w:r w:rsidR="00974BF7">
          <w:t>allow</w:t>
        </w:r>
        <w:r w:rsidR="00582A5D">
          <w:t>ed</w:t>
        </w:r>
      </w:ins>
      <w:r w:rsidR="00974BF7">
        <w:t xml:space="preserve">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041655">
        <w:instrText xml:space="preserve"> ADDIN ZOTERO_ITEM CSL_CITATION {"citationID":"HU0ZLRgD","properties":{"formattedCitation":"(Stadt K\\uc0\\u246{}ln, 2022)","plainCitation":"(Stadt Köln, 2022)","noteIndex":0},"citationItems":[{"id":13556,"uris":["http://zotero.org/users/4948104/items/FA3X7TGC"],"itemData":{"id":13556,"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Stadt Köln, 2022)</w:t>
      </w:r>
      <w:r w:rsidR="00007B93" w:rsidRPr="00154AA8">
        <w:fldChar w:fldCharType="end"/>
      </w:r>
      <w:r w:rsidR="006E2CF9">
        <w:t xml:space="preserve">, </w:t>
      </w:r>
      <w:del w:id="104" w:author="Author">
        <w:r w:rsidR="00007B93" w:rsidRPr="00154AA8">
          <w:delText>notably stimulated</w:delText>
        </w:r>
      </w:del>
      <w:ins w:id="105" w:author="Author">
        <w:r w:rsidR="00007B93" w:rsidRPr="00154AA8">
          <w:t>stimulat</w:t>
        </w:r>
        <w:r w:rsidR="006E2CF9">
          <w:t>ing</w:t>
        </w:r>
      </w:ins>
      <w:r w:rsidR="00007B93" w:rsidRPr="00154AA8">
        <w:t xml:space="preserve"> recent findings about country-wide</w:t>
      </w:r>
      <w:r w:rsidR="00007B93">
        <w:t xml:space="preserve"> insect declines </w:t>
      </w:r>
      <w:r w:rsidR="00007B93">
        <w:fldChar w:fldCharType="begin"/>
      </w:r>
      <w:r w:rsidR="00041655">
        <w:instrText xml:space="preserve"> ADDIN ZOTERO_ITEM CSL_CITATION {"citationID":"7FC0fzas","properties":{"formattedCitation":"(Hallmann et al., 2017; Seibold et al., 2019)","plainCitation":"(Hallmann et al., 2017; Seibold et al., 2019)","noteIndex":0},"citationItems":[{"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007B93" w:rsidRPr="00777B20">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041655">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555,"uris":["http://zotero.org/users/4948104/items/J7WSDFDH"],"itemData":{"id":13555,"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007B93" w:rsidRPr="00154AA8">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r w:rsidR="0039100B" w:rsidRPr="0039100B">
        <w:t>Esch-sur-Alzette</w:t>
      </w:r>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6E2CF9">
        <w:t>Cologne</w:t>
      </w:r>
      <w:del w:id="106" w:author="Author">
        <w:r w:rsidR="003216BF" w:rsidRPr="003216BF">
          <w:delText xml:space="preserve"> </w:delText>
        </w:r>
        <w:r w:rsidR="00007B93">
          <w:delText>(Fig. 1</w:delText>
        </w:r>
        <w:r w:rsidR="00ED0178">
          <w:delText>)</w:delText>
        </w:r>
      </w:del>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041655">
        <w:instrText xml:space="preserve"> ADDIN ZOTERO_ITEM CSL_CITATION {"citationID":"VknoAXNG","properties":{"formattedCitation":"(Braun and Herold, 2004; Curdes, 1998; Mitter and Weber, 2011)","plainCitation":"(Braun and Herold, 2004; Curdes, 1998; Mitter and Weber, 2011)","noteIndex":0},"citationItems":[{"id":13642,"uris":["http://zotero.org/users/4948104/items/8GA27B5S"],"itemData":{"id":13642,"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0,"uris":["http://zotero.org/users/4948104/items/F4Z8XD5A"],"itemData":{"id":13640,"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p>
    <w:p w14:paraId="02F63F2A" w14:textId="1A209AEC" w:rsidR="00267577" w:rsidRDefault="00E72226" w:rsidP="00BC7A53">
      <w:r>
        <w:t>As study organisms, we</w:t>
      </w:r>
      <w:r w:rsidR="001360C3">
        <w:t xml:space="preserve"> chose</w:t>
      </w:r>
      <w:r>
        <w:t xml:space="preserve"> </w:t>
      </w:r>
      <w:del w:id="107" w:author="Author">
        <w:r w:rsidRPr="00E72226">
          <w:rPr>
            <w:i/>
            <w:iCs/>
          </w:rPr>
          <w:delText>Syritta</w:delText>
        </w:r>
      </w:del>
      <w:ins w:id="108" w:author="Author">
        <w:r w:rsidRPr="00E72226">
          <w:rPr>
            <w:i/>
            <w:iCs/>
          </w:rPr>
          <w:t>S</w:t>
        </w:r>
        <w:r w:rsidR="0094407B">
          <w:rPr>
            <w:i/>
            <w:iCs/>
          </w:rPr>
          <w:t>.</w:t>
        </w:r>
      </w:ins>
      <w:r w:rsidRPr="00E72226">
        <w:rPr>
          <w:i/>
          <w:iCs/>
        </w:rPr>
        <w:t xml:space="preserve"> pipiens</w:t>
      </w:r>
      <w:r>
        <w:t xml:space="preserve"> (Linnaeus, 1758) and </w:t>
      </w:r>
      <w:del w:id="109" w:author="Author">
        <w:r w:rsidRPr="00E72226">
          <w:rPr>
            <w:i/>
            <w:iCs/>
          </w:rPr>
          <w:delText>Myathropa</w:delText>
        </w:r>
      </w:del>
      <w:ins w:id="110" w:author="Author">
        <w:r w:rsidRPr="00E72226">
          <w:rPr>
            <w:i/>
            <w:iCs/>
          </w:rPr>
          <w:t>M</w:t>
        </w:r>
        <w:r w:rsidR="0094407B">
          <w:rPr>
            <w:i/>
            <w:iCs/>
          </w:rPr>
          <w:t>.</w:t>
        </w:r>
      </w:ins>
      <w:r w:rsidRPr="00E72226">
        <w:rPr>
          <w:i/>
          <w:iCs/>
        </w:rPr>
        <w:t xml:space="preserve"> florea</w:t>
      </w:r>
      <w:r w:rsidR="001360C3">
        <w:t xml:space="preserve"> </w:t>
      </w:r>
      <w:r>
        <w:t xml:space="preserve">(Linnaeus, 1758),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ins w:id="111" w:author="Author">
        <w:r w:rsidR="006E2CF9">
          <w:t>,</w:t>
        </w:r>
      </w:ins>
      <w:r w:rsidR="005314A2">
        <w:t xml:space="preserve"> preliminary field experience</w:t>
      </w:r>
      <w:ins w:id="112" w:author="Author">
        <w:r w:rsidR="006E2CF9">
          <w:t>,</w:t>
        </w:r>
      </w:ins>
      <w:r w:rsidR="005314A2">
        <w:t xml:space="preserve"> and previous inventories</w:t>
      </w:r>
      <w:r w:rsidR="002958A5">
        <w:t xml:space="preserve"> </w:t>
      </w:r>
      <w:r w:rsidR="008E709C">
        <w:fldChar w:fldCharType="begin"/>
      </w:r>
      <w:r w:rsidR="00041655">
        <w:instrText xml:space="preserve"> ADDIN ZOTERO_ITEM CSL_CITATION {"citationID":"erGQnOi6","properties":{"formattedCitation":"(Leopold et al., 1996)","plainCitation":"(Leopold et al., 1996)","noteIndex":0},"citationItems":[{"id":3756,"uris":["http://zotero.org/users/4948104/items/KQH5GRMU"],"itemData":{"id":3756,"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8E709C" w:rsidRPr="008E709C">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del w:id="113" w:author="Author">
        <w:r>
          <w:delText xml:space="preserve"> </w:delText>
        </w:r>
      </w:del>
      <w:ins w:id="114" w:author="Author">
        <w:r w:rsidR="006E2CF9">
          <w:t>-</w:t>
        </w:r>
      </w:ins>
      <w:r>
        <w:t>by</w:t>
      </w:r>
      <w:del w:id="115" w:author="Author">
        <w:r>
          <w:delText xml:space="preserve"> </w:delText>
        </w:r>
      </w:del>
      <w:ins w:id="116" w:author="Author">
        <w:r w:rsidR="006E2CF9">
          <w:t>-</w:t>
        </w:r>
      </w:ins>
      <w:r>
        <w:t xml:space="preserve">distance and structure </w:t>
      </w:r>
      <w:r>
        <w:fldChar w:fldCharType="begin"/>
      </w:r>
      <w:r w:rsidR="00041655">
        <w:instrText xml:space="preserve"> ADDIN ZOTERO_ITEM CSL_CITATION {"citationID":"TvFun5Jh","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Pr="00E72226">
        <w:rPr>
          <w:rFonts w:cs="Times New Roman"/>
        </w:rPr>
        <w:t>(Raymond et al., 2013)</w:t>
      </w:r>
      <w:r>
        <w:fldChar w:fldCharType="end"/>
      </w:r>
      <w:r>
        <w:t xml:space="preserve"> given their sometimes </w:t>
      </w:r>
      <w:del w:id="117" w:author="Author">
        <w:r>
          <w:delText>massive</w:delText>
        </w:r>
      </w:del>
      <w:ins w:id="118" w:author="Author">
        <w:r w:rsidR="006E2CF9">
          <w:t>extensive</w:t>
        </w:r>
      </w:ins>
      <w:r>
        <w:t xml:space="preserve"> ability to spread </w:t>
      </w:r>
      <w:r>
        <w:fldChar w:fldCharType="begin"/>
      </w:r>
      <w:r w:rsidR="00041655">
        <w:instrText xml:space="preserve"> ADDIN ZOTERO_ITEM CSL_CITATION {"citationID":"ugt8oTb4","properties":{"formattedCitation":"(Jia et al., 2022)","plainCitation":"(Jia et al., 2022)","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Pr="00E72226">
        <w:rPr>
          <w:rFonts w:cs="Times New Roman"/>
        </w:rPr>
        <w:t>(Jia et al., 2022)</w:t>
      </w:r>
      <w:r>
        <w:fldChar w:fldCharType="end"/>
      </w:r>
      <w:r>
        <w:t>.</w:t>
      </w:r>
      <w:r w:rsidR="00E80EA2">
        <w:t xml:space="preserve"> </w:t>
      </w:r>
      <w:r>
        <w:t xml:space="preserve">Our sampling design was to catch at least </w:t>
      </w:r>
      <w:r w:rsidR="002958A5">
        <w:t xml:space="preserve">one </w:t>
      </w:r>
      <w:r>
        <w:t xml:space="preserve">individual per squared kilometer in order to have as few gaps in geographical coverage as possible, following a uniform grid. The analytical purpose of this sampling design was to decrease bias and improve our accuracy in </w:t>
      </w:r>
      <w:del w:id="119" w:author="Author">
        <w:r>
          <w:delText>detect</w:delText>
        </w:r>
      </w:del>
      <w:ins w:id="120" w:author="Author">
        <w:r>
          <w:t>detect</w:t>
        </w:r>
        <w:r w:rsidR="00981423">
          <w:t>ing</w:t>
        </w:r>
      </w:ins>
      <w:r>
        <w:t xml:space="preserve"> influential landscape features, if there were any </w:t>
      </w:r>
      <w:r>
        <w:fldChar w:fldCharType="begin"/>
      </w:r>
      <w:r w:rsidR="00041655">
        <w:instrText xml:space="preserve"> ADDIN ZOTERO_ITEM CSL_CITATION {"citationID":"ZMiGB1CD","properties":{"formattedCitation":"(Oyler-McCance et al., 2013; Schwartz and McKelvey, 2009)","plainCitation":"(Oyler-McCance et al., 2013; Schwartz and McKelvey, 2009)","noteIndex":0},"citationItems":[{"id":13633,"uris":["http://zotero.org/users/4948104/items/CJDX6Q5K"],"itemData":{"id":13633,"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4,"uris":["http://zotero.org/users/4948104/items/4BJI6HUD"],"itemData":{"id":13634,"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Pr="00233C1B">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041655">
        <w:instrText xml:space="preserve"> ADDIN ZOTERO_ITEM CSL_CITATION {"citationID":"rw6XWHtz","properties":{"formattedCitation":"(Kleijn and van Langevelde, 2006)","plainCitation":"(Kleijn and van Langevelde, 2006)","noteIndex":0},"citationItems":[{"id":13600,"uris":["http://zotero.org/users/4948104/items/BC2FBMN7"],"itemData":{"id":13600,"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6E2CF9">
        <w:t xml:space="preserve">. </w:t>
      </w:r>
      <w:del w:id="121" w:author="Author">
        <w:r w:rsidR="003946E4">
          <w:delText>We caught</w:delText>
        </w:r>
        <w:r w:rsidR="00E80EA2">
          <w:delText xml:space="preserve"> </w:delText>
        </w:r>
        <w:r w:rsidR="00E80EA2" w:rsidRPr="00B52E69">
          <w:delText>831</w:delText>
        </w:r>
        <w:r w:rsidR="00E80EA2">
          <w:delText xml:space="preserve"> and 1226 </w:delText>
        </w:r>
        <w:r w:rsidR="00267577" w:rsidRPr="0014047B">
          <w:rPr>
            <w:i/>
          </w:rPr>
          <w:delText>S</w:delText>
        </w:r>
        <w:r w:rsidR="00E80EA2">
          <w:rPr>
            <w:i/>
          </w:rPr>
          <w:delText>.</w:delText>
        </w:r>
        <w:r w:rsidR="00267577" w:rsidRPr="0014047B">
          <w:rPr>
            <w:i/>
          </w:rPr>
          <w:delText xml:space="preserve"> pipiens</w:delText>
        </w:r>
        <w:r w:rsidR="00267577">
          <w:delText xml:space="preserve"> </w:delText>
        </w:r>
        <w:r w:rsidR="00E80EA2">
          <w:delText xml:space="preserve">individuals, and 559 and </w:delText>
        </w:r>
        <w:r w:rsidR="00E80EA2" w:rsidRPr="00B52E69">
          <w:delText>394</w:delText>
        </w:r>
        <w:r w:rsidR="00E80EA2">
          <w:delText xml:space="preserve"> </w:delText>
        </w:r>
        <w:r w:rsidR="00E80EA2" w:rsidRPr="0014047B">
          <w:rPr>
            <w:i/>
          </w:rPr>
          <w:delText>M</w:delText>
        </w:r>
        <w:r w:rsidR="00E80EA2">
          <w:rPr>
            <w:i/>
          </w:rPr>
          <w:delText>.</w:delText>
        </w:r>
        <w:r w:rsidR="00E80EA2" w:rsidRPr="0014047B">
          <w:rPr>
            <w:i/>
          </w:rPr>
          <w:delText xml:space="preserve"> florea</w:delText>
        </w:r>
        <w:r w:rsidR="00E80EA2" w:rsidRPr="0014047B">
          <w:delText xml:space="preserve"> </w:delText>
        </w:r>
        <w:r w:rsidR="00E80EA2">
          <w:delText>individuals in Cologne and the Luxembourg study area</w:delText>
        </w:r>
        <w:r w:rsidR="003946E4">
          <w:delText>,</w:delText>
        </w:r>
        <w:r w:rsidR="00E80EA2">
          <w:delText xml:space="preserve"> respectively</w:delText>
        </w:r>
        <w:r w:rsidR="003946E4">
          <w:delText xml:space="preserve"> (Fig. </w:delText>
        </w:r>
        <w:r w:rsidR="00E5030C">
          <w:delText>1</w:delText>
        </w:r>
        <w:r w:rsidR="003946E4">
          <w:delText>)</w:delText>
        </w:r>
        <w:r w:rsidR="00E80EA2">
          <w:delText>.</w:delText>
        </w:r>
        <w:r w:rsidR="003946E4">
          <w:delText xml:space="preserve"> </w:delText>
        </w:r>
      </w:del>
      <w:commentRangeStart w:id="122"/>
      <w:ins w:id="123" w:author="Author">
        <w:r w:rsidR="006E2CF9">
          <w:t xml:space="preserve">Samples were caught using hand-netting and stored in </w:t>
        </w:r>
        <w:r w:rsidR="006B5DAF">
          <w:t>90</w:t>
        </w:r>
        <w:r w:rsidR="006E2CF9">
          <w:t>% ethanol</w:t>
        </w:r>
        <w:r w:rsidR="00CE0B8D">
          <w:t xml:space="preserve"> in the field and kept in a freezer</w:t>
        </w:r>
        <w:r w:rsidR="006E2CF9">
          <w:t xml:space="preserve"> until further processing.</w:t>
        </w:r>
        <w:r w:rsidR="006B5DAF">
          <w:t xml:space="preserve"> Species identity was confirmed under the microscope.</w:t>
        </w:r>
        <w:commentRangeEnd w:id="122"/>
        <w:r w:rsidR="006B5DAF">
          <w:rPr>
            <w:rStyle w:val="CommentReference"/>
          </w:rPr>
          <w:commentReference w:id="122"/>
        </w:r>
      </w:ins>
    </w:p>
    <w:p w14:paraId="6FE41D82" w14:textId="77777777" w:rsidR="00D802C3" w:rsidRPr="00F27A6C" w:rsidRDefault="00D802C3" w:rsidP="00D802C3">
      <w:pPr>
        <w:rPr>
          <w:del w:id="124" w:author="Author"/>
        </w:rPr>
      </w:pPr>
    </w:p>
    <w:p w14:paraId="1D4CF2E6" w14:textId="77777777" w:rsidR="00D802C3" w:rsidRPr="0011053D" w:rsidRDefault="00D802C3" w:rsidP="00D802C3">
      <w:pPr>
        <w:rPr>
          <w:del w:id="125" w:author="Author"/>
        </w:rPr>
      </w:pPr>
      <w:del w:id="126" w:author="Author">
        <w:r w:rsidRPr="00670DB0">
          <w:rPr>
            <w:b/>
          </w:rPr>
          <w:delText>Figure 1</w:delText>
        </w:r>
        <w:r>
          <w:delText xml:space="preserve"> </w:delText>
        </w:r>
        <w:r w:rsidRPr="00670DB0">
          <w:rPr>
            <w:color w:val="FF0000"/>
          </w:rPr>
          <w:delText>[PLACEHOLDER]</w:delText>
        </w:r>
        <w:r>
          <w:delText xml:space="preserve">. Maps of Cologne and Luxembourgshowing the diversity and quantity of disturbed land covers. </w:delText>
        </w:r>
        <w:commentRangeStart w:id="127"/>
        <w:r>
          <w:delText xml:space="preserve">White circle represent </w:delText>
        </w:r>
        <w:r>
          <w:rPr>
            <w:i/>
          </w:rPr>
          <w:delText>S. pipiens</w:delText>
        </w:r>
        <w:r>
          <w:delText xml:space="preserve"> samples and black squares represent </w:delText>
        </w:r>
        <w:r>
          <w:rPr>
            <w:i/>
          </w:rPr>
          <w:delText>M. florea</w:delText>
        </w:r>
        <w:r>
          <w:delText>.</w:delText>
        </w:r>
        <w:commentRangeEnd w:id="127"/>
        <w:r w:rsidR="001F0A0B">
          <w:rPr>
            <w:rStyle w:val="CommentReference"/>
          </w:rPr>
          <w:commentReference w:id="127"/>
        </w:r>
      </w:del>
    </w:p>
    <w:p w14:paraId="2C0F1FF9" w14:textId="77777777" w:rsidR="00D802C3" w:rsidRPr="0079323A" w:rsidRDefault="00D802C3" w:rsidP="00BC7A53">
      <w:pPr>
        <w:rPr>
          <w:del w:id="128" w:author="Author"/>
        </w:rPr>
      </w:pPr>
    </w:p>
    <w:p w14:paraId="1F5D8536" w14:textId="6D5177A0" w:rsidR="00D802C3" w:rsidRPr="00F27A6C" w:rsidRDefault="00734882" w:rsidP="00D802C3">
      <w:pPr>
        <w:rPr>
          <w:ins w:id="129" w:author="Author"/>
        </w:rPr>
      </w:pPr>
      <w:ins w:id="130" w:author="Author">
        <w:r>
          <w:rPr>
            <w:noProof/>
          </w:rPr>
          <w:drawing>
            <wp:inline distT="0" distB="0" distL="0" distR="0" wp14:anchorId="69673852" wp14:editId="7535FB3D">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ins>
    </w:p>
    <w:p w14:paraId="01AB91FE" w14:textId="1343B418" w:rsidR="00D802C3" w:rsidRPr="0079323A" w:rsidRDefault="00D802C3" w:rsidP="00BC7A53">
      <w:pPr>
        <w:rPr>
          <w:ins w:id="131" w:author="Author"/>
        </w:rPr>
      </w:pPr>
      <w:ins w:id="132" w:author="Author">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r w:rsidR="00437A70" w:rsidRPr="00437A70">
          <w:rPr>
            <w:i/>
          </w:rPr>
          <w:t>Syritta pipiens</w:t>
        </w:r>
        <w:r w:rsidR="00437A70">
          <w:t xml:space="preserve"> (green) sample locations. Point size reflects sample size from one to six. Shaded areas represent urban areas with impervious soils. </w:t>
        </w:r>
      </w:ins>
    </w:p>
    <w:p w14:paraId="0F6B9CAA" w14:textId="395D362F" w:rsidR="00265C11" w:rsidRDefault="00265C11" w:rsidP="00265C11">
      <w:pPr>
        <w:pStyle w:val="Heading2"/>
        <w:numPr>
          <w:ilvl w:val="1"/>
          <w:numId w:val="1"/>
        </w:numPr>
      </w:pPr>
      <w:r>
        <w:t xml:space="preserve"> </w:t>
      </w:r>
      <w:r w:rsidRPr="00265C11">
        <w:t>|</w:t>
      </w:r>
      <w:r>
        <w:t xml:space="preserve">  Laboratory procedures</w:t>
      </w:r>
    </w:p>
    <w:p w14:paraId="34CE2782" w14:textId="768D4B0A" w:rsidR="00EB338F" w:rsidRPr="00A05CC9" w:rsidRDefault="00A05CC9" w:rsidP="00EB338F">
      <w:commentRangeStart w:id="133"/>
      <w:commentRangeStart w:id="134"/>
      <w:del w:id="135" w:author="Author">
        <w:r>
          <w:delText>DNA w</w:delText>
        </w:r>
        <w:commentRangeEnd w:id="133"/>
        <w:r w:rsidR="000E20BF">
          <w:rPr>
            <w:rStyle w:val="CommentReference"/>
          </w:rPr>
          <w:commentReference w:id="133"/>
        </w:r>
        <w:commentRangeEnd w:id="134"/>
        <w:r w:rsidR="009C1C3A">
          <w:rPr>
            <w:rStyle w:val="CommentReference"/>
          </w:rPr>
          <w:commentReference w:id="134"/>
        </w:r>
        <w:r>
          <w:delText>as</w:delText>
        </w:r>
      </w:del>
      <w:commentRangeStart w:id="136"/>
      <w:ins w:id="137" w:author="Author">
        <w:r w:rsidR="006B5DAF">
          <w:t xml:space="preserve">One leg of each sample </w:t>
        </w:r>
        <w:commentRangeEnd w:id="136"/>
        <w:r w:rsidR="006B5DAF">
          <w:rPr>
            <w:rStyle w:val="CommentReference"/>
          </w:rPr>
          <w:commentReference w:id="136"/>
        </w:r>
        <w:r w:rsidR="006B5DAF">
          <w:t xml:space="preserve">was placed in an Eppendorf tube and grinded by vortexing with two ceramic beads. Genomic </w:t>
        </w:r>
        <w:r>
          <w:t xml:space="preserve">DNA was </w:t>
        </w:r>
        <w:r w:rsidR="006B5DAF">
          <w:t>subsequently</w:t>
        </w:r>
      </w:ins>
      <w:r w:rsidR="006B5DAF">
        <w:t xml:space="preserve"> </w:t>
      </w:r>
      <w:r>
        <w:t xml:space="preserve">extracted using an ammonium acetate-based salting-out procedure </w:t>
      </w:r>
      <w:r w:rsidR="002D45FA">
        <w:fldChar w:fldCharType="begin"/>
      </w:r>
      <w:r w:rsidR="00041655">
        <w:instrText xml:space="preserve"> ADDIN ZOTERO_ITEM CSL_CITATION {"citationID":"1kgrCJTS","properties":{"formattedCitation":"(Miller et al., 1988)","plainCitation":"(Miller et al., 1988)","noteIndex":0},"citationItems":[{"id":13635,"uris":["http://zotero.org/users/4948104/items/4I8XES2Y"],"itemData":{"id":13635,"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xml:space="preserve">. DNA extracts were quantified using a Drop-Sense 16 spectrophotometer (Trinean, Gentbrugg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r w:rsidR="00BC7728">
        <w:fldChar w:fldCharType="begin"/>
      </w:r>
      <w:r w:rsidR="00BC7728">
        <w:instrText xml:space="preserve"> HYPERLINK "https://www.ncbi.nlm.nih.gov/genome/98123?genome_assembly_id=1557693" </w:instrText>
      </w:r>
      <w:r w:rsidR="00BC7728">
        <w:fldChar w:fldCharType="separate"/>
      </w:r>
      <w:del w:id="138" w:author="Author">
        <w:r w:rsidR="00BC463B" w:rsidRPr="008E709C">
          <w:rPr>
            <w:rStyle w:val="Hyperlink"/>
            <w:i/>
            <w:iCs/>
          </w:rPr>
          <w:delText>Syritta</w:delText>
        </w:r>
      </w:del>
      <w:ins w:id="139" w:author="Author">
        <w:r w:rsidR="00BC463B" w:rsidRPr="001F7A46">
          <w:rPr>
            <w:i/>
          </w:rPr>
          <w:t>S</w:t>
        </w:r>
        <w:r w:rsidR="0094407B">
          <w:rPr>
            <w:i/>
          </w:rPr>
          <w:t>.</w:t>
        </w:r>
      </w:ins>
      <w:r w:rsidR="00BC463B" w:rsidRPr="009014FD">
        <w:rPr>
          <w:i/>
          <w:rPrChange w:id="140" w:author="Author">
            <w:rPr>
              <w:rStyle w:val="Hyperlink"/>
              <w:i/>
            </w:rPr>
          </w:rPrChange>
        </w:rPr>
        <w:t xml:space="preserve"> pipiens</w:t>
      </w:r>
      <w:r w:rsidR="00BC463B" w:rsidRPr="009014FD">
        <w:rPr>
          <w:rPrChange w:id="141" w:author="Author">
            <w:rPr>
              <w:rStyle w:val="Hyperlink"/>
            </w:rPr>
          </w:rPrChange>
        </w:rPr>
        <w:t> (assembly idSyrPipi1.1)</w:t>
      </w:r>
      <w:r w:rsidR="00BC7728" w:rsidRPr="009014FD">
        <w:rPr>
          <w:rPrChange w:id="142" w:author="Author">
            <w:rPr>
              <w:rStyle w:val="Hyperlink"/>
            </w:rPr>
          </w:rPrChange>
        </w:rPr>
        <w:fldChar w:fldCharType="end"/>
      </w:r>
      <w:r w:rsidR="00703021">
        <w:t xml:space="preserve"> and against an ‘in-</w:t>
      </w:r>
      <w:r w:rsidR="00D6243C">
        <w:t>progress</w:t>
      </w:r>
      <w:r w:rsidR="00703021">
        <w:t xml:space="preserve"> assembly’ of the genome of </w:t>
      </w:r>
      <w:del w:id="143" w:author="Author">
        <w:r w:rsidR="00703021">
          <w:delText>Myathropa</w:delText>
        </w:r>
      </w:del>
      <w:ins w:id="144" w:author="Author">
        <w:r w:rsidR="00703021" w:rsidRPr="002E69EC">
          <w:rPr>
            <w:i/>
          </w:rPr>
          <w:t>M</w:t>
        </w:r>
        <w:r w:rsidR="0094407B">
          <w:rPr>
            <w:i/>
          </w:rPr>
          <w:t>.</w:t>
        </w:r>
      </w:ins>
      <w:r w:rsidR="00703021" w:rsidRPr="009014FD">
        <w:rPr>
          <w:i/>
          <w:rPrChange w:id="145" w:author="Author">
            <w:rPr/>
          </w:rPrChange>
        </w:rPr>
        <w:t xml:space="preserve"> florea</w:t>
      </w:r>
      <w:r w:rsidR="00703021">
        <w:t xml:space="preserve"> (20200119.hicanu.purge) obtained from </w:t>
      </w:r>
      <w:r w:rsidR="00703021" w:rsidRPr="00703021">
        <w:t>Darwin Tree of Life Project</w:t>
      </w:r>
      <w:r w:rsidR="00703021">
        <w:t xml:space="preserve"> (</w:t>
      </w:r>
      <w:hyperlink r:id="rId11"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041655">
        <w:instrText xml:space="preserve"> ADDIN ZOTERO_ITEM CSL_CITATION {"citationID":"vOwRS6aj","properties":{"formattedCitation":"(Culley et al., 2013)","plainCitation":"(Culley et al., 2013)","noteIndex":0},"citationItems":[{"id":13689,"uris":["http://zotero.org/users/4948104/items/2JJMCSVX"],"itemData":{"id":13689,"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8B07F2" w:rsidRPr="008B07F2">
        <w:rPr>
          <w:rFonts w:cs="Times New Roman"/>
        </w:rPr>
        <w:t>(Culley et al., 2013)</w:t>
      </w:r>
      <w:r w:rsidR="008B07F2">
        <w:fldChar w:fldCharType="end"/>
      </w:r>
      <w:r w:rsidR="008B07F2">
        <w:t>,</w:t>
      </w:r>
      <w:r w:rsidR="001F7A46">
        <w:t xml:space="preserve"> and eight good-</w:t>
      </w:r>
      <w:del w:id="146" w:author="Author">
        <w:r w:rsidR="00445354">
          <w:delText xml:space="preserve"> </w:delText>
        </w:r>
      </w:del>
      <w:r w:rsidR="00445354">
        <w:t>quality DNA samples originating from individuals sampled across both study areas.</w:t>
      </w:r>
      <w:r w:rsidR="00445354" w:rsidRPr="005826F8">
        <w:t xml:space="preserve"> </w:t>
      </w:r>
      <w:r w:rsidR="00445354">
        <w:t xml:space="preserve">Each PCR contained </w:t>
      </w:r>
      <w:r w:rsidR="001C4D16" w:rsidRPr="0011014D">
        <w:t xml:space="preserve">1x </w:t>
      </w:r>
      <w:r w:rsidR="001C4D16">
        <w:t xml:space="preserve">GoTaq Master Mix (Promega, </w:t>
      </w:r>
      <w:r w:rsidR="001C4D16" w:rsidRPr="000B71A5">
        <w:t xml:space="preserve">Walldorf, </w:t>
      </w:r>
      <w:commentRangeStart w:id="147"/>
      <w:r w:rsidR="001C4D16" w:rsidRPr="000B71A5">
        <w:t>Germany</w:t>
      </w:r>
      <w:r w:rsidR="001C4D16" w:rsidRPr="0011014D">
        <w:t>)</w:t>
      </w:r>
      <w:r w:rsidR="001C4D16">
        <w:t>,</w:t>
      </w:r>
      <w:r w:rsidR="001C4D16" w:rsidRPr="0011014D">
        <w:t xml:space="preserve"> 0.2 μM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as ended with a final extension for 10 min at </w:t>
      </w:r>
      <w:r w:rsidR="009A26C0">
        <w:t>72</w:t>
      </w:r>
      <w:r w:rsidR="00445354">
        <w:t xml:space="preserve"> °C. </w:t>
      </w:r>
      <w:commentRangeEnd w:id="147"/>
      <w:r w:rsidR="00F27A6C">
        <w:rPr>
          <w:rStyle w:val="CommentReference"/>
        </w:rPr>
        <w:commentReference w:id="147"/>
      </w:r>
      <w:r w:rsidR="009A26C0">
        <w:t>The PCRs were performed in a Mastercycler nexus (Eppendorf, Hamburg, Germany).</w:t>
      </w:r>
      <w:r w:rsidR="00445354">
        <w:t xml:space="preserve"> </w:t>
      </w:r>
      <w:r w:rsidR="009A26C0">
        <w:t>L</w:t>
      </w:r>
      <w:r w:rsidR="00445354">
        <w:t>oci that were polymorphic</w:t>
      </w:r>
      <w:r w:rsidR="009A26C0">
        <w:t xml:space="preserve"> and that</w:t>
      </w:r>
      <w:r w:rsidR="00445354">
        <w:t xml:space="preserve"> gave rise to clear peaks were retained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w:t>
      </w:r>
      <w:del w:id="148" w:author="Author">
        <w:r w:rsidR="0076648F" w:rsidRPr="003E6DAB">
          <w:delText xml:space="preserve"> </w:delText>
        </w:r>
      </w:del>
      <w:r w:rsidR="001F7A46">
        <w:t>°C (optimum 60</w:t>
      </w:r>
      <w:del w:id="149" w:author="Author">
        <w:r w:rsidR="0076648F" w:rsidRPr="003E6DAB">
          <w:delText xml:space="preserve"> </w:delText>
        </w:r>
      </w:del>
      <w:r w:rsidR="0076648F" w:rsidRPr="003E6DAB">
        <w:t>°C), a length of 18 t</w:t>
      </w:r>
      <w:r w:rsidR="0076648F">
        <w:t xml:space="preserve">o 26 base pairs (20 bp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t xml:space="preserve">For </w:t>
      </w:r>
      <w:del w:id="150" w:author="Author">
        <w:r w:rsidRPr="008E709C">
          <w:rPr>
            <w:i/>
          </w:rPr>
          <w:delText>Syritta</w:delText>
        </w:r>
      </w:del>
      <w:ins w:id="151" w:author="Author">
        <w:r w:rsidRPr="008E709C">
          <w:rPr>
            <w:i/>
          </w:rPr>
          <w:t>S</w:t>
        </w:r>
        <w:r w:rsidR="0094407B">
          <w:rPr>
            <w:i/>
          </w:rPr>
          <w:t>.</w:t>
        </w:r>
      </w:ins>
      <w:r w:rsidRPr="008E709C">
        <w:rPr>
          <w:i/>
        </w:rPr>
        <w:t xml:space="preserve"> pipiens</w:t>
      </w:r>
      <w:r>
        <w:t xml:space="preserve"> we </w:t>
      </w:r>
      <w:r w:rsidR="009A26C0">
        <w:t>retained</w:t>
      </w:r>
      <w:r>
        <w:t xml:space="preserve"> </w:t>
      </w:r>
      <w:r w:rsidR="00767854">
        <w:t>14</w:t>
      </w:r>
      <w:r>
        <w:t xml:space="preserve"> microsatellite loci that were amplified in two </w:t>
      </w:r>
      <w:r w:rsidR="009A26C0">
        <w:t xml:space="preserve">multiplex </w:t>
      </w:r>
      <w:r>
        <w:t>PCR</w:t>
      </w:r>
      <w:r w:rsidR="009A26C0">
        <w:t xml:space="preserve">s, while the 24 microsatellite loci for </w:t>
      </w:r>
      <w:del w:id="152" w:author="Author">
        <w:r w:rsidR="009A26C0" w:rsidRPr="008E709C">
          <w:rPr>
            <w:i/>
          </w:rPr>
          <w:delText>Myathropa</w:delText>
        </w:r>
      </w:del>
      <w:ins w:id="153" w:author="Author">
        <w:r w:rsidR="009A26C0" w:rsidRPr="008E709C">
          <w:rPr>
            <w:i/>
          </w:rPr>
          <w:t>M</w:t>
        </w:r>
        <w:r w:rsidR="0094407B">
          <w:rPr>
            <w:i/>
          </w:rPr>
          <w:t>.</w:t>
        </w:r>
      </w:ins>
      <w:r w:rsidR="009A26C0" w:rsidRPr="008E709C">
        <w:rPr>
          <w:i/>
        </w:rPr>
        <w:t xml:space="preserve"> florea</w:t>
      </w:r>
      <w:r w:rsidR="009A26C0">
        <w:t xml:space="preserve"> were amplified in three multiplex </w:t>
      </w:r>
      <w:del w:id="154" w:author="Author">
        <w:r w:rsidR="00F27A6C">
          <w:delText>recations</w:delText>
        </w:r>
      </w:del>
      <w:ins w:id="155" w:author="Author">
        <w:r w:rsidR="00981423">
          <w:t>reactions</w:t>
        </w:r>
      </w:ins>
      <w:r w:rsidR="00F27A6C">
        <w:t xml:space="preserve"> (</w:t>
      </w:r>
      <w:r w:rsidR="00EB338F">
        <w:t xml:space="preserve">Sup. </w:t>
      </w:r>
      <w:r w:rsidR="00F27A6C">
        <w:t>Table 1)</w:t>
      </w:r>
      <w:r w:rsidR="00EB338F">
        <w:t>.</w:t>
      </w:r>
      <w:r w:rsidR="00EB338F" w:rsidRPr="00EB338F">
        <w:t xml:space="preserve"> </w:t>
      </w:r>
      <w:r w:rsidR="00EB338F">
        <w:t xml:space="preserve">Each PCR contained </w:t>
      </w:r>
      <w:r w:rsidR="00EB338F" w:rsidRPr="0011014D">
        <w:t xml:space="preserve">1x </w:t>
      </w:r>
      <w:r w:rsidR="00EB338F">
        <w:t xml:space="preserve">GoTaq Master Mix (Promega, </w:t>
      </w:r>
      <w:r w:rsidR="00EB338F" w:rsidRPr="000B71A5">
        <w:t>Walldorf, Germany</w:t>
      </w:r>
      <w:r w:rsidR="00EB338F" w:rsidRPr="0011014D">
        <w:t>)</w:t>
      </w:r>
      <w:r w:rsidR="00EB338F">
        <w:t>,</w:t>
      </w:r>
      <w:r w:rsidR="00EB338F" w:rsidRPr="0011014D">
        <w:t xml:space="preserve"> </w:t>
      </w:r>
      <w:r w:rsidR="00EB338F">
        <w:t xml:space="preserve">and between 0.1-0.4 μM of each primer (Table X). PCRs started with 3 min denaturation at 95 °C, followed by 35 cycles of denaturation at 94 °C for 30 s, annealing at 60°C for 45 s and extension at 72 °C for 30 s. The final incubation was at 72 °C for 10 min. Allele sizes were determined using GENEMAPPER version 4.0 (Applied Biosystems). The genetic profiles of all </w:t>
      </w:r>
      <w:commentRangeStart w:id="156"/>
      <w:r w:rsidR="00EB338F">
        <w:t xml:space="preserve">samples consisted of at least </w:t>
      </w:r>
      <w:r w:rsidR="00EB338F" w:rsidRPr="009626DC">
        <w:t>11</w:t>
      </w:r>
      <w:r w:rsidR="00EB338F">
        <w:t xml:space="preserve"> loci for </w:t>
      </w:r>
      <w:del w:id="157" w:author="Author">
        <w:r w:rsidR="00EB338F">
          <w:delText>Syritta</w:delText>
        </w:r>
      </w:del>
      <w:ins w:id="158" w:author="Author">
        <w:r w:rsidR="00EB338F" w:rsidRPr="002E69EC">
          <w:rPr>
            <w:i/>
          </w:rPr>
          <w:t>S</w:t>
        </w:r>
        <w:r w:rsidR="0094407B">
          <w:rPr>
            <w:i/>
          </w:rPr>
          <w:t>.</w:t>
        </w:r>
      </w:ins>
      <w:r w:rsidR="00EB338F" w:rsidRPr="009014FD">
        <w:rPr>
          <w:i/>
          <w:rPrChange w:id="159" w:author="Author">
            <w:rPr/>
          </w:rPrChange>
        </w:rPr>
        <w:t xml:space="preserve"> pipiens</w:t>
      </w:r>
      <w:r w:rsidR="00EB338F">
        <w:t xml:space="preserve"> and at least </w:t>
      </w:r>
      <w:r w:rsidR="00EB338F" w:rsidRPr="009626DC">
        <w:t>18</w:t>
      </w:r>
      <w:r w:rsidR="00EB338F">
        <w:t xml:space="preserve"> loci for </w:t>
      </w:r>
      <w:del w:id="160" w:author="Author">
        <w:r w:rsidR="00EB338F">
          <w:delText>Myathropa</w:delText>
        </w:r>
      </w:del>
      <w:ins w:id="161" w:author="Author">
        <w:r w:rsidR="00EB338F" w:rsidRPr="002E69EC">
          <w:rPr>
            <w:i/>
          </w:rPr>
          <w:t>M</w:t>
        </w:r>
        <w:r w:rsidR="0094407B">
          <w:rPr>
            <w:i/>
          </w:rPr>
          <w:t>.</w:t>
        </w:r>
      </w:ins>
      <w:r w:rsidR="00EB338F" w:rsidRPr="009014FD">
        <w:rPr>
          <w:i/>
          <w:rPrChange w:id="162" w:author="Author">
            <w:rPr/>
          </w:rPrChange>
        </w:rPr>
        <w:t xml:space="preserve"> florea</w:t>
      </w:r>
      <w:r w:rsidR="00EB338F">
        <w:t>.</w:t>
      </w:r>
      <w:commentRangeEnd w:id="156"/>
      <w:r w:rsidR="001F7A46">
        <w:rPr>
          <w:rStyle w:val="CommentReference"/>
        </w:rPr>
        <w:commentReference w:id="156"/>
      </w:r>
    </w:p>
    <w:p w14:paraId="4856C33F" w14:textId="23938E70" w:rsidR="003C4C9B" w:rsidRDefault="00BA40E3" w:rsidP="008F518D">
      <w:pPr>
        <w:pStyle w:val="Heading2"/>
        <w:numPr>
          <w:ilvl w:val="1"/>
          <w:numId w:val="1"/>
        </w:numPr>
      </w:pPr>
      <w:ins w:id="163" w:author="Author">
        <w:r>
          <w:t xml:space="preserve"> </w:t>
        </w:r>
      </w:ins>
      <w:r w:rsidR="00265C11">
        <w:t>|  Genetic diversity</w:t>
      </w:r>
    </w:p>
    <w:p w14:paraId="39EFF0FE" w14:textId="412FC5AC" w:rsidR="00FE584C" w:rsidRPr="00D82B31" w:rsidRDefault="00DC0F04" w:rsidP="00736B58">
      <w:moveToRangeStart w:id="164" w:author="Author" w:name="move123052856"/>
      <w:moveTo w:id="165" w:author="Author">
        <w:r>
          <w:t xml:space="preserve">To evaluate deviations from the Hardy-Weinberg equilibrium, we first split the dataset into two geographic populations corresponding to the study areas, and further divided genetic samples by communes (Luxembourg) and districts (Cologne). We only kept spatial units with more than 20 individuals for </w:t>
        </w:r>
        <w:r>
          <w:rPr>
            <w:i/>
          </w:rPr>
          <w:t>S. pipiens</w:t>
        </w:r>
        <w:r>
          <w:t xml:space="preserve"> and more than 11 individuals for </w:t>
        </w:r>
        <w:r>
          <w:rPr>
            <w:i/>
          </w:rPr>
          <w:t>M. florea</w:t>
        </w:r>
        <w:r>
          <w:t xml:space="preserve">. Within those spatial units, we used an exact test based on 10000 Monte Carlo permutations </w:t>
        </w:r>
        <w:r>
          <w:fldChar w:fldCharType="begin"/>
        </w:r>
        <w:r>
          <w:instrText xml:space="preserve"> ADDIN ZOTERO_ITEM CSL_CITATION {"citationID":"nLFkXrrf","properties":{"formattedCitation":"(Guo and Thompson, 1992)","plainCitation":"(Guo and Thompson, 1992)","noteIndex":0},"citationItems":[{"id":13684,"uris":["http://zotero.org/users/4948104/items/8A8J6W5T"],"itemData":{"id":13684,"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Pr="00F07F25">
          <w:rPr>
            <w:rFonts w:cs="Times New Roman"/>
          </w:rPr>
          <w:t>(Guo and Thompson, 1992)</w:t>
        </w:r>
        <w:r>
          <w:fldChar w:fldCharType="end"/>
        </w:r>
        <w:r>
          <w:t xml:space="preserve"> implemented in the  </w:t>
        </w:r>
        <w:r>
          <w:rPr>
            <w:i/>
            <w:iCs/>
          </w:rPr>
          <w:t>pegas</w:t>
        </w:r>
        <w:r>
          <w:t xml:space="preserve"> v. 1.1 R package </w:t>
        </w:r>
        <w:r>
          <w:fldChar w:fldCharType="begin"/>
        </w:r>
        <w:r>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Pr="00A90C03">
          <w:rPr>
            <w:rFonts w:cs="Times New Roman"/>
          </w:rPr>
          <w:t>(Paradis, 2010)</w:t>
        </w:r>
        <w:r>
          <w:fldChar w:fldCharType="end"/>
        </w:r>
        <w:r>
          <w:t xml:space="preserve">. We considered that loci presenting a disequilibrium (p-value &lt; 0.05 after false discovery rate correction) in </w:t>
        </w:r>
        <w:commentRangeStart w:id="166"/>
        <w:r>
          <w:t>more than a third of spatial units were problematic</w:t>
        </w:r>
      </w:moveTo>
      <w:moveToRangeEnd w:id="164"/>
      <w:commentRangeEnd w:id="166"/>
      <w:del w:id="167" w:author="Author">
        <w:r w:rsidR="008177A0">
          <w:delText xml:space="preserve">We conducted all analyses in this manuscript in R </w:delText>
        </w:r>
        <w:r w:rsidR="008177A0">
          <w:fldChar w:fldCharType="begin"/>
        </w:r>
        <w:r w:rsidR="00041655">
          <w:del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delInstrText>
        </w:r>
        <w:r w:rsidR="008177A0">
          <w:fldChar w:fldCharType="separate"/>
        </w:r>
        <w:r w:rsidR="008177A0" w:rsidRPr="008177A0">
          <w:rPr>
            <w:rFonts w:cs="Times New Roman"/>
          </w:rPr>
          <w:delText>(R Core Team, 2022)</w:delText>
        </w:r>
        <w:r w:rsidR="008177A0">
          <w:fldChar w:fldCharType="end"/>
        </w:r>
        <w:r w:rsidR="008177A0">
          <w:delText xml:space="preserve"> </w:delText>
        </w:r>
        <w:r w:rsidR="009802B6">
          <w:delText xml:space="preserve">using RStudio </w:delText>
        </w:r>
        <w:r w:rsidR="009802B6">
          <w:fldChar w:fldCharType="begin"/>
        </w:r>
        <w:r w:rsidR="00041655">
          <w:del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delInstrText>
        </w:r>
        <w:r w:rsidR="009802B6">
          <w:fldChar w:fldCharType="separate"/>
        </w:r>
        <w:r w:rsidR="009802B6" w:rsidRPr="009802B6">
          <w:rPr>
            <w:rFonts w:cs="Times New Roman"/>
          </w:rPr>
          <w:delText>(RStudio Team, 2022)</w:delText>
        </w:r>
        <w:r w:rsidR="009802B6">
          <w:fldChar w:fldCharType="end"/>
        </w:r>
        <w:r w:rsidR="009D42EE">
          <w:delText>,</w:delText>
        </w:r>
        <w:r w:rsidR="009802B6">
          <w:delText xml:space="preserve"> </w:delText>
        </w:r>
        <w:r w:rsidR="008177A0">
          <w:delText xml:space="preserve">except for the STRUCTURE </w:delText>
        </w:r>
        <w:r w:rsidR="001A0117">
          <w:delText xml:space="preserve">and BAPS </w:delText>
        </w:r>
        <w:r w:rsidR="008177A0">
          <w:delText>analys</w:delText>
        </w:r>
        <w:r w:rsidR="001A0117">
          <w:delText>e</w:delText>
        </w:r>
        <w:r w:rsidR="008177A0">
          <w:delText>s.</w:delText>
        </w:r>
        <w:r w:rsidR="0039100B">
          <w:delText xml:space="preserve"> </w:delText>
        </w:r>
        <w:r w:rsidR="009767CB">
          <w:delText>We conducted basic</w:delText>
        </w:r>
        <w:r w:rsidR="00F24C1D">
          <w:delText xml:space="preserve"> analyses </w:delText>
        </w:r>
        <w:r w:rsidR="009767CB">
          <w:delText>of our genetic dataset</w:delText>
        </w:r>
        <w:r w:rsidR="00F24C1D">
          <w:delText xml:space="preserve">s using the </w:delText>
        </w:r>
        <w:r w:rsidR="00F24C1D">
          <w:rPr>
            <w:i/>
            <w:iCs/>
          </w:rPr>
          <w:delText>adegenet</w:delText>
        </w:r>
        <w:r w:rsidR="00F24C1D">
          <w:delText xml:space="preserve"> </w:delText>
        </w:r>
        <w:r w:rsidR="009802B6">
          <w:delText>v.</w:delText>
        </w:r>
      </w:del>
      <w:ins w:id="168" w:author="Author">
        <w:r>
          <w:rPr>
            <w:rStyle w:val="CommentReference"/>
          </w:rPr>
          <w:commentReference w:id="166"/>
        </w:r>
        <w:r>
          <w:t>.</w:t>
        </w:r>
      </w:ins>
      <w:moveFromRangeStart w:id="169" w:author="Author" w:name="move123052857"/>
      <w:moveFrom w:id="170" w:author="Author">
        <w:r>
          <w:t xml:space="preserve"> 2.1.7 R package </w:t>
        </w:r>
        <w:r>
          <w:fldChar w:fldCharType="begin"/>
        </w:r>
        <w:r>
          <w:instrText xml:space="preserve"> ADDIN ZOTERO_ITEM CSL_CITATION {"citationID":"A06tcwv4","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Pr="00FE584C">
          <w:rPr>
            <w:rFonts w:cs="Times New Roman"/>
          </w:rPr>
          <w:t>(Jombart, 2008; Jombart and Ahmed, 2011)</w:t>
        </w:r>
        <w:r>
          <w:fldChar w:fldCharType="end"/>
        </w:r>
        <w:r>
          <w:t xml:space="preserve">. </w:t>
        </w:r>
      </w:moveFrom>
      <w:moveFromRangeEnd w:id="169"/>
      <w:del w:id="171" w:author="Author">
        <w:r w:rsidR="00F24C1D">
          <w:delText xml:space="preserve">We evaluated allelic richness, </w:delText>
        </w:r>
        <w:r w:rsidR="00F24C1D" w:rsidRPr="00F24C1D">
          <w:delText>heterozygote deficiency</w:delText>
        </w:r>
        <w:r w:rsidR="00F24C1D">
          <w:delText xml:space="preserve">, </w:delText>
        </w:r>
        <w:r w:rsidR="00A90C03">
          <w:delText xml:space="preserve">overall </w:delText>
        </w:r>
        <w:r w:rsidR="00A90C03" w:rsidRPr="00A90C03">
          <w:delText>fixation indices</w:delText>
        </w:r>
        <w:r w:rsidR="00A90C03">
          <w:delText xml:space="preserve"> with </w:delText>
        </w:r>
        <w:r w:rsidR="00A90C03" w:rsidRPr="00A90C03">
          <w:delText>bootstrap confidence interval</w:delText>
        </w:r>
        <w:r w:rsidR="00A90C03">
          <w:delText>, fixations indices per locus, and the pairwise genetic distance between our study areas</w:delText>
        </w:r>
        <w:r w:rsidR="00F24C1D">
          <w:delText>.</w:delText>
        </w:r>
      </w:del>
      <w:r>
        <w:t xml:space="preserve"> 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Pr="008177A0">
        <w:rPr>
          <w:rFonts w:cs="Times New Roman"/>
        </w:rPr>
        <w:t>(Agapow and Burt, 2001; Kamvar et al., 2014)</w:t>
      </w:r>
      <w:r>
        <w:fldChar w:fldCharType="end"/>
      </w:r>
      <w:r>
        <w:t xml:space="preserve">. We used the </w:t>
      </w:r>
      <w:r>
        <w:rPr>
          <w:i/>
          <w:iCs/>
        </w:rPr>
        <w:t xml:space="preserve">poppr </w:t>
      </w:r>
      <w:r>
        <w:t xml:space="preserve">v. 2.9.3 R package </w:t>
      </w:r>
      <w:r>
        <w:rPr>
          <w:i/>
          <w:iCs/>
        </w:rPr>
        <w:fldChar w:fldCharType="begin"/>
      </w:r>
      <w:r>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Pr="00A90C03">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instrText xml:space="preserve"> ADDIN ZOTERO_ITEM CSL_CITATION {"citationID":"JXMfpYGA","properties":{"formattedCitation":"(Brookfield, 1996)","plainCitation":"(Brookfield, 1996)","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Pr="00147F07">
        <w:rPr>
          <w:rFonts w:cs="Times New Roman"/>
        </w:rPr>
        <w:t>(Brookfield, 1996)</w:t>
      </w:r>
      <w:r>
        <w:fldChar w:fldCharType="end"/>
      </w:r>
      <w:r>
        <w:t xml:space="preserve"> implemented in the </w:t>
      </w:r>
      <w:r w:rsidRPr="008177A0">
        <w:rPr>
          <w:i/>
          <w:iCs/>
        </w:rPr>
        <w:t>PopGenReport</w:t>
      </w:r>
      <w:r w:rsidRPr="008177A0">
        <w:t xml:space="preserve"> </w:t>
      </w:r>
      <w:r>
        <w:t xml:space="preserve">v. 3.0.7 R package </w:t>
      </w:r>
      <w:r>
        <w:fldChar w:fldCharType="begin"/>
      </w:r>
      <w:r>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w:t>
      </w:r>
      <w:ins w:id="172" w:author="Author">
        <w:r>
          <w:t xml:space="preserve">The retained microsatellite loci were used to </w:t>
        </w:r>
        <w:commentRangeStart w:id="173"/>
        <w:r>
          <w:t xml:space="preserve">estimate allelic richness, </w:t>
        </w:r>
        <w:r w:rsidRPr="00F24C1D">
          <w:t>heterozygote deficiency</w:t>
        </w:r>
        <w:r>
          <w:t xml:space="preserve">, overall </w:t>
        </w:r>
        <w:r w:rsidRPr="00A90C03">
          <w:t>fixation indices</w:t>
        </w:r>
        <w:r>
          <w:t xml:space="preserve"> with </w:t>
        </w:r>
        <w:r w:rsidRPr="00A90C03">
          <w:t>bootstrap confidence interval</w:t>
        </w:r>
        <w:commentRangeEnd w:id="173"/>
        <w:r w:rsidR="00C0441D">
          <w:rPr>
            <w:rStyle w:val="CommentReference"/>
          </w:rPr>
          <w:commentReference w:id="173"/>
        </w:r>
        <w:r>
          <w:t xml:space="preserve">, </w:t>
        </w:r>
        <w:commentRangeStart w:id="174"/>
        <w:r>
          <w:t>fixations indices per locus</w:t>
        </w:r>
        <w:commentRangeEnd w:id="174"/>
        <w:r w:rsidR="00C0441D">
          <w:rPr>
            <w:rStyle w:val="CommentReference"/>
          </w:rPr>
          <w:commentReference w:id="174"/>
        </w:r>
        <w:r>
          <w:t xml:space="preserve">, and the </w:t>
        </w:r>
        <w:commentRangeStart w:id="175"/>
        <w:r>
          <w:t xml:space="preserve">pairwise genetic distance between our study areas </w:t>
        </w:r>
        <w:commentRangeEnd w:id="175"/>
        <w:r w:rsidR="00C0441D">
          <w:rPr>
            <w:rStyle w:val="CommentReference"/>
          </w:rPr>
          <w:commentReference w:id="175"/>
        </w:r>
        <w:r>
          <w:t xml:space="preserve">as implemented in the </w:t>
        </w:r>
        <w:r>
          <w:rPr>
            <w:i/>
            <w:iCs/>
          </w:rPr>
          <w:t>adegenet</w:t>
        </w:r>
        <w:r>
          <w:t xml:space="preserve"> v.</w:t>
        </w:r>
      </w:ins>
      <w:moveToRangeStart w:id="176" w:author="Author" w:name="move123052857"/>
      <w:moveTo w:id="177" w:author="Author">
        <w:r>
          <w:t xml:space="preserve"> 2.1.7 R package </w:t>
        </w:r>
        <w:r>
          <w:fldChar w:fldCharType="begin"/>
        </w:r>
        <w:r>
          <w:instrText xml:space="preserve"> ADDIN ZOTERO_ITEM CSL_CITATION {"citationID":"A06tcwv4","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Pr="00FE584C">
          <w:rPr>
            <w:rFonts w:cs="Times New Roman"/>
          </w:rPr>
          <w:t>(Jombart, 2008; Jombart and Ahmed, 2011)</w:t>
        </w:r>
        <w:r>
          <w:fldChar w:fldCharType="end"/>
        </w:r>
        <w:r>
          <w:t xml:space="preserve">. </w:t>
        </w:r>
      </w:moveTo>
      <w:moveFromRangeStart w:id="178" w:author="Author" w:name="move123052856"/>
      <w:moveToRangeEnd w:id="176"/>
      <w:moveFrom w:id="179" w:author="Author">
        <w:r>
          <w:t xml:space="preserve">To evaluate deviations from the Hardy-Weinberg equilibrium, we first split the dataset into two geographic populations corresponding to the study areas, and further divided genetic samples by communes (Luxembourg) and districts (Cologne). We only kept spatial units with more than 20 individuals for </w:t>
        </w:r>
        <w:r>
          <w:rPr>
            <w:i/>
          </w:rPr>
          <w:t>S. pipiens</w:t>
        </w:r>
        <w:r>
          <w:t xml:space="preserve"> and more than 11 individuals for </w:t>
        </w:r>
        <w:r>
          <w:rPr>
            <w:i/>
          </w:rPr>
          <w:t>M. florea</w:t>
        </w:r>
        <w:r>
          <w:t xml:space="preserve">. Within those spatial units, we used an exact test based on 10000 Monte Carlo permutations </w:t>
        </w:r>
        <w:r>
          <w:fldChar w:fldCharType="begin"/>
        </w:r>
        <w:r>
          <w:instrText xml:space="preserve"> ADDIN ZOTERO_ITEM CSL_CITATION {"citationID":"nLFkXrrf","properties":{"formattedCitation":"(Guo and Thompson, 1992)","plainCitation":"(Guo and Thompson, 1992)","noteIndex":0},"citationItems":[{"id":13684,"uris":["http://zotero.org/users/4948104/items/8A8J6W5T"],"itemData":{"id":13684,"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Pr="00F07F25">
          <w:rPr>
            <w:rFonts w:cs="Times New Roman"/>
          </w:rPr>
          <w:t>(Guo and Thompson, 1992)</w:t>
        </w:r>
        <w:r>
          <w:fldChar w:fldCharType="end"/>
        </w:r>
        <w:r>
          <w:t xml:space="preserve"> implemented in the  </w:t>
        </w:r>
        <w:r>
          <w:rPr>
            <w:i/>
            <w:iCs/>
          </w:rPr>
          <w:t>pegas</w:t>
        </w:r>
        <w:r>
          <w:t xml:space="preserve"> v. 1.1 R package </w:t>
        </w:r>
        <w:r>
          <w:fldChar w:fldCharType="begin"/>
        </w:r>
        <w:r>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Pr="00A90C03">
          <w:rPr>
            <w:rFonts w:cs="Times New Roman"/>
          </w:rPr>
          <w:t>(Paradis, 2010)</w:t>
        </w:r>
        <w:r>
          <w:fldChar w:fldCharType="end"/>
        </w:r>
        <w:r>
          <w:t xml:space="preserve">. We considered that loci presenting a disequilibrium (p-value &lt; 0.05 after false discovery rate correction) in </w:t>
        </w:r>
        <w:commentRangeStart w:id="180"/>
        <w:r>
          <w:t>more than a third of spatial units were problematic</w:t>
        </w:r>
      </w:moveFrom>
      <w:moveFromRangeEnd w:id="178"/>
      <w:commentRangeEnd w:id="180"/>
      <w:del w:id="181" w:author="Author">
        <w:r w:rsidR="00F07F25">
          <w:delText xml:space="preserve">. </w:delText>
        </w:r>
        <w:r w:rsidR="00BC095A">
          <w:delText xml:space="preserve">The percentage of missing data was 2.24% for </w:delText>
        </w:r>
        <w:r w:rsidR="00BC095A">
          <w:rPr>
            <w:i/>
          </w:rPr>
          <w:delText>S. pipiens</w:delText>
        </w:r>
        <w:r w:rsidR="00BC095A">
          <w:delText xml:space="preserve"> and 2.93</w:delText>
        </w:r>
        <w:r w:rsidR="00BC095A" w:rsidRPr="007C0E6F">
          <w:delText>%</w:delText>
        </w:r>
        <w:r w:rsidR="00BC095A">
          <w:delText xml:space="preserve"> for </w:delText>
        </w:r>
        <w:r w:rsidR="00BC095A">
          <w:rPr>
            <w:i/>
          </w:rPr>
          <w:delText>M. florea</w:delText>
        </w:r>
        <w:r w:rsidR="00BC095A">
          <w:delText>.</w:delText>
        </w:r>
      </w:del>
    </w:p>
    <w:p w14:paraId="22A3CE01" w14:textId="50C4DAA7" w:rsidR="00537624" w:rsidRPr="00236B36" w:rsidRDefault="003C4C9B" w:rsidP="00537624">
      <w:pPr>
        <w:pStyle w:val="Heading2"/>
        <w:numPr>
          <w:ilvl w:val="1"/>
          <w:numId w:val="1"/>
        </w:numPr>
        <w:rPr>
          <w:moveTo w:id="182" w:author="Author"/>
        </w:rPr>
      </w:pPr>
      <w:ins w:id="183" w:author="Author">
        <w:r>
          <w:t xml:space="preserve"> </w:t>
        </w:r>
      </w:ins>
      <w:moveToRangeStart w:id="184" w:author="Author" w:name="move123052858"/>
      <w:moveTo w:id="185" w:author="Author">
        <w:r>
          <w:t>|</w:t>
        </w:r>
        <w:r w:rsidR="00537624">
          <w:t xml:space="preserve">  Clustering</w:t>
        </w:r>
      </w:moveTo>
    </w:p>
    <w:p w14:paraId="0122B9CF" w14:textId="77777777" w:rsidR="00537624" w:rsidRDefault="00537624" w:rsidP="00537624">
      <w:pPr>
        <w:rPr>
          <w:moveTo w:id="186" w:author="Author"/>
        </w:rPr>
      </w:pPr>
      <w:moveTo w:id="187" w:author="Author">
        <w:r>
          <w:t xml:space="preserve">We used two different Bayesian model-based approaches to estimate </w:t>
        </w:r>
        <w:r w:rsidRPr="009802B6">
          <w:t>the most likely number of distinct genetic clusters</w:t>
        </w:r>
        <w:r>
          <w:t xml:space="preserve"> (</w:t>
        </w:r>
        <w:r w:rsidRPr="009014FD">
          <w:rPr>
            <w:i/>
            <w:rPrChange w:id="188" w:author="Author">
              <w:rPr/>
            </w:rPrChange>
          </w:rPr>
          <w:t>K</w:t>
        </w:r>
        <w:r>
          <w:t xml:space="preserve">). First, we used STRUCTURE v. 2.3.4 </w:t>
        </w:r>
        <w:r>
          <w:fldChar w:fldCharType="begin"/>
        </w:r>
        <w:r>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Pr="009802B6">
          <w:rPr>
            <w:rFonts w:cs="Times New Roman"/>
          </w:rPr>
          <w:t>(Pritchard et al., 2000)</w:t>
        </w:r>
        <w:r>
          <w:fldChar w:fldCharType="end"/>
        </w:r>
        <w:r>
          <w:t xml:space="preserve">, and chose the </w:t>
        </w:r>
        <w:r w:rsidRPr="008B1819">
          <w:t xml:space="preserve">admixture model </w:t>
        </w:r>
        <w:r>
          <w:t>and</w:t>
        </w:r>
        <w:r w:rsidRPr="008B1819">
          <w:t xml:space="preserve"> </w:t>
        </w:r>
      </w:moveTo>
      <w:moveToRangeEnd w:id="184"/>
      <w:ins w:id="189" w:author="Author">
        <w:r w:rsidRPr="008B1819">
          <w:t>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Pr>
            <w:rFonts w:cs="Times New Roman"/>
          </w:rPr>
          <w:t>Wang (</w:t>
        </w:r>
        <w:r w:rsidRPr="00BF4293">
          <w:rPr>
            <w:rFonts w:cs="Times New Roman"/>
          </w:rPr>
          <w:t>2017)</w:t>
        </w:r>
        <w:r>
          <w:fldChar w:fldCharType="end"/>
        </w:r>
        <w:r>
          <w:t xml:space="preserve">. We conducted ten independent runs with 200 000 Markov Chain Monte Carlo burn-in iterations followed by 1 000 000 iterations for one to six clusters. The estimated posterior probability for the data </w:t>
        </w:r>
        <m:oMath>
          <m:r>
            <w:rPr>
              <w:rFonts w:ascii="Cambria Math" w:hAnsi="Cambria Math"/>
            </w:rPr>
            <m:t>LnP(D|K)</m:t>
          </m:r>
        </m:oMath>
        <w:r>
          <w:rPr>
            <w:rFonts w:eastAsiaTheme="minorEastAsia"/>
          </w:rPr>
          <w:t xml:space="preserve"> for each K was assessed to determine the most likely number of plausible clusters. </w:t>
        </w:r>
        <w:r w:rsidRPr="00AF2558">
          <w:t>In addition to the Bayesian clustering method in STRUCTURE, we also employed the spatially-explicit genetic clustering method implemented in BAPS (v.6.0;</w:t>
        </w:r>
        <w:r w:rsidRPr="00AF2558">
          <w:rPr>
            <w:rFonts w:cs="Times New Roman"/>
          </w:rPr>
          <w:t xml:space="preserve"> </w:t>
        </w:r>
        <w:commentRangeStart w:id="190"/>
        <w:r w:rsidRPr="00F706A2">
          <w:rPr>
            <w:rFonts w:cs="Times New Roman"/>
          </w:rPr>
          <w:t>Corander et al., 2008</w:t>
        </w:r>
        <w:commentRangeEnd w:id="190"/>
        <w:r>
          <w:rPr>
            <w:rStyle w:val="CommentReference"/>
          </w:rPr>
          <w:commentReference w:id="190"/>
        </w:r>
        <w:r w:rsidRPr="00AF2558">
          <w:t>). The algorithm considers both the genetic data and the specific geographic coordinates and modally assigns each individual to its putative cluster of origin. The most likely number of clusters</w:t>
        </w:r>
        <w:r>
          <w:t xml:space="preserve"> </w:t>
        </w:r>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ins>
      <w:moveToRangeStart w:id="191" w:author="Author" w:name="move123052859"/>
      <w:moveTo w:id="192" w:author="Author">
        <w:r w:rsidRPr="00AF2558">
          <w:t>.</w:t>
        </w:r>
      </w:moveTo>
    </w:p>
    <w:p w14:paraId="2C3EEB94" w14:textId="77777777" w:rsidR="00537624" w:rsidRDefault="00537624" w:rsidP="00537624">
      <w:pPr>
        <w:rPr>
          <w:moveTo w:id="193" w:author="Author"/>
        </w:rPr>
      </w:pPr>
      <w:moveTo w:id="194" w:author="Author">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To evaluate whether there was spatial genetic structure, we considered a grouping prior based on study areas (</w:t>
        </w:r>
      </w:moveTo>
      <w:moveToRangeEnd w:id="191"/>
      <w:ins w:id="195" w:author="Author">
        <w:r>
          <w:t xml:space="preserve">two study areas = two potential clusters). We followed the </w:t>
        </w:r>
        <w:commentRangeStart w:id="196"/>
        <w:r w:rsidRPr="007D20D8">
          <w:t>up-to-date recommendations from the development team regarding the appropriate steps to conduct DAPC</w:t>
        </w:r>
        <w:r>
          <w:t xml:space="preserve"> </w:t>
        </w:r>
        <w:commentRangeEnd w:id="196"/>
        <w:r>
          <w:rPr>
            <w:rStyle w:val="CommentReference"/>
          </w:rPr>
          <w:commentReference w:id="196"/>
        </w:r>
      </w:ins>
      <w:moveToRangeStart w:id="197" w:author="Author" w:name="move123052860"/>
      <w:moveTo w:id="198" w:author="Author">
        <w:r>
          <w:fldChar w:fldCharType="begin"/>
        </w:r>
        <w:r>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fldChar w:fldCharType="separate"/>
        </w:r>
        <w:r w:rsidRPr="00567A1A">
          <w:rPr>
            <w:rFonts w:cs="Times New Roman"/>
          </w:rPr>
          <w:t>(Jombart and Collins, 2022)</w:t>
        </w:r>
        <w:r>
          <w:fldChar w:fldCharType="end"/>
        </w:r>
        <w:r>
          <w:t xml:space="preserve">. We chose the best number of components to retain for the DAPC based on both cross-validation (1000 iterations) and </w:t>
        </w:r>
        <w:r w:rsidRPr="00512650">
          <w:rPr>
            <w:i/>
            <w:iCs/>
          </w:rPr>
          <w:t>a</w:t>
        </w:r>
        <w:r>
          <w:t xml:space="preserve">-score optimization. </w:t>
        </w:r>
        <w:commentRangeStart w:id="199"/>
        <w:r>
          <w:t xml:space="preserve">This is a necessary step because the first few components represent most of the genetic variation, we </w:t>
        </w:r>
      </w:moveTo>
      <w:moveToRangeEnd w:id="197"/>
      <w:ins w:id="200" w:author="Author">
        <w:r>
          <w:t>wanted to find a balance to preserve discrimination power while avoiding overfitting</w:t>
        </w:r>
        <w:commentRangeEnd w:id="199"/>
        <w:r>
          <w:rPr>
            <w:rStyle w:val="CommentReference"/>
          </w:rPr>
          <w:commentReference w:id="199"/>
        </w:r>
      </w:ins>
      <w:moveToRangeStart w:id="201" w:author="Author" w:name="move123052861"/>
      <w:moveTo w:id="202" w:author="Autho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moveTo>
    </w:p>
    <w:moveToRangeEnd w:id="201"/>
    <w:p w14:paraId="7A1F7E43" w14:textId="00197B37" w:rsidR="003C4C9B" w:rsidRDefault="00BA40E3" w:rsidP="00662D1F">
      <w:pPr>
        <w:pStyle w:val="Heading2"/>
        <w:numPr>
          <w:ilvl w:val="1"/>
          <w:numId w:val="1"/>
        </w:numPr>
      </w:pPr>
      <w:r>
        <w:t xml:space="preserve"> |  </w:t>
      </w:r>
      <w:r w:rsidR="00FD599D">
        <w:t>I</w:t>
      </w:r>
      <w:r w:rsidR="003C4C9B">
        <w:t>solation-by-distance</w:t>
      </w:r>
    </w:p>
    <w:p w14:paraId="5A18B567" w14:textId="380899B2" w:rsidR="00236B36" w:rsidRDefault="00FD599D" w:rsidP="00FD599D">
      <w:r>
        <w:t xml:space="preserve">To explore whether </w:t>
      </w:r>
      <w:del w:id="203" w:author="Author">
        <w:r>
          <w:delText>isolation-by-distance (</w:delText>
        </w:r>
      </w:del>
      <w:r>
        <w:t>IBD</w:t>
      </w:r>
      <w:del w:id="204" w:author="Author">
        <w:r>
          <w:delText>)</w:delText>
        </w:r>
      </w:del>
      <w:r>
        <w:t xml:space="preserve"> is responsible for genetic differentiation in our study landscapes, we first evaluated the linear relationship between the natural logarithms of geographic distance and Loiselle’s kinship values </w:t>
      </w:r>
      <w:r>
        <w:fldChar w:fldCharType="begin"/>
      </w:r>
      <w:r w:rsidR="00041655">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hich measure the genetic relatedness between pairs of individuals. We created linear models to detect the overall trend for IBD, as well </w:t>
      </w:r>
      <w:ins w:id="205" w:author="Author">
        <w:r w:rsidR="00DC0F04">
          <w:t xml:space="preserve">as </w:t>
        </w:r>
      </w:ins>
      <w:r>
        <w:t>within study areas. We chose Loiselle’s kinship because this genetic similarity metric is considered a less</w:t>
      </w:r>
      <w:r w:rsidRPr="00F46AE1">
        <w:t xml:space="preserve"> biased estimator with low sampling variance</w:t>
      </w:r>
      <w:r>
        <w:t xml:space="preserve"> </w:t>
      </w:r>
      <w:r>
        <w:fldChar w:fldCharType="begin"/>
      </w:r>
      <w:r w:rsidR="00041655">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Pr="00422AF5">
        <w:rPr>
          <w:rFonts w:cs="Times New Roman"/>
        </w:rPr>
        <w:t>(Vekemans and Hardy, 2004)</w:t>
      </w:r>
      <w:r>
        <w:fldChar w:fldCharType="end"/>
      </w:r>
      <w:r>
        <w:t xml:space="preserve">. </w:t>
      </w:r>
      <w:r w:rsidR="003C1EBB">
        <w:t xml:space="preserve">We </w:t>
      </w:r>
      <w:del w:id="206" w:author="Author">
        <w:r w:rsidR="003C1EBB">
          <w:delText>calculated</w:delText>
        </w:r>
      </w:del>
      <w:ins w:id="207" w:author="Author">
        <w:r w:rsidR="00981423">
          <w:t>estimated</w:t>
        </w:r>
      </w:ins>
      <w:r w:rsidR="00981423">
        <w:t xml:space="preserve"> </w:t>
      </w:r>
      <w:r w:rsidR="003C1EBB">
        <w:t xml:space="preserve">Loiselle’s kinship using the </w:t>
      </w:r>
      <w:r w:rsidR="003C1EBB">
        <w:rPr>
          <w:i/>
        </w:rPr>
        <w:t>EcoGenetics</w:t>
      </w:r>
      <w:ins w:id="208" w:author="Author">
        <w:r w:rsidR="003C1EBB">
          <w:rPr>
            <w:i/>
          </w:rPr>
          <w:t xml:space="preserve"> </w:t>
        </w:r>
        <w:r w:rsidR="00DC0F04" w:rsidRPr="00DC0F04">
          <w:t>v.</w:t>
        </w:r>
      </w:ins>
      <w:r w:rsidR="00DC0F04" w:rsidRPr="009014FD">
        <w:rPr>
          <w:rPrChange w:id="209" w:author="Author">
            <w:rPr>
              <w:i/>
            </w:rPr>
          </w:rPrChange>
        </w:rPr>
        <w:t xml:space="preserve"> </w:t>
      </w:r>
      <w:r w:rsidR="003C1EBB" w:rsidRPr="009014FD">
        <w:rPr>
          <w:rPrChange w:id="210" w:author="Author">
            <w:rPr>
              <w:i/>
            </w:rPr>
          </w:rPrChange>
        </w:rPr>
        <w:t>1.2.1-6</w:t>
      </w:r>
      <w:r w:rsidR="003C1EBB">
        <w:rPr>
          <w:i/>
        </w:rPr>
        <w:t xml:space="preserve"> </w:t>
      </w:r>
      <w:r w:rsidR="003C1EBB">
        <w:t xml:space="preserve">R package </w:t>
      </w:r>
      <w:r w:rsidR="003C1EBB" w:rsidRPr="009014FD">
        <w:rPr>
          <w:lang w:val="en-GB"/>
          <w:rPrChange w:id="211" w:author="Author">
            <w:rPr/>
          </w:rPrChange>
        </w:rPr>
        <w:fldChar w:fldCharType="begin"/>
      </w:r>
      <w:r w:rsidR="00041655" w:rsidRPr="009014FD">
        <w:rPr>
          <w:lang w:val="en-GB"/>
          <w:rPrChange w:id="212" w:author="Author">
            <w:rPr/>
          </w:rPrChange>
        </w:rPr>
        <w:instrText xml:space="preserve"> ADDIN ZOTERO_ITEM CSL_CITATION {"citationID":"fr5jQ3Pq","properties":{"formattedCitation":"(Roser et al., 2017)","plainCitation":"(Roser et al., 2017)","noteIndex":0},"citationItems":[{"id":13685,"uris":["http://zotero.org/users/4948104/items/FVLEDICE"],"itemData":{"id":13685,"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9014FD">
        <w:rPr>
          <w:lang w:val="en-GB"/>
          <w:rPrChange w:id="213" w:author="Author">
            <w:rPr/>
          </w:rPrChange>
        </w:rPr>
        <w:fldChar w:fldCharType="separate"/>
      </w:r>
      <w:r w:rsidR="003C1EBB" w:rsidRPr="009014FD">
        <w:rPr>
          <w:lang w:val="en-GB"/>
          <w:rPrChange w:id="214" w:author="Author">
            <w:rPr/>
          </w:rPrChange>
        </w:rPr>
        <w:t>(Roser et al., 2017)</w:t>
      </w:r>
      <w:r w:rsidR="003C1EBB" w:rsidRPr="009014FD">
        <w:rPr>
          <w:lang w:val="en-GB"/>
          <w:rPrChange w:id="215" w:author="Author">
            <w:rPr/>
          </w:rPrChange>
        </w:rPr>
        <w:fldChar w:fldCharType="end"/>
      </w:r>
      <w:r w:rsidR="003C1EBB" w:rsidRPr="009014FD">
        <w:rPr>
          <w:lang w:val="en-GB"/>
          <w:rPrChange w:id="216" w:author="Author">
            <w:rPr/>
          </w:rPrChange>
        </w:rPr>
        <w:t xml:space="preserve">. </w:t>
      </w:r>
      <w:r w:rsidRPr="009014FD">
        <w:rPr>
          <w:lang w:val="en-GB"/>
          <w:rPrChange w:id="217" w:author="Author">
            <w:rPr/>
          </w:rPrChange>
        </w:rPr>
        <w:t xml:space="preserve">Finally, to understand the scale at which genetic structure is shaped by dispersal we created a Mantel correlogram using Sturge’s rule to define distance classes and used a Monte Carlo procedure to test whether Mantel correlation </w:t>
      </w:r>
      <w:r w:rsidRPr="009014FD">
        <w:rPr>
          <w:lang w:val="en-GB"/>
          <w:rPrChange w:id="218" w:author="Author">
            <w:rPr/>
          </w:rPrChange>
        </w:rPr>
        <w:fldChar w:fldCharType="begin"/>
      </w:r>
      <w:r w:rsidR="00041655" w:rsidRPr="009014FD">
        <w:rPr>
          <w:lang w:val="en-GB"/>
          <w:rPrChange w:id="219" w:author="Author">
            <w:rPr/>
          </w:rPrChange>
        </w:rPr>
        <w:instrText xml:space="preserve"> ADDIN ZOTERO_ITEM CSL_CITATION {"citationID":"RZfaiMQx","properties":{"formattedCitation":"(Mantel, 1967)","plainCitation":"(Mantel, 1967)","noteIndex":0},"citationItems":[{"id":757,"uris":["http://zotero.org/users/4948104/items/TFPMCHCM"],"itemData":{"id":757,"type":"article-journal","container-title":"Mantel","ISSN":"01406736","issue":"2","note":"PMID: 20278702","page":"34","title":"Cancer research.","volume":"27","author":[{"family":"Mantel","given":"Nathan"}],"issued":{"date-parts":[["1967"]]}}}],"schema":"https://github.com/citation-style-language/schema/raw/master/csl-citation.json"} </w:instrText>
      </w:r>
      <w:r w:rsidRPr="009014FD">
        <w:rPr>
          <w:lang w:val="en-GB"/>
          <w:rPrChange w:id="220" w:author="Author">
            <w:rPr/>
          </w:rPrChange>
        </w:rPr>
        <w:fldChar w:fldCharType="separate"/>
      </w:r>
      <w:r w:rsidRPr="009014FD">
        <w:rPr>
          <w:lang w:val="en-GB"/>
          <w:rPrChange w:id="221" w:author="Author">
            <w:rPr/>
          </w:rPrChange>
        </w:rPr>
        <w:t>(Mantel, 1967)</w:t>
      </w:r>
      <w:r w:rsidRPr="009014FD">
        <w:rPr>
          <w:lang w:val="en-GB"/>
          <w:rPrChange w:id="222" w:author="Author">
            <w:rPr/>
          </w:rPrChange>
        </w:rPr>
        <w:fldChar w:fldCharType="end"/>
      </w:r>
      <w:r w:rsidRPr="009014FD">
        <w:rPr>
          <w:lang w:val="en-GB"/>
          <w:rPrChange w:id="223" w:author="Author">
            <w:rPr/>
          </w:rPrChange>
        </w:rPr>
        <w:t xml:space="preserve"> values are significant</w:t>
      </w:r>
      <w:r>
        <w:t xml:space="preserve">. We used a progressive </w:t>
      </w:r>
      <w:r>
        <w:fldChar w:fldCharType="begin"/>
      </w:r>
      <w:r w:rsidR="00041655">
        <w:instrText xml:space="preserve"> ADDIN ZOTERO_ITEM CSL_CITATION {"citationID":"rWShUkT8","properties":{"formattedCitation":"(Legendre and Legendre, 2012)","plainCitation":"(Legendre and Legendre, 2012)","noteIndex":0},"citationItems":[{"id":4339,"uris":["http://zotero.org/users/4948104/items/SECHSTAW"],"itemData":{"id":433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Pr="0085182C">
        <w:rPr>
          <w:rFonts w:cs="Times New Roman"/>
        </w:rPr>
        <w:t>(Legendre and Legendre, 2012)</w:t>
      </w:r>
      <w:r>
        <w:fldChar w:fldCharType="end"/>
      </w:r>
      <w:r>
        <w:t xml:space="preserve"> Holm correction for multiple testing for the Mantel correlograms, </w:t>
      </w:r>
      <w:commentRangeStart w:id="224"/>
      <w:r>
        <w:t>which is admittedly less conservative than other options, giving us more chance of detecting spatial structure.</w:t>
      </w:r>
      <w:commentRangeEnd w:id="224"/>
      <w:r w:rsidR="00981423">
        <w:rPr>
          <w:rStyle w:val="CommentReference"/>
        </w:rPr>
        <w:commentReference w:id="224"/>
      </w:r>
    </w:p>
    <w:p w14:paraId="32ED4DA9" w14:textId="6BD4A81E" w:rsidR="00001874" w:rsidRDefault="00236B36" w:rsidP="00001874">
      <w:pPr>
        <w:pStyle w:val="Heading2"/>
        <w:numPr>
          <w:ilvl w:val="1"/>
          <w:numId w:val="1"/>
        </w:numPr>
      </w:pPr>
      <w:r>
        <w:t xml:space="preserve"> |  Isolation-by-environment</w:t>
      </w:r>
    </w:p>
    <w:p w14:paraId="689F9D3C" w14:textId="4CFA636F" w:rsidR="00001874" w:rsidRDefault="00001874" w:rsidP="00001874">
      <w:pPr>
        <w:pStyle w:val="NoSpacing"/>
        <w:spacing w:line="360" w:lineRule="auto"/>
        <w:rPr>
          <w:ins w:id="225" w:author="Author"/>
          <w:lang w:val="en-GB"/>
        </w:rPr>
      </w:pPr>
      <w:ins w:id="226" w:author="Author">
        <w:r w:rsidRPr="00D24BC5">
          <w:rPr>
            <w:lang w:val="en-GB"/>
          </w:rPr>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r w:rsidRPr="00DC0F04">
          <w:rPr>
            <w:i/>
            <w:lang w:val="en-GB"/>
          </w:rPr>
          <w:t>gdm</w:t>
        </w:r>
        <w:r>
          <w:rPr>
            <w:lang w:val="en-GB"/>
          </w:rPr>
          <w:t xml:space="preserve"> R package (v. 1.5.0-9.1; </w:t>
        </w:r>
        <w:commentRangeStart w:id="227"/>
        <w:r>
          <w:rPr>
            <w:lang w:val="en-GB"/>
          </w:rPr>
          <w:t>REF</w:t>
        </w:r>
        <w:commentRangeEnd w:id="227"/>
        <w:r w:rsidR="00116356">
          <w:rPr>
            <w:rStyle w:val="CommentReference"/>
          </w:rPr>
          <w:commentReference w:id="227"/>
        </w:r>
        <w:r>
          <w:rPr>
            <w:lang w:val="en-GB"/>
          </w:rPr>
          <w:t>)</w:t>
        </w:r>
        <w:r w:rsidRPr="00D24BC5">
          <w:rPr>
            <w:lang w:val="en-GB"/>
          </w:rPr>
          <w:t xml:space="preserve">. By performing matrix regression, the approach fits non-linear relationships between the </w:t>
        </w:r>
        <w:r>
          <w:rPr>
            <w:lang w:val="en-GB"/>
          </w:rPr>
          <w:t>response</w:t>
        </w:r>
        <w:r w:rsidRPr="00D24BC5">
          <w:rPr>
            <w:lang w:val="en-GB"/>
          </w:rPr>
          <w:t xml:space="preserve"> variable, i.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 xml:space="preserve">EU Digital Elevation Model, Copernicus, 25m resolution), i.e. elevation, slope, roughness, and terrain ruggedness index, from climatic data (WorldClim,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 </w:t>
        </w:r>
        <w:commentRangeStart w:id="228"/>
        <w:r w:rsidRPr="00001874">
          <w:rPr>
            <w:lang w:val="en-GB"/>
          </w:rPr>
          <w:t>REF</w:t>
        </w:r>
        <w:commentRangeEnd w:id="228"/>
        <w:r w:rsidR="00116356">
          <w:rPr>
            <w:rStyle w:val="CommentReference"/>
          </w:rPr>
          <w:commentReference w:id="228"/>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ins>
    </w:p>
    <w:p w14:paraId="0580B1ED" w14:textId="77777777" w:rsidR="00116356" w:rsidRPr="00D24BC5" w:rsidRDefault="00116356" w:rsidP="00001874">
      <w:pPr>
        <w:pStyle w:val="NoSpacing"/>
        <w:spacing w:line="360" w:lineRule="auto"/>
        <w:rPr>
          <w:ins w:id="229" w:author="Author"/>
          <w:lang w:val="en-GB"/>
        </w:rPr>
      </w:pPr>
    </w:p>
    <w:p w14:paraId="3CFD1C07" w14:textId="77777777" w:rsidR="00537624" w:rsidRPr="00236B36" w:rsidRDefault="003C4C9B" w:rsidP="00537624">
      <w:pPr>
        <w:pStyle w:val="Heading2"/>
        <w:numPr>
          <w:ilvl w:val="1"/>
          <w:numId w:val="1"/>
        </w:numPr>
        <w:rPr>
          <w:moveFrom w:id="230" w:author="Author"/>
        </w:rPr>
      </w:pPr>
      <w:moveFromRangeStart w:id="231" w:author="Author" w:name="move123052858"/>
      <w:moveFrom w:id="232" w:author="Author">
        <w:r>
          <w:t>|</w:t>
        </w:r>
        <w:r w:rsidR="00537624">
          <w:t xml:space="preserve">  Clustering</w:t>
        </w:r>
      </w:moveFrom>
    </w:p>
    <w:p w14:paraId="1304BE8B" w14:textId="77777777" w:rsidR="00537624" w:rsidRDefault="00537624" w:rsidP="00537624">
      <w:pPr>
        <w:rPr>
          <w:moveFrom w:id="233" w:author="Author"/>
        </w:rPr>
      </w:pPr>
      <w:moveFrom w:id="234" w:author="Author">
        <w:r>
          <w:t xml:space="preserve">We used two different Bayesian model-based approaches to estimate </w:t>
        </w:r>
        <w:r w:rsidRPr="009802B6">
          <w:t>the most likely number of distinct genetic clusters</w:t>
        </w:r>
        <w:r>
          <w:t xml:space="preserve"> (</w:t>
        </w:r>
        <w:r w:rsidRPr="009014FD">
          <w:rPr>
            <w:i/>
            <w:rPrChange w:id="235" w:author="Author">
              <w:rPr/>
            </w:rPrChange>
          </w:rPr>
          <w:t>K</w:t>
        </w:r>
        <w:r>
          <w:t xml:space="preserve">). First, we used STRUCTURE v. 2.3.4 </w:t>
        </w:r>
        <w:r>
          <w:fldChar w:fldCharType="begin"/>
        </w:r>
        <w:r>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Pr="009802B6">
          <w:rPr>
            <w:rFonts w:cs="Times New Roman"/>
          </w:rPr>
          <w:t>(Pritchard et al., 2000)</w:t>
        </w:r>
        <w:r>
          <w:fldChar w:fldCharType="end"/>
        </w:r>
        <w:r>
          <w:t xml:space="preserve">, and chose the </w:t>
        </w:r>
        <w:r w:rsidRPr="008B1819">
          <w:t xml:space="preserve">admixture model </w:t>
        </w:r>
        <w:r>
          <w:t>and</w:t>
        </w:r>
        <w:r w:rsidRPr="008B1819">
          <w:t xml:space="preserve"> </w:t>
        </w:r>
      </w:moveFrom>
      <w:moveFromRangeEnd w:id="231"/>
      <w:del w:id="236" w:author="Author">
        <w:r w:rsidR="0093680B">
          <w:delText>non-</w:delText>
        </w:r>
        <w:r w:rsidR="008B1819" w:rsidRPr="008B1819">
          <w:delText>correlated allele frequencies</w:delText>
        </w:r>
        <w:r w:rsidR="008B1819">
          <w:delText xml:space="preserve">. </w:delText>
        </w:r>
        <w:r w:rsidR="00DD15EF">
          <w:delText>An important parameter to set it</w:delText>
        </w:r>
        <w:r w:rsidR="008B1819">
          <w:delText xml:space="preserve"> </w:delText>
        </w:r>
        <w:r w:rsidR="008B1819" w:rsidRPr="008B1819">
          <w:delText>α</w:delText>
        </w:r>
        <w:r w:rsidR="008B1819">
          <w:delText>,</w:delText>
        </w:r>
        <w:r w:rsidR="008B1819" w:rsidRPr="008B1819">
          <w:delText xml:space="preserve"> the Dirichlet </w:delText>
        </w:r>
        <w:r w:rsidR="008B1819">
          <w:delText xml:space="preserve">prior </w:delText>
        </w:r>
        <w:r w:rsidR="008B1819" w:rsidRPr="008B1819">
          <w:delText>parameter for the degree of admixture</w:delText>
        </w:r>
        <w:r w:rsidR="00DD15EF">
          <w:delText xml:space="preserve"> </w:delText>
        </w:r>
        <w:r w:rsidR="00DD15EF">
          <w:fldChar w:fldCharType="begin"/>
        </w:r>
        <w:r w:rsidR="00041655">
          <w:del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delInstrText>
        </w:r>
        <w:r w:rsidR="00DD15EF">
          <w:fldChar w:fldCharType="separate"/>
        </w:r>
        <w:r w:rsidR="00DD15EF" w:rsidRPr="00DD15EF">
          <w:rPr>
            <w:rFonts w:cs="Times New Roman"/>
          </w:rPr>
          <w:delText>(Hubisz et al., 2009)</w:delText>
        </w:r>
        <w:r w:rsidR="00DD15EF">
          <w:fldChar w:fldCharType="end"/>
        </w:r>
        <w:r w:rsidR="008B1819">
          <w:delText xml:space="preserve"> which </w:delText>
        </w:r>
        <w:r w:rsidR="00DD15EF">
          <w:delText xml:space="preserve">conceptually </w:delText>
        </w:r>
        <w:r w:rsidR="008B1819">
          <w:delText xml:space="preserve">represents </w:delText>
        </w:r>
        <w:r w:rsidR="00DD15EF">
          <w:delText xml:space="preserve">the number of ancestral </w:delText>
        </w:r>
        <w:r w:rsidR="00DD15EF" w:rsidRPr="00DD15EF">
          <w:delText>populations</w:delText>
        </w:r>
        <w:r w:rsidR="00DD15EF">
          <w:delText xml:space="preserve"> from which </w:delText>
        </w:r>
        <w:r w:rsidR="00DD15EF" w:rsidRPr="00DD15EF">
          <w:delText>each individual’s</w:delText>
        </w:r>
        <w:r w:rsidR="00DD15EF">
          <w:delText xml:space="preserve"> </w:delText>
        </w:r>
        <w:r w:rsidR="00DD15EF" w:rsidRPr="00DD15EF">
          <w:delText>alleles</w:delText>
        </w:r>
        <w:r w:rsidR="00DD15EF">
          <w:delText xml:space="preserve"> originate. </w:delText>
        </w:r>
        <w:r w:rsidR="008163CB">
          <w:delText xml:space="preserve">We set the inference of a different </w:delText>
        </w:r>
        <w:r w:rsidR="008163CB" w:rsidRPr="008B1819">
          <w:delText>α</w:delText>
        </w:r>
        <w:r w:rsidR="008163CB">
          <w:delText xml:space="preserve"> for each study area and</w:delText>
        </w:r>
        <w:r w:rsidR="00BF4293">
          <w:delText xml:space="preserve"> </w:delText>
        </w:r>
        <w:r w:rsidR="008163CB">
          <w:delText xml:space="preserve">allowed </w:delText>
        </w:r>
        <w:r w:rsidR="00BF4293">
          <w:delText>unequal representation of source populations in the sample</w:delText>
        </w:r>
        <w:r w:rsidR="008163CB">
          <w:delText xml:space="preserve"> (alternative ancestry prior). We also </w:delText>
        </w:r>
        <w:r w:rsidR="00323BFF">
          <w:delText xml:space="preserve">set </w:delText>
        </w:r>
        <w:r w:rsidR="004A7CCA">
          <w:delText xml:space="preserve">initial </w:delText>
        </w:r>
        <w:r w:rsidR="00323BFF">
          <w:delText xml:space="preserve">values of </w:delText>
        </w:r>
        <w:r w:rsidR="00323BFF" w:rsidRPr="008B1819">
          <w:delText>α</w:delText>
        </w:r>
        <w:r w:rsidR="00DD15EF">
          <w:delText xml:space="preserve"> it to 1/K</w:delText>
        </w:r>
        <w:r w:rsidR="00323BFF">
          <w:delText xml:space="preserve"> because</w:delText>
        </w:r>
        <w:r w:rsidR="00BF4293">
          <w:delText xml:space="preserve"> this parametrization led to lower a</w:delText>
        </w:r>
        <w:r w:rsidR="00BF4293" w:rsidRPr="00BF4293">
          <w:delText>verage assignment errors</w:delText>
        </w:r>
        <w:r w:rsidR="00BF4293">
          <w:delText xml:space="preserve"> in a simulation study </w:delText>
        </w:r>
        <w:r w:rsidR="00BF4293">
          <w:fldChar w:fldCharType="begin"/>
        </w:r>
        <w:r w:rsidR="00041655">
          <w:del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delInstrText>
        </w:r>
        <w:r w:rsidR="00BF4293">
          <w:fldChar w:fldCharType="separate"/>
        </w:r>
        <w:r w:rsidR="00BF4293" w:rsidRPr="00BF4293">
          <w:rPr>
            <w:rFonts w:cs="Times New Roman"/>
          </w:rPr>
          <w:delText>(Wang, 2017)</w:delText>
        </w:r>
        <w:r w:rsidR="00BF4293">
          <w:fldChar w:fldCharType="end"/>
        </w:r>
        <w:r w:rsidR="00BF4293">
          <w:delText xml:space="preserve">. </w:delText>
        </w:r>
        <w:r w:rsidR="00DD15EF">
          <w:delText xml:space="preserve">We </w:delText>
        </w:r>
        <w:r w:rsidR="008B1819">
          <w:delText xml:space="preserve">conducted ten independent runs with 200 000 </w:delText>
        </w:r>
        <w:r w:rsidR="00DD15EF">
          <w:delText xml:space="preserve">Markov Chain Monte Carlo </w:delText>
        </w:r>
        <w:r w:rsidR="008B1819">
          <w:delText xml:space="preserve">burn-in iterations followed by 1 000 000 iterations for one to five clusters. </w:delText>
        </w:r>
        <w:r w:rsidR="00BF4293">
          <w:delText xml:space="preserve">To determine the most likely number of clusters, we </w:delText>
        </w:r>
        <w:r w:rsidR="00512C50">
          <w:delText xml:space="preserve">directly </w:delText>
        </w:r>
        <w:r w:rsidR="00BF4293">
          <w:delText>compared log-likelihood</w:delText>
        </w:r>
        <w:r w:rsidR="00512C50">
          <w:delText>s</w:delText>
        </w:r>
        <w:r w:rsidR="00BF4293">
          <w:delText xml:space="preserve"> for all </w:delText>
        </w:r>
        <w:r w:rsidR="00BF4293" w:rsidRPr="008E709C">
          <w:rPr>
            <w:i/>
          </w:rPr>
          <w:delText>K</w:delText>
        </w:r>
        <w:r w:rsidR="00BF4293">
          <w:delText xml:space="preserve"> values across the ten runs</w:delText>
        </w:r>
        <w:r w:rsidR="00512C50">
          <w:delText>, and we used th</w:delText>
        </w:r>
        <w:r w:rsidR="00512C50" w:rsidRPr="00512C50">
          <w:delText>e Δ</w:delText>
        </w:r>
        <w:r w:rsidR="00512C50" w:rsidRPr="008E709C">
          <w:rPr>
            <w:i/>
          </w:rPr>
          <w:delText>K</w:delText>
        </w:r>
        <w:r w:rsidR="00512C50" w:rsidRPr="00512C50">
          <w:delText xml:space="preserve"> statistic </w:delText>
        </w:r>
        <w:r w:rsidR="00B31F3E">
          <w:delText xml:space="preserve">which is </w:delText>
        </w:r>
        <w:r w:rsidR="00B31F3E" w:rsidRPr="00B31F3E">
          <w:delText>based on the rate of change in the log probability of data</w:delText>
        </w:r>
        <w:r w:rsidR="0012154E">
          <w:delText xml:space="preserve"> given </w:delText>
        </w:r>
        <w:r w:rsidR="0012154E" w:rsidRPr="008E709C">
          <w:rPr>
            <w:i/>
          </w:rPr>
          <w:delText>K</w:delText>
        </w:r>
        <w:r w:rsidR="0012154E">
          <w:delText xml:space="preserve"> </w:delText>
        </w:r>
        <w:r w:rsidR="0012154E">
          <w:fldChar w:fldCharType="begin"/>
        </w:r>
        <w:r w:rsidR="00041655">
          <w:del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delInstrText>
        </w:r>
        <w:r w:rsidR="0012154E">
          <w:fldChar w:fldCharType="separate"/>
        </w:r>
        <w:r w:rsidR="0012154E" w:rsidRPr="0012154E">
          <w:rPr>
            <w:rFonts w:cs="Times New Roman"/>
          </w:rPr>
          <w:delText>(Evanno et al., 2005)</w:delText>
        </w:r>
        <w:r w:rsidR="0012154E">
          <w:fldChar w:fldCharType="end"/>
        </w:r>
        <w:r w:rsidR="00512C50" w:rsidRPr="00512C50">
          <w:delText>.</w:delText>
        </w:r>
        <w:r w:rsidR="0012154E">
          <w:delText xml:space="preserve"> We also surveyed the variation in STRUCTURE outputs and matched clusters across runs to avoid issues with label change and multimodality</w:delText>
        </w:r>
        <w:r w:rsidR="004E191E">
          <w:delText xml:space="preserve">, using STRUCTURE HARVESTER </w:delText>
        </w:r>
        <w:r w:rsidR="004E191E">
          <w:fldChar w:fldCharType="begin"/>
        </w:r>
        <w:r w:rsidR="00041655">
          <w:delInstrText xml:space="preserve"> ADDIN ZOTERO_ITEM CSL_CITATION {"citationID":"bZ6WyLHG","properties":{"formattedCitation":"(Earl and vonHoldt, 2012)","plainCitation":"(Earl and vonHoldt, 2012)","noteIndex":0},"citationItems":[{"id":13648,"uris":["http://zotero.org/users/4948104/items/PTYR2JPS"],"itemData":{"id":13648,"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delInstrText>
        </w:r>
        <w:r w:rsidR="004E191E">
          <w:fldChar w:fldCharType="separate"/>
        </w:r>
        <w:r w:rsidR="004E191E" w:rsidRPr="004E191E">
          <w:rPr>
            <w:rFonts w:cs="Times New Roman"/>
          </w:rPr>
          <w:delText>(Earl and vonHoldt, 2012)</w:delText>
        </w:r>
        <w:r w:rsidR="004E191E">
          <w:fldChar w:fldCharType="end"/>
        </w:r>
        <w:r w:rsidR="004E191E">
          <w:delText xml:space="preserve"> and CLUMPAK </w:delText>
        </w:r>
        <w:r w:rsidR="004E191E">
          <w:fldChar w:fldCharType="begin"/>
        </w:r>
        <w:r w:rsidR="00041655">
          <w:delInstrText xml:space="preserve"> ADDIN ZOTERO_ITEM CSL_CITATION {"citationID":"hmuFCjDF","properties":{"formattedCitation":"(Kopelman et al., 2015)","plainCitation":"(Kopelman et al., 2015)","noteIndex":0},"citationItems":[{"id":13649,"uris":["http://zotero.org/users/4948104/items/X78P7G4V"],"itemData":{"id":13649,"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delInstrText>
        </w:r>
        <w:r w:rsidR="004E191E">
          <w:fldChar w:fldCharType="separate"/>
        </w:r>
        <w:r w:rsidR="004E191E" w:rsidRPr="004E191E">
          <w:rPr>
            <w:rFonts w:cs="Times New Roman"/>
          </w:rPr>
          <w:delText>(Kopelman et al., 2015)</w:delText>
        </w:r>
        <w:r w:rsidR="004E191E">
          <w:fldChar w:fldCharType="end"/>
        </w:r>
        <w:r w:rsidR="0012154E">
          <w:delText xml:space="preserve">. </w:delText>
        </w:r>
        <w:r w:rsidR="00FD599D">
          <w:delText xml:space="preserve">Second, we used BAPS </w:delText>
        </w:r>
        <w:r w:rsidR="00F706A2">
          <w:fldChar w:fldCharType="begin"/>
        </w:r>
        <w:r w:rsidR="00041655">
          <w:delInstrText xml:space="preserve"> ADDIN ZOTERO_ITEM CSL_CITATION {"citationID":"NAm6HOXr","properties":{"formattedCitation":"(Cheng et al., 2013; Corander et al., 2008)","plainCitation":"(Cheng et al., 2013; Corander et al., 2008)","noteIndex":0},"citationItems":[{"id":13688,"uris":["http://zotero.org/users/4948104/items/M359TSYE"],"itemData":{"id":13688,"type":"article-journal","abstract":"Phylogeographical analyses have become commonplace for a myriad of organisms with the advent of cheap DNA sequencing technologies. Bayesian model-based clustering is a powerful tool for detecting important patterns in such data and can be used to decipher even quite subtle signals of systematic differences in molecular variation. Here, we introduce two upgrades to the Bayesian Analysis of Population Structure (BAPS) software, which enable 1) spatially explicit modeling of variation in DNA sequences and 2) hierarchical clustering of DNA sequence data to reveal nested genetic population structures. We provide a direct interface to map the results from spatial clustering with Google Maps using the portal http://www.spatialepidemiology.net/ and illustrate this approach using sequence data from Borrelia burgdorferi. The usefulness of hierarchical clustering is demonstrated through an analysis of the metapopulation structure within a bacterial population experiencing a high level of local horizontal gene transfer. The tools that are introduced are freely available at http://www.helsinki.ﬁ/bsg/software/BAPS/.","container-title":"Molecular Biology and Evolution","DOI":"10.1093/molbev/mst028","ISSN":"0737-4038, 1537-1719","issue":"5","journalAbbreviation":"Molecular Biology and Evolution","language":"en","page":"1224-1228","source":"DOI.org (Crossref)","title":"Hierarchical and Spatially Explicit Clustering of DNA Sequences with BAPS Software","volume":"30","author":[{"family":"Cheng","given":"L."},{"family":"Connor","given":"T. R."},{"family":"Siren","given":"J."},{"family":"Aanensen","given":"D. M."},{"family":"Corander","given":"J."}],"issued":{"date-parts":[["2013",5,1]]}}},{"id":13687,"uris":["http://zotero.org/users/4948104/items/TZLKJYS7"],"itemData":{"id":13687,"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schema":"https://github.com/citation-style-language/schema/raw/master/csl-citation.json"} </w:delInstrText>
        </w:r>
        <w:r w:rsidR="00F706A2">
          <w:fldChar w:fldCharType="separate"/>
        </w:r>
        <w:r w:rsidR="00F706A2" w:rsidRPr="00F706A2">
          <w:rPr>
            <w:rFonts w:cs="Times New Roman"/>
          </w:rPr>
          <w:delText>(Cheng et al., 2013; Corander et al., 2008)</w:delText>
        </w:r>
        <w:r w:rsidR="00F706A2">
          <w:fldChar w:fldCharType="end"/>
        </w:r>
        <w:r w:rsidR="00F706A2">
          <w:delText xml:space="preserve"> </w:delText>
        </w:r>
        <w:r w:rsidR="00FD599D">
          <w:delText>and used both the spatial and non-spatial algorithms</w:delText>
        </w:r>
      </w:del>
      <w:moveFromRangeStart w:id="237" w:author="Author" w:name="move123052859"/>
      <w:moveFrom w:id="238" w:author="Author">
        <w:r w:rsidRPr="00AF2558">
          <w:t>.</w:t>
        </w:r>
      </w:moveFrom>
    </w:p>
    <w:p w14:paraId="31D13124" w14:textId="77777777" w:rsidR="00537624" w:rsidRDefault="00537624" w:rsidP="00537624">
      <w:pPr>
        <w:rPr>
          <w:moveFrom w:id="239" w:author="Author"/>
        </w:rPr>
      </w:pPr>
      <w:moveFrom w:id="240" w:author="Author">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To evaluate whether there was spatial genetic structure, we considered a grouping prior based on study areas (</w:t>
        </w:r>
      </w:moveFrom>
      <w:moveFromRangeEnd w:id="237"/>
      <w:del w:id="241" w:author="Author">
        <w:r w:rsidR="00F45EF5">
          <w:delText>2 study areas = 2 potential clusters)</w:delText>
        </w:r>
        <w:r w:rsidR="00FD599D">
          <w:delText>.</w:delText>
        </w:r>
        <w:r w:rsidR="00F45EF5">
          <w:delText xml:space="preserve"> We followed the up-to-date recommendations from the development team regarding the appropriate steps to conduct DAPC </w:delText>
        </w:r>
      </w:del>
      <w:moveFromRangeStart w:id="242" w:author="Author" w:name="move123052860"/>
      <w:moveFrom w:id="243" w:author="Author">
        <w:r>
          <w:fldChar w:fldCharType="begin"/>
        </w:r>
        <w:r>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fldChar w:fldCharType="separate"/>
        </w:r>
        <w:r w:rsidRPr="00567A1A">
          <w:rPr>
            <w:rFonts w:cs="Times New Roman"/>
          </w:rPr>
          <w:t>(Jombart and Collins, 2022)</w:t>
        </w:r>
        <w:r>
          <w:fldChar w:fldCharType="end"/>
        </w:r>
        <w:r>
          <w:t xml:space="preserve">. We chose the best number of components to retain for the DAPC based on both cross-validation (1000 iterations) and </w:t>
        </w:r>
        <w:r w:rsidRPr="00512650">
          <w:rPr>
            <w:i/>
            <w:iCs/>
          </w:rPr>
          <w:t>a</w:t>
        </w:r>
        <w:r>
          <w:t xml:space="preserve">-score optimization. This is a necessary step because the first few components represent most of the genetic variation, we </w:t>
        </w:r>
      </w:moveFrom>
      <w:moveFromRangeEnd w:id="242"/>
      <w:del w:id="244" w:author="Author">
        <w:r w:rsidR="00F45EF5">
          <w:delText>want to find a balance to preserve discrimination power while avoiding overfitting</w:delText>
        </w:r>
      </w:del>
      <w:moveFromRangeStart w:id="245" w:author="Author" w:name="move123052861"/>
      <w:moveFrom w:id="246" w:author="Autho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moveFrom>
    </w:p>
    <w:moveFromRangeEnd w:id="245"/>
    <w:p w14:paraId="75969A2A" w14:textId="6D1DF872" w:rsidR="00721524" w:rsidRPr="00721524" w:rsidRDefault="00B34036" w:rsidP="00721524">
      <w:pPr>
        <w:pStyle w:val="Heading1"/>
      </w:pPr>
      <w:r>
        <w:t>RESULTS</w:t>
      </w:r>
    </w:p>
    <w:p w14:paraId="4156F224" w14:textId="77777777" w:rsidR="004B144A" w:rsidRDefault="000071E4" w:rsidP="000071E4">
      <w:pPr>
        <w:pStyle w:val="Heading2"/>
        <w:numPr>
          <w:ilvl w:val="1"/>
          <w:numId w:val="1"/>
        </w:numPr>
        <w:rPr>
          <w:del w:id="247" w:author="Author"/>
        </w:rPr>
      </w:pPr>
      <w:r>
        <w:t xml:space="preserve"> |  Genetic diversity</w:t>
      </w:r>
      <w:r w:rsidR="00EB54B8">
        <w:t xml:space="preserve"> and </w:t>
      </w:r>
      <w:del w:id="248" w:author="Author">
        <w:r w:rsidR="00EB54B8">
          <w:delText>isolation-by-distance</w:delText>
        </w:r>
      </w:del>
    </w:p>
    <w:p w14:paraId="650E29A4" w14:textId="33B01D00" w:rsidR="006E2CF9" w:rsidRDefault="00721524" w:rsidP="006E2CF9">
      <w:pPr>
        <w:pStyle w:val="Heading2"/>
        <w:numPr>
          <w:ilvl w:val="1"/>
          <w:numId w:val="1"/>
        </w:numPr>
        <w:rPr>
          <w:ins w:id="249" w:author="Author"/>
        </w:rPr>
      </w:pPr>
      <w:del w:id="250" w:author="Author">
        <w:r>
          <w:delText>Prior to running</w:delText>
        </w:r>
      </w:del>
      <w:ins w:id="251" w:author="Author">
        <w:r w:rsidR="00BA40E3">
          <w:t>population</w:t>
        </w:r>
      </w:ins>
      <w:r w:rsidR="00BA40E3">
        <w:t xml:space="preserve"> genetic structure</w:t>
      </w:r>
      <w:del w:id="252" w:author="Author">
        <w:r>
          <w:delText xml:space="preserve"> analyses, we decided to remove only loci </w:delText>
        </w:r>
        <w:r w:rsidR="00EF54E7">
          <w:delText>that</w:delText>
        </w:r>
        <w:r>
          <w:delText xml:space="preserve"> presented both linkage disequilibrium</w:delText>
        </w:r>
      </w:del>
    </w:p>
    <w:p w14:paraId="09F9BA16" w14:textId="17DE082E" w:rsidR="00EB54B8" w:rsidRDefault="006E2CF9" w:rsidP="006E2CF9">
      <w:pPr>
        <w:rPr>
          <w:ins w:id="253" w:author="Author"/>
          <w:b/>
        </w:rPr>
      </w:pPr>
      <w:ins w:id="254" w:author="Author">
        <w:r>
          <w:t>A total of</w:t>
        </w:r>
        <w:r w:rsidRPr="006E2CF9">
          <w:t xml:space="preserve"> 831</w:t>
        </w:r>
      </w:ins>
      <w:r w:rsidRPr="006E2CF9">
        <w:t xml:space="preserve"> and </w:t>
      </w:r>
      <w:del w:id="255" w:author="Author">
        <w:r w:rsidR="00721524">
          <w:delText xml:space="preserve">extreme </w:delText>
        </w:r>
      </w:del>
      <w:ins w:id="256" w:author="Author">
        <w:r w:rsidRPr="006E2CF9">
          <w:t xml:space="preserve">1226 </w:t>
        </w:r>
        <w:r w:rsidRPr="006E2CF9">
          <w:rPr>
            <w:i/>
          </w:rPr>
          <w:t>S. pipiens</w:t>
        </w:r>
        <w:r w:rsidRPr="006E2CF9">
          <w:t xml:space="preserve">, and 559 and 394 </w:t>
        </w:r>
        <w:r w:rsidRPr="006E2CF9">
          <w:rPr>
            <w:i/>
          </w:rPr>
          <w:t>M. florea</w:t>
        </w:r>
        <w:r w:rsidRPr="006E2CF9">
          <w:t xml:space="preserve"> individuals</w:t>
        </w:r>
        <w:r>
          <w:t xml:space="preserve"> were caught</w:t>
        </w:r>
        <w:r w:rsidRPr="006E2CF9">
          <w:t xml:space="preserve"> in Cologne and the Luxembourg study area, respectively (Fig. 1).</w:t>
        </w:r>
        <w:r w:rsidR="003C0714">
          <w:t xml:space="preserve"> The locus Spp141 was removed from the </w:t>
        </w:r>
        <w:r w:rsidR="003C0714" w:rsidRPr="003C0714">
          <w:rPr>
            <w:i/>
          </w:rPr>
          <w:t>S. pipiens</w:t>
        </w:r>
        <w:r w:rsidR="003C0714">
          <w:t xml:space="preserve"> dataset due to </w:t>
        </w:r>
      </w:ins>
      <w:r w:rsidR="003C0714">
        <w:t>heterozygote deficiency</w:t>
      </w:r>
      <w:del w:id="257" w:author="Author">
        <w:r w:rsidR="00721524">
          <w:delText xml:space="preserve">, as well as a </w:delText>
        </w:r>
        <w:r w:rsidR="00721524" w:rsidRPr="002D46A5">
          <w:delText>frequency of null alleles at a locus significantly differ</w:delText>
        </w:r>
        <w:r w:rsidR="00721524">
          <w:delText>ent</w:delText>
        </w:r>
        <w:r w:rsidR="00721524" w:rsidRPr="002D46A5">
          <w:delText xml:space="preserve"> from zero</w:delText>
        </w:r>
        <w:r w:rsidR="00721524">
          <w:delText xml:space="preserve">. Therefore, we removed one </w:delText>
        </w:r>
      </w:del>
      <w:ins w:id="258" w:author="Author">
        <w:r w:rsidR="003C0714">
          <w:t xml:space="preserve"> (possible null alleles) and linkage disequilibrium. The </w:t>
        </w:r>
      </w:ins>
      <w:r w:rsidR="003C0714">
        <w:t xml:space="preserve">locus </w:t>
      </w:r>
      <w:ins w:id="259" w:author="Author">
        <w:r w:rsidR="003C0714">
          <w:t xml:space="preserve">MF303 was excluded </w:t>
        </w:r>
      </w:ins>
      <w:r w:rsidR="003C0714">
        <w:t xml:space="preserve">from the </w:t>
      </w:r>
      <w:del w:id="260" w:author="Author">
        <w:r w:rsidR="00721524">
          <w:rPr>
            <w:i/>
            <w:iCs/>
          </w:rPr>
          <w:delText>S. pipiens</w:delText>
        </w:r>
        <w:r w:rsidR="00721524">
          <w:delText xml:space="preserve"> dataset (Spp141).</w:delText>
        </w:r>
      </w:del>
      <w:ins w:id="261" w:author="Author">
        <w:r w:rsidR="003C0714" w:rsidRPr="003C0714">
          <w:rPr>
            <w:i/>
          </w:rPr>
          <w:t>M. florea</w:t>
        </w:r>
        <w:r w:rsidR="003C0714">
          <w:t xml:space="preserve"> dataset</w:t>
        </w:r>
        <w:r w:rsidR="00FF752D">
          <w:t>,</w:t>
        </w:r>
        <w:r w:rsidR="003C0714">
          <w:t xml:space="preserve"> because of significant deviations from Hardy-Weinberg proportions in numerous tested sample partitions (Suppl. Table 3CD).</w:t>
        </w:r>
        <w:r w:rsidR="00FF752D">
          <w:t xml:space="preserve"> The remaining multilocus genotypes were characterized by 2.24% and 2.93% missing data in </w:t>
        </w:r>
        <w:r w:rsidR="00FF752D" w:rsidRPr="00FF752D">
          <w:rPr>
            <w:i/>
          </w:rPr>
          <w:t>S. pipiens</w:t>
        </w:r>
        <w:r w:rsidR="00FF752D">
          <w:t xml:space="preserve"> and </w:t>
        </w:r>
        <w:r w:rsidR="00FF752D" w:rsidRPr="00FF752D">
          <w:rPr>
            <w:i/>
          </w:rPr>
          <w:t>M. florea</w:t>
        </w:r>
        <w:r w:rsidR="00FF752D">
          <w:t>, respectively.</w:t>
        </w:r>
      </w:ins>
      <w:r w:rsidR="00FF752D">
        <w:t xml:space="preserve"> </w:t>
      </w:r>
      <w:commentRangeStart w:id="262"/>
      <w:r w:rsidR="00DA6784" w:rsidRPr="00EB54B8">
        <w:t xml:space="preserve">Average expected </w:t>
      </w:r>
      <w:r w:rsidR="006D3B96" w:rsidRPr="00EB54B8">
        <w:t xml:space="preserve">(He </w:t>
      </w:r>
      <w:del w:id="263" w:author="Author">
        <w:r w:rsidR="006D3B96" w:rsidRPr="00EB54B8">
          <w:delText>+-</w:delText>
        </w:r>
      </w:del>
      <w:ins w:id="264" w:author="Author">
        <w:r w:rsidR="00FF752D">
          <w:rPr>
            <w:rFonts w:cs="Times New Roman"/>
          </w:rPr>
          <w:t>±</w:t>
        </w:r>
      </w:ins>
      <w:r w:rsidR="006D3B96" w:rsidRPr="00EB54B8">
        <w:t xml:space="preserve"> sd) </w:t>
      </w:r>
      <w:r w:rsidR="00DA6784" w:rsidRPr="00EB54B8">
        <w:t xml:space="preserve">and observed heterozygosity </w:t>
      </w:r>
      <w:r w:rsidR="006D3B96" w:rsidRPr="00EB54B8">
        <w:t xml:space="preserve">(Ho </w:t>
      </w:r>
      <w:del w:id="265" w:author="Author">
        <w:r w:rsidR="006D3B96" w:rsidRPr="00EB54B8">
          <w:delText>+</w:delText>
        </w:r>
        <w:r w:rsidR="00EB54B8">
          <w:delText>-</w:delText>
        </w:r>
      </w:del>
      <w:ins w:id="266" w:author="Author">
        <w:r w:rsidR="00FF752D">
          <w:rPr>
            <w:rFonts w:cs="Times New Roman"/>
          </w:rPr>
          <w:t>±</w:t>
        </w:r>
      </w:ins>
      <w:r w:rsidR="006D3B96" w:rsidRPr="00EB54B8">
        <w:t xml:space="preserve"> sd) were comparable in both species </w:t>
      </w:r>
      <w:r w:rsidR="00F864C8">
        <w:t>0.62</w:t>
      </w:r>
      <w:r w:rsidR="00EB54B8">
        <w:t xml:space="preserve"> </w:t>
      </w:r>
      <w:del w:id="267" w:author="Author">
        <w:r w:rsidR="00EB54B8">
          <w:delText>+-</w:delText>
        </w:r>
      </w:del>
      <w:ins w:id="268" w:author="Author">
        <w:r w:rsidR="00FF752D">
          <w:rPr>
            <w:rFonts w:cs="Times New Roman"/>
          </w:rPr>
          <w:t>±</w:t>
        </w:r>
      </w:ins>
      <w:r w:rsidR="00EB54B8">
        <w:t xml:space="preserve"> </w:t>
      </w:r>
      <w:r w:rsidR="00F864C8">
        <w:t xml:space="preserve">0.13 </w:t>
      </w:r>
      <w:r w:rsidR="00F76287" w:rsidRPr="00EB54B8">
        <w:t>and 0.57</w:t>
      </w:r>
      <w:r w:rsidR="006D3B96" w:rsidRPr="00EB54B8">
        <w:t xml:space="preserve"> </w:t>
      </w:r>
      <w:del w:id="269" w:author="Author">
        <w:r w:rsidR="006D3B96" w:rsidRPr="00EB54B8">
          <w:delText>+-</w:delText>
        </w:r>
      </w:del>
      <w:ins w:id="270" w:author="Author">
        <w:r w:rsidR="00FF752D">
          <w:rPr>
            <w:rFonts w:cs="Times New Roman"/>
          </w:rPr>
          <w:t>±</w:t>
        </w:r>
      </w:ins>
      <w:r w:rsidR="00F76287" w:rsidRPr="00EB54B8">
        <w:t xml:space="preserve"> </w:t>
      </w:r>
      <w:r w:rsidR="00F864C8">
        <w:t xml:space="preserve">0.13 </w:t>
      </w:r>
      <w:r w:rsidR="00F76287" w:rsidRPr="00EB54B8">
        <w:t xml:space="preserve">for </w:t>
      </w:r>
      <w:r w:rsidR="00F76287" w:rsidRPr="00EB54B8">
        <w:rPr>
          <w:i/>
          <w:iCs/>
        </w:rPr>
        <w:t>S. pipiens</w:t>
      </w:r>
      <w:r w:rsidR="00F76287" w:rsidRPr="00EB54B8">
        <w:t xml:space="preserve">; </w:t>
      </w:r>
      <w:r w:rsidR="00387FFD" w:rsidRPr="00EB54B8">
        <w:t>0.49</w:t>
      </w:r>
      <w:r w:rsidR="00F76287" w:rsidRPr="00EB54B8">
        <w:t xml:space="preserve"> </w:t>
      </w:r>
      <w:del w:id="271" w:author="Author">
        <w:r w:rsidR="00F864C8">
          <w:delText>+-</w:delText>
        </w:r>
      </w:del>
      <w:ins w:id="272" w:author="Author">
        <w:r w:rsidR="00FF752D">
          <w:rPr>
            <w:rFonts w:cs="Times New Roman"/>
          </w:rPr>
          <w:t>±</w:t>
        </w:r>
      </w:ins>
      <w:r w:rsidR="00F864C8">
        <w:t xml:space="preserve"> 0.24 </w:t>
      </w:r>
      <w:r w:rsidR="00F76287" w:rsidRPr="00EB54B8">
        <w:t xml:space="preserve">and </w:t>
      </w:r>
      <w:r w:rsidR="00387FFD" w:rsidRPr="00EB54B8">
        <w:t>0.46</w:t>
      </w:r>
      <w:r w:rsidR="00F76287" w:rsidRPr="00EB54B8">
        <w:t xml:space="preserve"> </w:t>
      </w:r>
      <w:del w:id="273" w:author="Author">
        <w:r w:rsidR="00F864C8">
          <w:delText>+-</w:delText>
        </w:r>
      </w:del>
      <w:ins w:id="274" w:author="Author">
        <w:r w:rsidR="00FF752D">
          <w:rPr>
            <w:rFonts w:cs="Times New Roman"/>
          </w:rPr>
          <w:t>±</w:t>
        </w:r>
      </w:ins>
      <w:r w:rsidR="00F864C8">
        <w:t xml:space="preserve"> 0.23 </w:t>
      </w:r>
      <w:r w:rsidR="00F76287" w:rsidRPr="00EB54B8">
        <w:t xml:space="preserve">for </w:t>
      </w:r>
      <w:r w:rsidR="00F76287" w:rsidRPr="00EB54B8">
        <w:rPr>
          <w:i/>
          <w:iCs/>
        </w:rPr>
        <w:t>M. florea</w:t>
      </w:r>
      <w:ins w:id="275" w:author="Author">
        <w:r w:rsidR="00F76287" w:rsidRPr="00EB54B8">
          <w:t>.</w:t>
        </w:r>
        <w:r w:rsidR="00F76287" w:rsidRPr="00EB54B8">
          <w:rPr>
            <w:b/>
          </w:rPr>
          <w:t xml:space="preserve"> </w:t>
        </w:r>
        <w:commentRangeEnd w:id="262"/>
        <w:r w:rsidR="00FF752D">
          <w:rPr>
            <w:rStyle w:val="CommentReference"/>
          </w:rPr>
          <w:commentReference w:id="262"/>
        </w:r>
      </w:ins>
    </w:p>
    <w:p w14:paraId="67C0C909" w14:textId="77777777" w:rsidR="00BA40E3" w:rsidRDefault="00BA40E3" w:rsidP="00BA40E3">
      <w:pPr>
        <w:rPr>
          <w:ins w:id="276" w:author="Author"/>
        </w:rPr>
      </w:pPr>
      <w:ins w:id="277" w:author="Author">
        <w:r w:rsidRPr="002040A9">
          <w:t>Bayesian ancestry inference</w:t>
        </w:r>
        <w:r>
          <w:t xml:space="preserve"> using STRUCTURE inferred a single partition as most likely clustering solution for both </w:t>
        </w:r>
        <w:r>
          <w:rPr>
            <w:i/>
          </w:rPr>
          <w:t>S. pipiens</w:t>
        </w:r>
        <w:r>
          <w:t xml:space="preserve"> and </w:t>
        </w:r>
        <w:r>
          <w:rPr>
            <w:i/>
          </w:rPr>
          <w:t xml:space="preserve">M. florea </w:t>
        </w:r>
        <w:r>
          <w:t xml:space="preserve">(Fig. 2). </w:t>
        </w:r>
        <w:r w:rsidRPr="00A22CD3">
          <w:t>Similarly, when performing spatial clustering of individuals, BAPS inferred a probability of p(S)</w:t>
        </w:r>
        <w:r>
          <w:t xml:space="preserve"> </w:t>
        </w:r>
        <w:r w:rsidRPr="00A22CD3">
          <w:t>=</w:t>
        </w:r>
        <w:r>
          <w:t xml:space="preserve"> </w:t>
        </w:r>
        <w:r w:rsidRPr="00A22CD3">
          <w:t>1 for the presence of one genetic population</w:t>
        </w:r>
        <w:r>
          <w:t xml:space="preserve"> in both study species</w:t>
        </w:r>
        <w:r w:rsidRPr="00A22CD3">
          <w:t>.</w:t>
        </w:r>
      </w:ins>
    </w:p>
    <w:p w14:paraId="69ED5C72" w14:textId="77777777" w:rsidR="00BA40E3" w:rsidRDefault="00BA40E3" w:rsidP="00BA40E3">
      <w:pPr>
        <w:rPr>
          <w:ins w:id="278" w:author="Author"/>
        </w:rPr>
      </w:pPr>
      <w:ins w:id="279" w:author="Author">
        <w:r>
          <w:rPr>
            <w:noProof/>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ins>
    </w:p>
    <w:p w14:paraId="52007D1F" w14:textId="77777777" w:rsidR="00BA40E3" w:rsidRPr="00A22CD3" w:rsidRDefault="00BA40E3" w:rsidP="00BA40E3">
      <w:pPr>
        <w:rPr>
          <w:ins w:id="280" w:author="Author"/>
        </w:rPr>
      </w:pPr>
      <w:moveToRangeStart w:id="281" w:author="Author" w:name="move123052862"/>
      <w:moveTo w:id="282" w:author="Author">
        <w:r w:rsidRPr="007717BC">
          <w:rPr>
            <w:b/>
            <w:bCs/>
          </w:rPr>
          <w:t>Fig</w:t>
        </w:r>
        <w:r>
          <w:rPr>
            <w:b/>
            <w:bCs/>
          </w:rPr>
          <w:t xml:space="preserve">ure 2. </w:t>
        </w:r>
      </w:moveTo>
      <w:moveToRangeEnd w:id="281"/>
      <w:ins w:id="283" w:author="Author">
        <w:r>
          <w:t xml:space="preserve">The estimated posterior probability for the data </w:t>
        </w:r>
        <m:oMath>
          <m:r>
            <w:rPr>
              <w:rFonts w:ascii="Cambria Math" w:hAnsi="Cambria Math"/>
            </w:rPr>
            <m:t>LnP(D|K)</m:t>
          </m:r>
        </m:oMath>
        <w:r>
          <w:rPr>
            <w:rFonts w:eastAsiaTheme="minorEastAsia"/>
          </w:rPr>
          <w:t xml:space="preserve"> for each K across ten independent runs for </w:t>
        </w:r>
        <w:r w:rsidRPr="00537624">
          <w:rPr>
            <w:rFonts w:eastAsiaTheme="minorEastAsia"/>
            <w:i/>
          </w:rPr>
          <w:t>Syritta pipiens</w:t>
        </w:r>
        <w:r>
          <w:rPr>
            <w:rFonts w:eastAsiaTheme="minorEastAsia"/>
          </w:rPr>
          <w:t xml:space="preserve"> (A) and </w:t>
        </w:r>
        <w:r w:rsidRPr="00537624">
          <w:rPr>
            <w:rFonts w:eastAsiaTheme="minorEastAsia"/>
            <w:i/>
          </w:rPr>
          <w:t>Myathropa florea</w:t>
        </w:r>
        <w:r>
          <w:rPr>
            <w:rFonts w:eastAsiaTheme="minorEastAsia"/>
          </w:rPr>
          <w:t xml:space="preserve"> (B).</w:t>
        </w:r>
      </w:ins>
    </w:p>
    <w:p w14:paraId="0A4D267E" w14:textId="6673E939" w:rsidR="00BA40E3" w:rsidRPr="009014FD" w:rsidRDefault="00BA40E3" w:rsidP="00BA40E3">
      <w:pPr>
        <w:rPr>
          <w:moveTo w:id="284" w:author="Author"/>
          <w:b/>
          <w:color w:val="000000"/>
          <w:sz w:val="22"/>
          <w:lang w:val="en-GB"/>
          <w:rPrChange w:id="285" w:author="Author">
            <w:rPr>
              <w:moveTo w:id="286" w:author="Author"/>
            </w:rPr>
          </w:rPrChange>
        </w:rPr>
      </w:pPr>
      <w:moveToRangeStart w:id="287" w:author="Author" w:name="move123052863"/>
      <w:moveTo w:id="288" w:author="Author">
        <w:r>
          <w:t xml:space="preserve">The single discrimination functions (responsible to distinguish clusters) for </w:t>
        </w:r>
        <w:r>
          <w:rPr>
            <w:i/>
          </w:rPr>
          <w:t>a priori</w:t>
        </w:r>
        <w:r>
          <w:t xml:space="preserve"> DAPC showed a lot of overlap for both species (Fig. 3). </w:t>
        </w:r>
      </w:moveTo>
      <w:moveToRangeEnd w:id="287"/>
      <w:ins w:id="289" w:author="Author">
        <w:r>
          <w:t>Fifty</w:t>
        </w:r>
      </w:ins>
      <w:moveToRangeStart w:id="290" w:author="Author" w:name="move123052864"/>
      <w:moveTo w:id="291" w:author="Author">
        <w:r>
          <w:t xml:space="preserve"> and 83 PCA axes were found to be the number of axes achieving both the highest success and the lowest </w:t>
        </w:r>
        <w:r w:rsidRPr="004E1993">
          <w:t>mean squared error</w:t>
        </w:r>
        <w:r>
          <w:t xml:space="preserve"> for </w:t>
        </w:r>
        <w:r>
          <w:rPr>
            <w:i/>
            <w:iCs/>
          </w:rPr>
          <w:t>S. pipiens</w:t>
        </w:r>
        <w:r>
          <w:t xml:space="preserve"> and </w:t>
        </w:r>
        <w:r>
          <w:rPr>
            <w:i/>
          </w:rPr>
          <w:t>M. florea</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Pr>
            <w:i/>
          </w:rPr>
          <w:t>S. pipiens</w:t>
        </w:r>
        <w:r>
          <w:t xml:space="preserve"> and 55.91% for </w:t>
        </w:r>
        <w:r>
          <w:rPr>
            <w:i/>
          </w:rPr>
          <w:t>M. florea</w:t>
        </w:r>
        <w:r>
          <w:t xml:space="preserve">), partially overlapping with the success of a random chance classifier (Sup. Fig. 2). </w:t>
        </w:r>
      </w:moveTo>
    </w:p>
    <w:moveToRangeEnd w:id="290"/>
    <w:p w14:paraId="4CCA6798" w14:textId="77777777" w:rsidR="00BA40E3" w:rsidRPr="002E734F" w:rsidRDefault="00BA40E3" w:rsidP="00BA40E3">
      <w:pPr>
        <w:rPr>
          <w:ins w:id="292" w:author="Author"/>
          <w:rFonts w:eastAsia="Times New Roman" w:cs="Times New Roman"/>
          <w:b/>
          <w:bCs/>
          <w:iCs/>
          <w:color w:val="000000"/>
          <w:sz w:val="22"/>
          <w:lang w:val="en-GB" w:eastAsia="en-GB"/>
        </w:rPr>
      </w:pPr>
      <w:ins w:id="293" w:author="Author">
        <w:r w:rsidRPr="0091056A">
          <w:rPr>
            <w:noProof/>
          </w:rPr>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ins>
    </w:p>
    <w:p w14:paraId="0BF5186D" w14:textId="77777777" w:rsidR="00BA40E3" w:rsidRPr="000B262E" w:rsidRDefault="00BA40E3" w:rsidP="00BA40E3">
      <w:pPr>
        <w:rPr>
          <w:ins w:id="294" w:author="Author"/>
          <w:noProof/>
        </w:rPr>
      </w:pPr>
      <w:ins w:id="295" w:author="Author">
        <w:r>
          <w:rPr>
            <w:noProof/>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BA40E3" w:rsidRPr="00F3668F" w:rsidRDefault="00BA40E3" w:rsidP="00BA40E3">
                              <w:pPr>
                                <w:rPr>
                                  <w:ins w:id="296" w:author="Author"/>
                                  <w:sz w:val="20"/>
                                </w:rPr>
                              </w:pPr>
                              <w:ins w:id="297" w:author="Author">
                                <w:r w:rsidRPr="00F3668F">
                                  <w:rPr>
                                    <w:sz w:val="20"/>
                                  </w:rPr>
                                  <w:t>Density</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" stroked="f">
                  <v:textbox>
                    <w:txbxContent>
                      <w:p w14:paraId="3429E2F8" w14:textId="77777777" w:rsidR="00BA40E3" w:rsidRPr="00F3668F" w:rsidRDefault="00BA40E3" w:rsidP="00BA40E3">
                        <w:pPr>
                          <w:rPr>
                            <w:ins w:id="298" w:author="Author"/>
                            <w:sz w:val="20"/>
                          </w:rPr>
                        </w:pPr>
                        <w:ins w:id="299" w:author="Author">
                          <w:r w:rsidRPr="00F3668F">
                            <w:rPr>
                              <w:sz w:val="20"/>
                            </w:rPr>
                            <w:t>Density</w:t>
                          </w:r>
                        </w:ins>
                      </w:p>
                    </w:txbxContent>
                  </v:textbox>
                </v:shape>
              </w:pict>
            </mc:Fallback>
          </mc:AlternateContent>
        </w:r>
      </w:ins>
    </w:p>
    <w:p w14:paraId="54B6B7C8" w14:textId="77777777" w:rsidR="00BA40E3" w:rsidRPr="000B262E" w:rsidRDefault="00BA40E3" w:rsidP="00BA40E3">
      <w:pPr>
        <w:rPr>
          <w:ins w:id="300" w:author="Author"/>
          <w:noProof/>
        </w:rPr>
      </w:pPr>
    </w:p>
    <w:p w14:paraId="00B5579D" w14:textId="77777777" w:rsidR="00BA40E3" w:rsidRPr="000B262E" w:rsidRDefault="00BA40E3" w:rsidP="00BA40E3">
      <w:pPr>
        <w:rPr>
          <w:ins w:id="301" w:author="Author"/>
          <w:noProof/>
        </w:rPr>
      </w:pPr>
      <w:ins w:id="302" w:author="Author">
        <w:r>
          <w:rPr>
            <w:noProof/>
          </w:rPr>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BA40E3" w:rsidRPr="00F3668F" w:rsidRDefault="00BA40E3" w:rsidP="00BA40E3">
                              <w:pPr>
                                <w:rPr>
                                  <w:ins w:id="303" w:author="Author"/>
                                  <w:sz w:val="20"/>
                                </w:rPr>
                              </w:pPr>
                              <w:ins w:id="304" w:author="Author">
                                <w:r w:rsidRPr="00F3668F">
                                  <w:rPr>
                                    <w:sz w:val="20"/>
                                  </w:rPr>
                                  <w:t>Discrimination function</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UT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ibt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DnoXUTIgIAACMEAAAOAAAAAAAAAAAAAAAAAC4CAABkcnMvZTJvRG9jLnht&#10;bFBLAQItABQABgAIAAAAIQDZBAIr3gAAAAkBAAAPAAAAAAAAAAAAAAAAAHwEAABkcnMvZG93bnJl&#10;di54bWxQSwUGAAAAAAQABADzAAAAhwUAAAAA&#10;" stroked="f">
                  <v:textbox>
                    <w:txbxContent>
                      <w:p w14:paraId="45F51F5B" w14:textId="77777777" w:rsidR="00BA40E3" w:rsidRPr="00F3668F" w:rsidRDefault="00BA40E3" w:rsidP="00BA40E3">
                        <w:pPr>
                          <w:rPr>
                            <w:ins w:id="305" w:author="Author"/>
                            <w:sz w:val="20"/>
                          </w:rPr>
                        </w:pPr>
                        <w:ins w:id="306" w:author="Author">
                          <w:r w:rsidRPr="00F3668F">
                            <w:rPr>
                              <w:sz w:val="20"/>
                            </w:rPr>
                            <w:t>Discrimination function</w:t>
                          </w:r>
                        </w:ins>
                      </w:p>
                    </w:txbxContent>
                  </v:textbox>
                </v:shape>
              </w:pict>
            </mc:Fallback>
          </mc:AlternateContent>
        </w:r>
      </w:ins>
    </w:p>
    <w:p w14:paraId="44BE6A51" w14:textId="3BEC7A7E" w:rsidR="00BA40E3" w:rsidRPr="00FF752D" w:rsidRDefault="00BA40E3" w:rsidP="006E2CF9">
      <w:pPr>
        <w:rPr>
          <w:ins w:id="307" w:author="Author"/>
        </w:rPr>
      </w:pPr>
      <w:moveToRangeStart w:id="308" w:author="Author" w:name="move123052865"/>
      <w:commentRangeStart w:id="309"/>
      <w:moveTo w:id="310" w:author="Author">
        <w:r w:rsidRPr="007717BC">
          <w:rPr>
            <w:b/>
            <w:bCs/>
          </w:rPr>
          <w:t>Fig</w:t>
        </w:r>
        <w:r>
          <w:rPr>
            <w:b/>
            <w:bCs/>
          </w:rPr>
          <w:t xml:space="preserve">ure 3. </w:t>
        </w:r>
      </w:moveTo>
      <w:moveToRangeEnd w:id="308"/>
      <w:del w:id="311" w:author="Author">
        <w:r w:rsidR="00F76287" w:rsidRPr="00EB54B8">
          <w:delText>).</w:delText>
        </w:r>
      </w:del>
      <w:ins w:id="312" w:author="Author">
        <w:r>
          <w:t xml:space="preserve">Discrimination </w:t>
        </w:r>
        <w:commentRangeEnd w:id="309"/>
        <w:r>
          <w:rPr>
            <w:rStyle w:val="CommentReference"/>
          </w:rPr>
          <w:commentReference w:id="309"/>
        </w:r>
        <w:r>
          <w:t xml:space="preserve">functions for DAPC with </w:t>
        </w:r>
        <w:r>
          <w:rPr>
            <w:i/>
          </w:rPr>
          <w:t xml:space="preserve">a priori </w:t>
        </w:r>
        <w:r>
          <w:t xml:space="preserve">geographic population groups; high overlap </w:t>
        </w:r>
        <w:r w:rsidRPr="000B262E">
          <w:t xml:space="preserve">demonstrates poor distinction between geographic populations. </w:t>
        </w:r>
        <w:r>
          <w:t>Sample sizes ratios are divided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r w:rsidRPr="00537624">
          <w:rPr>
            <w:i/>
            <w:iCs/>
          </w:rPr>
          <w:t>S</w:t>
        </w:r>
        <w:r>
          <w:rPr>
            <w:i/>
            <w:iCs/>
          </w:rPr>
          <w:t>yritta</w:t>
        </w:r>
        <w:r w:rsidRPr="00537624">
          <w:rPr>
            <w:i/>
            <w:iCs/>
          </w:rPr>
          <w:t xml:space="preserve"> </w:t>
        </w:r>
        <w:r w:rsidRPr="00537624">
          <w:rPr>
            <w:i/>
          </w:rPr>
          <w:t>pipiens</w:t>
        </w:r>
        <w:r>
          <w:t xml:space="preserve">) </w:t>
        </w:r>
        <w:r w:rsidRPr="009D20B1">
          <w:t>in</w:t>
        </w:r>
        <w:r>
          <w:t>dividuals from Luxembourg.</w:t>
        </w:r>
      </w:ins>
    </w:p>
    <w:p w14:paraId="0FF7918D" w14:textId="5D99C787" w:rsidR="000071E4" w:rsidRPr="009014FD" w:rsidRDefault="00BA40E3" w:rsidP="009014FD">
      <w:pPr>
        <w:pStyle w:val="Heading2"/>
        <w:numPr>
          <w:ilvl w:val="1"/>
          <w:numId w:val="1"/>
        </w:numPr>
        <w:pPrChange w:id="313" w:author="Author">
          <w:pPr/>
        </w:pPrChange>
      </w:pPr>
      <w:ins w:id="314" w:author="Author">
        <w:r>
          <w:t xml:space="preserve"> </w:t>
        </w:r>
        <w:r w:rsidR="004B144A">
          <w:t>|</w:t>
        </w:r>
        <w:r w:rsidR="000071E4">
          <w:t xml:space="preserve"> </w:t>
        </w:r>
        <w:r w:rsidR="0075181F">
          <w:t xml:space="preserve"> </w:t>
        </w:r>
        <w:r>
          <w:t>Isolation-by-distance</w:t>
        </w:r>
      </w:ins>
      <w:r w:rsidR="000071E4" w:rsidRPr="009014FD">
        <w:t xml:space="preserve"> </w:t>
      </w:r>
    </w:p>
    <w:p w14:paraId="7D7372F5" w14:textId="32D96D34" w:rsidR="00BA40E3" w:rsidRPr="00BA40E3" w:rsidRDefault="00BA40E3" w:rsidP="00BA40E3">
      <w:r>
        <w:t xml:space="preserve">Regarding </w:t>
      </w:r>
      <w:r>
        <w:rPr>
          <w:i/>
          <w:iCs/>
        </w:rPr>
        <w:t>S</w:t>
      </w:r>
      <w:r w:rsidRPr="00A90F45">
        <w:rPr>
          <w:i/>
          <w:iCs/>
        </w:rPr>
        <w:t>. pipiens</w:t>
      </w:r>
      <w:r>
        <w:t>, w</w:t>
      </w:r>
      <w:r w:rsidRPr="004366C6">
        <w:t>hile</w:t>
      </w:r>
      <w:r>
        <w:t xml:space="preserve"> there </w:t>
      </w:r>
      <w:del w:id="315" w:author="Author">
        <w:r w:rsidR="00EB54B8">
          <w:delText>is</w:delText>
        </w:r>
      </w:del>
      <w:ins w:id="316" w:author="Author">
        <w:r w:rsidR="00C90829">
          <w:t>was</w:t>
        </w:r>
      </w:ins>
      <w:r>
        <w:t xml:space="preserve"> significant IBD between study areas when using the whole dataset, it </w:t>
      </w:r>
      <w:del w:id="317" w:author="Author">
        <w:r w:rsidR="00EB54B8">
          <w:delText>is</w:delText>
        </w:r>
      </w:del>
      <w:ins w:id="318" w:author="Author">
        <w:r w:rsidR="00C90829">
          <w:t>wa</w:t>
        </w:r>
        <w:r>
          <w:t>s</w:t>
        </w:r>
      </w:ins>
      <w:r>
        <w:t xml:space="preserve"> very low and </w:t>
      </w:r>
      <w:del w:id="319" w:author="Author">
        <w:r w:rsidR="00EB54B8">
          <w:delText>has</w:delText>
        </w:r>
      </w:del>
      <w:ins w:id="320" w:author="Author">
        <w:r>
          <w:t>ha</w:t>
        </w:r>
        <w:r w:rsidR="00C90829">
          <w:t>d</w:t>
        </w:r>
      </w:ins>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M. florea</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45FC6E71" w:rsidR="00001874" w:rsidRPr="00001874" w:rsidRDefault="00EF4A3A" w:rsidP="00001874">
      <w:pPr>
        <w:pStyle w:val="Heading2"/>
        <w:numPr>
          <w:ilvl w:val="1"/>
          <w:numId w:val="1"/>
        </w:numPr>
        <w:rPr>
          <w:ins w:id="321" w:author="Author"/>
          <w:lang w:val="en-GB"/>
        </w:rPr>
      </w:pPr>
      <w:del w:id="322" w:author="Author">
        <w:r>
          <w:delText xml:space="preserve"> </w:delText>
        </w:r>
      </w:del>
      <w:r w:rsidR="00001874">
        <w:t>|  Isolation-by-</w:t>
      </w:r>
      <w:del w:id="323" w:author="Author">
        <w:r w:rsidR="008A1DC2">
          <w:delText xml:space="preserve">resistance </w:delText>
        </w:r>
      </w:del>
      <w:ins w:id="324" w:author="Author">
        <w:r w:rsidR="00C90829">
          <w:t>e</w:t>
        </w:r>
        <w:r w:rsidR="00001874">
          <w:t>nvironment</w:t>
        </w:r>
      </w:ins>
    </w:p>
    <w:p w14:paraId="5D64EDA5" w14:textId="0025D167" w:rsidR="00001874" w:rsidRPr="009014FD" w:rsidRDefault="00001874" w:rsidP="009014FD">
      <w:pPr>
        <w:rPr>
          <w:lang w:val="en-GB"/>
          <w:rPrChange w:id="325" w:author="Author">
            <w:rPr/>
          </w:rPrChange>
        </w:rPr>
        <w:pPrChange w:id="326" w:author="Author">
          <w:pPr>
            <w:pStyle w:val="Heading2"/>
            <w:numPr>
              <w:ilvl w:val="1"/>
              <w:numId w:val="1"/>
            </w:numPr>
            <w:ind w:left="360"/>
          </w:pPr>
        </w:pPrChange>
      </w:pPr>
      <w:ins w:id="327" w:author="Author">
        <w:r>
          <w:rPr>
            <w:lang w:val="en-GB"/>
          </w:rPr>
          <w:t xml:space="preserve">For both </w:t>
        </w:r>
        <w:r w:rsidRPr="00B152AD">
          <w:rPr>
            <w:i/>
            <w:lang w:val="en-GB"/>
          </w:rPr>
          <w:t>M. florea</w:t>
        </w:r>
        <w:r>
          <w:rPr>
            <w:lang w:val="en-GB"/>
          </w:rPr>
          <w:t xml:space="preserve"> </w:t>
        </w:r>
      </w:ins>
      <w:r w:rsidRPr="009014FD">
        <w:rPr>
          <w:lang w:val="en-GB"/>
          <w:rPrChange w:id="328" w:author="Author">
            <w:rPr/>
          </w:rPrChange>
        </w:rPr>
        <w:t xml:space="preserve">and </w:t>
      </w:r>
      <w:del w:id="329" w:author="Author">
        <w:r w:rsidR="008A1DC2">
          <w:delText>c</w:delText>
        </w:r>
        <w:r w:rsidR="000071E4">
          <w:delText>lustering</w:delText>
        </w:r>
      </w:del>
      <w:ins w:id="330" w:author="Author">
        <w:r w:rsidRPr="00B152AD">
          <w:rPr>
            <w:i/>
            <w:lang w:val="en-GB"/>
          </w:rPr>
          <w:t>S. pipiens</w:t>
        </w:r>
        <w:r>
          <w:rPr>
            <w:lang w:val="en-GB"/>
          </w:rPr>
          <w:t>, GDM explained less than 1% of deviance across all tested models and genetic distance measures, providing no support for isolation by geographic or environmental distance among Luxembourg-sampled individuals.</w:t>
        </w:r>
      </w:ins>
      <w:r w:rsidRPr="009014FD">
        <w:rPr>
          <w:lang w:val="en-GB"/>
          <w:rPrChange w:id="331" w:author="Author">
            <w:rPr/>
          </w:rPrChange>
        </w:rPr>
        <w:t xml:space="preserve"> </w:t>
      </w:r>
    </w:p>
    <w:p w14:paraId="45DF028E" w14:textId="77777777" w:rsidR="00E576FE" w:rsidRDefault="002040A9" w:rsidP="002040A9">
      <w:pPr>
        <w:rPr>
          <w:del w:id="332" w:author="Author"/>
        </w:rPr>
      </w:pPr>
      <w:del w:id="333" w:author="Author">
        <w:r w:rsidRPr="002040A9">
          <w:delText>Bayesian ancestry inference</w:delText>
        </w:r>
        <w:r>
          <w:delText xml:space="preserve"> using STRUCTURE </w:delText>
        </w:r>
        <w:r w:rsidR="00E30521">
          <w:delText xml:space="preserve">support </w:delText>
        </w:r>
        <w:r w:rsidR="00D1033B" w:rsidRPr="00D1033B">
          <w:rPr>
            <w:i/>
          </w:rPr>
          <w:delText>K</w:delText>
        </w:r>
        <w:r w:rsidR="00D1033B">
          <w:delText xml:space="preserve">=1 for </w:delText>
        </w:r>
        <w:r w:rsidR="00D1033B">
          <w:rPr>
            <w:i/>
          </w:rPr>
          <w:delText>S. pipiens</w:delText>
        </w:r>
        <w:r w:rsidR="00B63EEF">
          <w:delText xml:space="preserve"> and </w:delText>
        </w:r>
        <w:r w:rsidR="00B63EEF">
          <w:rPr>
            <w:i/>
          </w:rPr>
          <w:delText>K</w:delText>
        </w:r>
        <w:r w:rsidR="00B63EEF">
          <w:delText>=2 with systematic partial assignments to two non-geographic clusters</w:delText>
        </w:r>
        <w:r w:rsidR="00DE620A">
          <w:delText xml:space="preserve"> for </w:delText>
        </w:r>
        <w:r w:rsidR="00DE620A">
          <w:rPr>
            <w:i/>
          </w:rPr>
          <w:delText>M. florea</w:delText>
        </w:r>
        <w:r w:rsidR="00DE620A">
          <w:delText xml:space="preserve"> </w:delText>
        </w:r>
        <w:r w:rsidR="00B63EEF">
          <w:delText>.</w:delText>
        </w:r>
        <w:r w:rsidR="00E30521">
          <w:delText xml:space="preserve"> </w:delText>
        </w:r>
        <w:r w:rsidR="009D20B1">
          <w:delText>D</w:delText>
        </w:r>
        <w:r w:rsidR="00E30521">
          <w:delText xml:space="preserve">ifferent approaches to choose </w:delText>
        </w:r>
        <w:r w:rsidR="00E30521">
          <w:rPr>
            <w:i/>
            <w:iCs/>
          </w:rPr>
          <w:delText xml:space="preserve">K </w:delText>
        </w:r>
        <w:r>
          <w:delText>generally support</w:delText>
        </w:r>
        <w:r w:rsidR="00084FC3">
          <w:delText>ed</w:delText>
        </w:r>
        <w:r>
          <w:delText xml:space="preserve"> </w:delText>
        </w:r>
        <w:r w:rsidR="009D20B1">
          <w:rPr>
            <w:i/>
            <w:iCs/>
          </w:rPr>
          <w:delText>K</w:delText>
        </w:r>
        <w:r>
          <w:delText>=2 for</w:delText>
        </w:r>
        <w:r w:rsidR="00C93385">
          <w:delText xml:space="preserve"> </w:delText>
        </w:r>
        <w:r w:rsidR="00C93385">
          <w:rPr>
            <w:i/>
            <w:iCs/>
          </w:rPr>
          <w:delText>M. florea</w:delText>
        </w:r>
        <w:r>
          <w:delText xml:space="preserve"> </w:delText>
        </w:r>
        <w:r w:rsidR="006C1BB5">
          <w:delText>(</w:delText>
        </w:r>
        <w:r w:rsidR="009D20B1">
          <w:delText>Table 1) whereas one to three clusters were selected for</w:delText>
        </w:r>
        <w:r w:rsidR="00C93385" w:rsidRPr="00C93385">
          <w:rPr>
            <w:i/>
            <w:iCs/>
          </w:rPr>
          <w:delText xml:space="preserve"> </w:delText>
        </w:r>
        <w:r w:rsidR="00C93385">
          <w:rPr>
            <w:i/>
            <w:iCs/>
          </w:rPr>
          <w:delText>S. pipiens</w:delText>
        </w:r>
        <w:r w:rsidR="009D20B1">
          <w:delText>.</w:delText>
        </w:r>
        <w:r>
          <w:delText xml:space="preserve"> </w:delText>
        </w:r>
        <w:r w:rsidR="009D20B1">
          <w:delText>Importantly, i</w:delText>
        </w:r>
        <w:r w:rsidR="00186566">
          <w:delText>nferred clusters were</w:delText>
        </w:r>
        <w:r w:rsidR="009D20B1">
          <w:delText xml:space="preserve"> </w:delText>
        </w:r>
        <w:r w:rsidR="00186566">
          <w:delText xml:space="preserve">not geographically meaningful </w:delText>
        </w:r>
        <w:r w:rsidR="009D20B1">
          <w:delText xml:space="preserve">at all, </w:delText>
        </w:r>
        <w:r w:rsidR="00186566">
          <w:delText xml:space="preserve">with extreme genetic mixing as almost all individuals assign to both clusters with the second one representing </w:delText>
        </w:r>
        <w:r w:rsidR="009D20B1">
          <w:delText xml:space="preserve">only </w:delText>
        </w:r>
        <w:r w:rsidR="00186566">
          <w:delText xml:space="preserve">a minor fraction of the genetic variation </w:delText>
        </w:r>
        <w:r w:rsidR="00F053CB">
          <w:delText xml:space="preserve">within all individuals </w:delText>
        </w:r>
        <w:r w:rsidR="00186566">
          <w:delText>(</w:delText>
        </w:r>
        <w:r w:rsidR="00ED0515">
          <w:delText xml:space="preserve">Table 1; </w:delText>
        </w:r>
        <w:r w:rsidR="00186566">
          <w:delText>Fig. 2).</w:delText>
        </w:r>
        <w:r w:rsidR="00084FC3">
          <w:delText xml:space="preserve"> There </w:delText>
        </w:r>
        <w:r w:rsidR="008E1EE2">
          <w:delText>wa</w:delText>
        </w:r>
        <w:r w:rsidR="00084FC3">
          <w:delText>s no substantial difference in cluster assignment between areas.</w:delText>
        </w:r>
      </w:del>
    </w:p>
    <w:p w14:paraId="1771ECE3" w14:textId="77777777" w:rsidR="00D1033B" w:rsidRDefault="00D1033B" w:rsidP="002040A9">
      <w:pPr>
        <w:rPr>
          <w:del w:id="334" w:author="Author"/>
        </w:rPr>
      </w:pPr>
      <w:del w:id="335" w:author="Author">
        <w:r>
          <w:delText xml:space="preserve">BAPS </w:delText>
        </w:r>
        <w:r w:rsidRPr="00D1033B">
          <w:rPr>
            <w:color w:val="FF0000"/>
          </w:rPr>
          <w:delText>XXX</w:delText>
        </w:r>
      </w:del>
    </w:p>
    <w:p w14:paraId="6AEF16FB" w14:textId="77777777" w:rsidR="00BA40E3" w:rsidRPr="009014FD" w:rsidRDefault="00BA40E3" w:rsidP="00BA40E3">
      <w:pPr>
        <w:rPr>
          <w:moveFrom w:id="336" w:author="Author"/>
          <w:b/>
          <w:color w:val="000000"/>
          <w:sz w:val="22"/>
          <w:lang w:val="en-GB"/>
          <w:rPrChange w:id="337" w:author="Author">
            <w:rPr>
              <w:moveFrom w:id="338" w:author="Author"/>
            </w:rPr>
          </w:rPrChange>
        </w:rPr>
      </w:pPr>
      <w:moveFromRangeStart w:id="339" w:author="Author" w:name="move123052863"/>
      <w:moveFrom w:id="340" w:author="Author">
        <w:r>
          <w:t xml:space="preserve">The single discrimination functions (responsible to distinguish clusters) for </w:t>
        </w:r>
        <w:r>
          <w:rPr>
            <w:i/>
          </w:rPr>
          <w:t>a priori</w:t>
        </w:r>
        <w:r>
          <w:t xml:space="preserve"> DAPC showed a lot of overlap for both species (Fig. 3). </w:t>
        </w:r>
      </w:moveFrom>
      <w:moveFromRangeEnd w:id="339"/>
      <w:del w:id="341" w:author="Author">
        <w:r w:rsidR="004E1993">
          <w:delText>50</w:delText>
        </w:r>
      </w:del>
      <w:moveFromRangeStart w:id="342" w:author="Author" w:name="move123052864"/>
      <w:moveFrom w:id="343" w:author="Author">
        <w:r>
          <w:t xml:space="preserve"> and 83 PCA axes were found to be the number of axes achieving both the highest success and the lowest </w:t>
        </w:r>
        <w:r w:rsidRPr="004E1993">
          <w:t>mean squared error</w:t>
        </w:r>
        <w:r>
          <w:t xml:space="preserve"> for </w:t>
        </w:r>
        <w:r>
          <w:rPr>
            <w:i/>
            <w:iCs/>
          </w:rPr>
          <w:t>S. pipiens</w:t>
        </w:r>
        <w:r>
          <w:t xml:space="preserve"> and </w:t>
        </w:r>
        <w:r>
          <w:rPr>
            <w:i/>
          </w:rPr>
          <w:t>M. florea</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Pr>
            <w:i/>
          </w:rPr>
          <w:t>S. pipiens</w:t>
        </w:r>
        <w:r>
          <w:t xml:space="preserve"> and 55.91% for </w:t>
        </w:r>
        <w:r>
          <w:rPr>
            <w:i/>
          </w:rPr>
          <w:t>M. florea</w:t>
        </w:r>
        <w:r>
          <w:t xml:space="preserve">), partially overlapping with the success of a random chance classifier (Sup. Fig. 2). </w:t>
        </w:r>
      </w:moveFrom>
    </w:p>
    <w:moveFromRangeEnd w:id="342"/>
    <w:p w14:paraId="71517997" w14:textId="77777777" w:rsidR="00AD3BD8" w:rsidRDefault="00AD3BD8" w:rsidP="00C62BE9">
      <w:pPr>
        <w:rPr>
          <w:del w:id="344" w:author="Author"/>
        </w:rPr>
      </w:pPr>
    </w:p>
    <w:p w14:paraId="17D1A7F0" w14:textId="77777777" w:rsidR="0027716E" w:rsidRPr="00E56A2D" w:rsidRDefault="00BA40E3" w:rsidP="00C62BE9">
      <w:pPr>
        <w:rPr>
          <w:del w:id="345" w:author="Author"/>
          <w:rFonts w:eastAsia="Times New Roman" w:cs="Times New Roman"/>
          <w:b/>
          <w:bCs/>
          <w:iCs/>
          <w:color w:val="000000"/>
          <w:sz w:val="22"/>
          <w:lang w:val="en-GB" w:eastAsia="en-GB"/>
        </w:rPr>
      </w:pPr>
      <w:moveFromRangeStart w:id="346" w:author="Author" w:name="move123052862"/>
      <w:moveFrom w:id="347" w:author="Author">
        <w:r w:rsidRPr="007717BC">
          <w:rPr>
            <w:b/>
            <w:bCs/>
          </w:rPr>
          <w:t>Fig</w:t>
        </w:r>
        <w:r>
          <w:rPr>
            <w:b/>
            <w:bCs/>
          </w:rPr>
          <w:t xml:space="preserve">ure 2. </w:t>
        </w:r>
      </w:moveFrom>
      <w:moveFromRangeEnd w:id="346"/>
      <w:commentRangeStart w:id="348"/>
      <w:del w:id="349" w:author="Author">
        <w:r w:rsidR="008B07F2">
          <w:delText>Log likelihood graphs</w:delText>
        </w:r>
        <w:commentRangeEnd w:id="348"/>
        <w:r w:rsidR="008B07F2">
          <w:rPr>
            <w:rStyle w:val="CommentReference"/>
          </w:rPr>
          <w:commentReference w:id="348"/>
        </w:r>
        <w:r w:rsidR="008C163B">
          <w:br w:type="page"/>
        </w:r>
      </w:del>
    </w:p>
    <w:p w14:paraId="61244E9E" w14:textId="77777777" w:rsidR="0027716E" w:rsidRDefault="00852421" w:rsidP="009A798F">
      <w:pPr>
        <w:spacing w:after="0" w:line="240" w:lineRule="auto"/>
        <w:rPr>
          <w:del w:id="350" w:author="Author"/>
          <w:rFonts w:eastAsia="Times New Roman" w:cs="Times New Roman"/>
          <w:b/>
          <w:bCs/>
          <w:i/>
          <w:iCs/>
          <w:color w:val="000000"/>
          <w:sz w:val="22"/>
          <w:lang w:val="en-GB" w:eastAsia="en-GB"/>
        </w:rPr>
      </w:pPr>
      <w:del w:id="351" w:author="Author">
        <w:r>
          <w:rPr>
            <w:noProof/>
          </w:rPr>
          <mc:AlternateContent>
            <mc:Choice Requires="wps">
              <w:drawing>
                <wp:anchor distT="45720" distB="45720" distL="114300" distR="114300" simplePos="0" relativeHeight="251743232" behindDoc="1" locked="0" layoutInCell="1" allowOverlap="1" wp14:anchorId="163C5159" wp14:editId="23098978">
                  <wp:simplePos x="0" y="0"/>
                  <wp:positionH relativeFrom="column">
                    <wp:posOffset>19050</wp:posOffset>
                  </wp:positionH>
                  <wp:positionV relativeFrom="paragraph">
                    <wp:posOffset>-304800</wp:posOffset>
                  </wp:positionV>
                  <wp:extent cx="420534" cy="31432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267017FE" w14:textId="77777777" w:rsidR="00CB6EA2" w:rsidRPr="00F3668F" w:rsidRDefault="00CB6EA2" w:rsidP="00852421">
                              <w:pPr>
                                <w:rPr>
                                  <w:del w:id="352" w:author="Author"/>
                                </w:rPr>
                              </w:pPr>
                              <w:del w:id="353" w:author="Author">
                                <w:r w:rsidRPr="00F3668F">
                                  <w:delText>A)</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3C5159" id="_x0000_s1028" type="#_x0000_t202" style="position:absolute;margin-left:1.5pt;margin-top:-24pt;width:33.1pt;height:24.75pt;z-index:-251573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" stroked="f">
                  <v:textbox>
                    <w:txbxContent>
                      <w:p w14:paraId="267017FE" w14:textId="77777777" w:rsidR="00CB6EA2" w:rsidRPr="00F3668F" w:rsidRDefault="00CB6EA2" w:rsidP="00852421">
                        <w:pPr>
                          <w:rPr>
                            <w:del w:id="354" w:author="Author"/>
                          </w:rPr>
                        </w:pPr>
                        <w:del w:id="355" w:author="Author">
                          <w:r w:rsidRPr="00F3668F">
                            <w:delText>A)</w:delText>
                          </w:r>
                        </w:del>
                      </w:p>
                    </w:txbxContent>
                  </v:textbox>
                </v:shape>
              </w:pict>
            </mc:Fallback>
          </mc:AlternateContent>
        </w:r>
        <w:r w:rsidR="0027716E" w:rsidRPr="00ED0515">
          <w:rPr>
            <w:rFonts w:eastAsia="Times New Roman" w:cs="Times New Roman"/>
            <w:b/>
            <w:bCs/>
            <w:i/>
            <w:iCs/>
            <w:color w:val="000000"/>
            <w:sz w:val="22"/>
            <w:lang w:val="en-GB" w:eastAsia="en-GB"/>
          </w:rPr>
          <w:delText>M</w:delText>
        </w:r>
        <w:r w:rsidR="0027716E">
          <w:rPr>
            <w:rFonts w:eastAsia="Times New Roman" w:cs="Times New Roman"/>
            <w:b/>
            <w:bCs/>
            <w:i/>
            <w:iCs/>
            <w:color w:val="000000"/>
            <w:sz w:val="22"/>
            <w:lang w:val="en-GB" w:eastAsia="en-GB"/>
          </w:rPr>
          <w:delText>yathropa</w:delText>
        </w:r>
        <w:r w:rsidR="0027716E" w:rsidRPr="00ED0515">
          <w:rPr>
            <w:rFonts w:eastAsia="Times New Roman" w:cs="Times New Roman"/>
            <w:b/>
            <w:bCs/>
            <w:i/>
            <w:iCs/>
            <w:color w:val="000000"/>
            <w:sz w:val="22"/>
            <w:lang w:val="en-GB" w:eastAsia="en-GB"/>
          </w:rPr>
          <w:delText xml:space="preserve"> florea</w:delText>
        </w:r>
      </w:del>
    </w:p>
    <w:p w14:paraId="48E8F896" w14:textId="77777777" w:rsidR="00C92331" w:rsidRDefault="00C92331" w:rsidP="0027716E">
      <w:pPr>
        <w:spacing w:after="0" w:line="240" w:lineRule="auto"/>
        <w:rPr>
          <w:del w:id="356" w:author="Author"/>
        </w:rPr>
      </w:pPr>
    </w:p>
    <w:p w14:paraId="2C956FA1" w14:textId="77777777" w:rsidR="00526715" w:rsidRDefault="00F45EF5" w:rsidP="00186566">
      <w:pPr>
        <w:rPr>
          <w:del w:id="357" w:author="Author"/>
          <w:b/>
          <w:bCs/>
        </w:rPr>
      </w:pPr>
      <w:del w:id="358" w:author="Author">
        <w:r>
          <w:rPr>
            <w:noProof/>
          </w:rPr>
          <mc:AlternateContent>
            <mc:Choice Requires="wps">
              <w:drawing>
                <wp:anchor distT="45720" distB="45720" distL="114300" distR="114300" simplePos="0" relativeHeight="251742208" behindDoc="0" locked="0" layoutInCell="1" allowOverlap="1" wp14:anchorId="3FEB74AB" wp14:editId="46E7A72D">
                  <wp:simplePos x="0" y="0"/>
                  <wp:positionH relativeFrom="column">
                    <wp:posOffset>1219200</wp:posOffset>
                  </wp:positionH>
                  <wp:positionV relativeFrom="paragraph">
                    <wp:posOffset>1188085</wp:posOffset>
                  </wp:positionV>
                  <wp:extent cx="4152900" cy="31432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14325"/>
                          </a:xfrm>
                          <a:prstGeom prst="rect">
                            <a:avLst/>
                          </a:prstGeom>
                          <a:solidFill>
                            <a:srgbClr val="FFFFFF"/>
                          </a:solidFill>
                          <a:ln w="9525">
                            <a:noFill/>
                            <a:miter lim="800000"/>
                            <a:headEnd/>
                            <a:tailEnd/>
                          </a:ln>
                        </wps:spPr>
                        <wps:txbx>
                          <w:txbxContent>
                            <w:p w14:paraId="2043FDFF" w14:textId="77777777" w:rsidR="00CB6EA2" w:rsidRDefault="00CB6EA2" w:rsidP="00C84320">
                              <w:pPr>
                                <w:rPr>
                                  <w:del w:id="359" w:author="Author"/>
                                </w:rPr>
                              </w:pPr>
                              <w:del w:id="360" w:author="Author">
                                <w:r>
                                  <w:delText>Cologne</w:delText>
                                </w:r>
                                <w:r>
                                  <w:tab/>
                                </w:r>
                                <w:r>
                                  <w:tab/>
                                </w:r>
                                <w:r>
                                  <w:tab/>
                                  <w:delText xml:space="preserve">                       Luxembourg</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EB74AB" id="_x0000_s1029" type="#_x0000_t202" style="position:absolute;margin-left:96pt;margin-top:93.55pt;width:327pt;height:24.75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" stroked="f">
                  <v:textbox>
                    <w:txbxContent>
                      <w:p w14:paraId="2043FDFF" w14:textId="77777777" w:rsidR="00CB6EA2" w:rsidRDefault="00CB6EA2" w:rsidP="00C84320">
                        <w:pPr>
                          <w:rPr>
                            <w:del w:id="361" w:author="Author"/>
                          </w:rPr>
                        </w:pPr>
                        <w:del w:id="362" w:author="Author">
                          <w:r>
                            <w:delText>Cologne</w:delText>
                          </w:r>
                          <w:r>
                            <w:tab/>
                          </w:r>
                          <w:r>
                            <w:tab/>
                          </w:r>
                          <w:r>
                            <w:tab/>
                            <w:delText xml:space="preserve">                       Luxembourg</w:delText>
                          </w:r>
                        </w:del>
                      </w:p>
                    </w:txbxContent>
                  </v:textbox>
                </v:shape>
              </w:pict>
            </mc:Fallback>
          </mc:AlternateContent>
        </w:r>
        <w:r w:rsidR="00526715">
          <w:rPr>
            <w:noProof/>
          </w:rPr>
          <w:drawing>
            <wp:inline distT="0" distB="0" distL="0" distR="0" wp14:anchorId="40054822" wp14:editId="25AD1193">
              <wp:extent cx="5731510" cy="10960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1096010"/>
                      </a:xfrm>
                      <a:prstGeom prst="rect">
                        <a:avLst/>
                      </a:prstGeom>
                    </pic:spPr>
                  </pic:pic>
                </a:graphicData>
              </a:graphic>
            </wp:inline>
          </w:drawing>
        </w:r>
      </w:del>
    </w:p>
    <w:p w14:paraId="7BE844DB" w14:textId="77777777" w:rsidR="00526715" w:rsidRDefault="00F45EF5" w:rsidP="00186566">
      <w:pPr>
        <w:rPr>
          <w:del w:id="363" w:author="Author"/>
          <w:b/>
          <w:bCs/>
        </w:rPr>
      </w:pPr>
      <w:del w:id="364" w:author="Author">
        <w:r>
          <w:rPr>
            <w:noProof/>
          </w:rPr>
          <mc:AlternateContent>
            <mc:Choice Requires="wps">
              <w:drawing>
                <wp:anchor distT="45720" distB="45720" distL="114300" distR="114300" simplePos="0" relativeHeight="251741184" behindDoc="0" locked="0" layoutInCell="1" allowOverlap="1" wp14:anchorId="7B880A57" wp14:editId="2D01B8EC">
                  <wp:simplePos x="0" y="0"/>
                  <wp:positionH relativeFrom="column">
                    <wp:posOffset>1289050</wp:posOffset>
                  </wp:positionH>
                  <wp:positionV relativeFrom="paragraph">
                    <wp:posOffset>1419860</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A8CF69F" w14:textId="77777777" w:rsidR="00CB6EA2" w:rsidRDefault="00CB6EA2" w:rsidP="00B41FD6">
                              <w:pPr>
                                <w:rPr>
                                  <w:del w:id="365" w:author="Author"/>
                                </w:rPr>
                              </w:pPr>
                              <w:del w:id="366" w:author="Author">
                                <w:r>
                                  <w:delText>Luxembourg</w:delText>
                                </w:r>
                                <w:r>
                                  <w:tab/>
                                </w:r>
                                <w:r>
                                  <w:tab/>
                                </w:r>
                                <w:r>
                                  <w:tab/>
                                </w:r>
                                <w:r>
                                  <w:tab/>
                                  <w:delText xml:space="preserve">       Cologne</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880A57" id="_x0000_s1030" type="#_x0000_t202" style="position:absolute;margin-left:101.5pt;margin-top:111.8pt;width:307.5pt;height:24.75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" stroked="f">
                  <v:textbox>
                    <w:txbxContent>
                      <w:p w14:paraId="5A8CF69F" w14:textId="77777777" w:rsidR="00CB6EA2" w:rsidRDefault="00CB6EA2" w:rsidP="00B41FD6">
                        <w:pPr>
                          <w:rPr>
                            <w:del w:id="367" w:author="Author"/>
                          </w:rPr>
                        </w:pPr>
                        <w:del w:id="368" w:author="Author">
                          <w:r>
                            <w:delText>Luxembourg</w:delText>
                          </w:r>
                          <w:r>
                            <w:tab/>
                          </w:r>
                          <w:r>
                            <w:tab/>
                          </w:r>
                          <w:r>
                            <w:tab/>
                          </w:r>
                          <w:r>
                            <w:tab/>
                            <w:delText xml:space="preserve">       Cologne</w:delText>
                          </w:r>
                        </w:del>
                      </w:p>
                    </w:txbxContent>
                  </v:textbox>
                </v:shape>
              </w:pict>
            </mc:Fallback>
          </mc:AlternateContent>
        </w:r>
        <w:r w:rsidR="009A798F" w:rsidRPr="00ED0515">
          <w:rPr>
            <w:rFonts w:eastAsia="Times New Roman" w:cs="Times New Roman"/>
            <w:b/>
            <w:bCs/>
            <w:i/>
            <w:iCs/>
            <w:color w:val="000000"/>
            <w:sz w:val="22"/>
            <w:lang w:val="en-GB" w:eastAsia="en-GB"/>
          </w:rPr>
          <w:delText>S</w:delText>
        </w:r>
        <w:r w:rsidR="009A798F">
          <w:rPr>
            <w:rFonts w:eastAsia="Times New Roman" w:cs="Times New Roman"/>
            <w:b/>
            <w:bCs/>
            <w:i/>
            <w:iCs/>
            <w:color w:val="000000"/>
            <w:sz w:val="22"/>
            <w:lang w:val="en-GB" w:eastAsia="en-GB"/>
          </w:rPr>
          <w:delText>yritta</w:delText>
        </w:r>
        <w:r w:rsidR="009A798F" w:rsidRPr="00ED0515">
          <w:rPr>
            <w:rFonts w:eastAsia="Times New Roman" w:cs="Times New Roman"/>
            <w:b/>
            <w:bCs/>
            <w:i/>
            <w:iCs/>
            <w:color w:val="000000"/>
            <w:sz w:val="22"/>
            <w:lang w:val="en-GB" w:eastAsia="en-GB"/>
          </w:rPr>
          <w:delText xml:space="preserve"> pipiens</w:delText>
        </w:r>
        <w:r w:rsidR="00526715">
          <w:rPr>
            <w:noProof/>
          </w:rPr>
          <w:drawing>
            <wp:inline distT="0" distB="0" distL="0" distR="0" wp14:anchorId="361FFF64" wp14:editId="04956803">
              <wp:extent cx="5731510" cy="10287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38168" b="37584"/>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a:graphicData>
              </a:graphic>
            </wp:inline>
          </w:drawing>
        </w:r>
      </w:del>
    </w:p>
    <w:p w14:paraId="18A68FCE" w14:textId="77777777" w:rsidR="00CF48E1" w:rsidRDefault="00C84320" w:rsidP="00186566">
      <w:pPr>
        <w:rPr>
          <w:del w:id="369" w:author="Author"/>
          <w:b/>
          <w:bCs/>
        </w:rPr>
      </w:pPr>
      <w:del w:id="370" w:author="Author">
        <w:r w:rsidRPr="007717BC">
          <w:rPr>
            <w:b/>
            <w:bCs/>
          </w:rPr>
          <w:delText xml:space="preserve"> </w:delText>
        </w:r>
      </w:del>
    </w:p>
    <w:p w14:paraId="48E78A42" w14:textId="77777777" w:rsidR="00AD3BD8" w:rsidRDefault="00AD3BD8" w:rsidP="00F45EF5">
      <w:pPr>
        <w:rPr>
          <w:del w:id="371" w:author="Author"/>
          <w:noProof/>
        </w:rPr>
      </w:pPr>
    </w:p>
    <w:p w14:paraId="75AFD732" w14:textId="77777777" w:rsidR="00F45EF5" w:rsidRPr="000B262E" w:rsidRDefault="00F45EF5" w:rsidP="00F45EF5">
      <w:pPr>
        <w:rPr>
          <w:del w:id="372" w:author="Author"/>
          <w:noProof/>
        </w:rPr>
      </w:pPr>
      <w:del w:id="373" w:author="Author">
        <w:r w:rsidRPr="007555DC">
          <w:rPr>
            <w:b/>
            <w:noProof/>
          </w:rPr>
          <mc:AlternateContent>
            <mc:Choice Requires="wps">
              <w:drawing>
                <wp:anchor distT="45720" distB="45720" distL="114300" distR="114300" simplePos="0" relativeHeight="251748352" behindDoc="0" locked="0" layoutInCell="1" allowOverlap="1" wp14:anchorId="72C3F5E8" wp14:editId="62BDB5AC">
                  <wp:simplePos x="0" y="0"/>
                  <wp:positionH relativeFrom="column">
                    <wp:posOffset>165100</wp:posOffset>
                  </wp:positionH>
                  <wp:positionV relativeFrom="paragraph">
                    <wp:posOffset>260350</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1F52CEE5" w14:textId="77777777" w:rsidR="00CB6EA2" w:rsidRPr="00F3668F" w:rsidRDefault="00CB6EA2" w:rsidP="00F45EF5">
                              <w:pPr>
                                <w:rPr>
                                  <w:del w:id="374" w:author="Author"/>
                                </w:rPr>
                              </w:pPr>
                              <w:del w:id="375" w:author="Author">
                                <w:r>
                                  <w:delText>B</w:delText>
                                </w:r>
                                <w:r w:rsidRPr="00F3668F">
                                  <w:delText>)</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C3F5E8" id="_x0000_s1031" type="#_x0000_t202" style="position:absolute;margin-left:13pt;margin-top:20.5pt;width:33.1pt;height:24.75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" stroked="f">
                  <v:textbox>
                    <w:txbxContent>
                      <w:p w14:paraId="1F52CEE5" w14:textId="77777777" w:rsidR="00CB6EA2" w:rsidRPr="00F3668F" w:rsidRDefault="00CB6EA2" w:rsidP="00F45EF5">
                        <w:pPr>
                          <w:rPr>
                            <w:del w:id="376" w:author="Author"/>
                          </w:rPr>
                        </w:pPr>
                        <w:del w:id="377" w:author="Author">
                          <w:r>
                            <w:delText>B</w:delText>
                          </w:r>
                          <w:r w:rsidRPr="00F3668F">
                            <w:delText>)</w:delText>
                          </w:r>
                        </w:del>
                      </w:p>
                    </w:txbxContent>
                  </v:textbox>
                </v:shape>
              </w:pict>
            </mc:Fallback>
          </mc:AlternateContent>
        </w:r>
        <w:r w:rsidRPr="0091056A">
          <w:rPr>
            <w:noProof/>
          </w:rPr>
          <w:drawing>
            <wp:anchor distT="0" distB="0" distL="114300" distR="114300" simplePos="0" relativeHeight="251747328" behindDoc="1" locked="0" layoutInCell="1" allowOverlap="1" wp14:anchorId="22EF7302" wp14:editId="571BE04D">
              <wp:simplePos x="0" y="0"/>
              <wp:positionH relativeFrom="column">
                <wp:posOffset>581025</wp:posOffset>
              </wp:positionH>
              <wp:positionV relativeFrom="paragraph">
                <wp:posOffset>123825</wp:posOffset>
              </wp:positionV>
              <wp:extent cx="2648585" cy="1811655"/>
              <wp:effectExtent l="0" t="0" r="0" b="0"/>
              <wp:wrapNone/>
              <wp:docPr id="7" name="Picture 7"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rPr>
          <w:drawing>
            <wp:anchor distT="0" distB="0" distL="114300" distR="114300" simplePos="0" relativeHeight="251745280" behindDoc="0" locked="0" layoutInCell="1" allowOverlap="1" wp14:anchorId="6378DC3D" wp14:editId="2EA5EA13">
              <wp:simplePos x="0" y="0"/>
              <wp:positionH relativeFrom="column">
                <wp:posOffset>3402965</wp:posOffset>
              </wp:positionH>
              <wp:positionV relativeFrom="paragraph">
                <wp:posOffset>104775</wp:posOffset>
              </wp:positionV>
              <wp:extent cx="2626360" cy="1811655"/>
              <wp:effectExtent l="0" t="0" r="2540" b="0"/>
              <wp:wrapNone/>
              <wp:docPr id="10" name="Picture 10"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del>
    </w:p>
    <w:p w14:paraId="75DF9578" w14:textId="77777777" w:rsidR="00F45EF5" w:rsidRPr="000B262E" w:rsidRDefault="00F45EF5" w:rsidP="00F45EF5">
      <w:pPr>
        <w:rPr>
          <w:del w:id="378" w:author="Author"/>
          <w:noProof/>
        </w:rPr>
      </w:pPr>
      <w:del w:id="379" w:author="Author">
        <w:r>
          <w:rPr>
            <w:noProof/>
          </w:rPr>
          <mc:AlternateContent>
            <mc:Choice Requires="wps">
              <w:drawing>
                <wp:anchor distT="45720" distB="45720" distL="114300" distR="114300" simplePos="0" relativeHeight="251746304" behindDoc="1" locked="0" layoutInCell="1" allowOverlap="1" wp14:anchorId="2E11B38B" wp14:editId="7821B0C3">
                  <wp:simplePos x="0" y="0"/>
                  <wp:positionH relativeFrom="column">
                    <wp:posOffset>78106</wp:posOffset>
                  </wp:positionH>
                  <wp:positionV relativeFrom="paragraph">
                    <wp:posOffset>383857</wp:posOffset>
                  </wp:positionV>
                  <wp:extent cx="683260" cy="314325"/>
                  <wp:effectExtent l="0" t="6033"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619C276A" w14:textId="77777777" w:rsidR="00CB6EA2" w:rsidRPr="00F3668F" w:rsidRDefault="00CB6EA2" w:rsidP="00F45EF5">
                              <w:pPr>
                                <w:rPr>
                                  <w:del w:id="380" w:author="Author"/>
                                  <w:sz w:val="20"/>
                                </w:rPr>
                              </w:pPr>
                              <w:del w:id="381" w:author="Author">
                                <w:r w:rsidRPr="00F3668F">
                                  <w:rPr>
                                    <w:sz w:val="20"/>
                                  </w:rPr>
                                  <w:delText>Density</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11B38B" id="_x0000_s1032" type="#_x0000_t202" style="position:absolute;margin-left:6.15pt;margin-top:30.2pt;width:53.8pt;height:24.75pt;rotation:-90;z-index:-251570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" stroked="f">
                  <v:textbox>
                    <w:txbxContent>
                      <w:p w14:paraId="619C276A" w14:textId="77777777" w:rsidR="00CB6EA2" w:rsidRPr="00F3668F" w:rsidRDefault="00CB6EA2" w:rsidP="00F45EF5">
                        <w:pPr>
                          <w:rPr>
                            <w:del w:id="382" w:author="Author"/>
                            <w:sz w:val="20"/>
                          </w:rPr>
                        </w:pPr>
                        <w:del w:id="383" w:author="Author">
                          <w:r w:rsidRPr="00F3668F">
                            <w:rPr>
                              <w:sz w:val="20"/>
                            </w:rPr>
                            <w:delText>Density</w:delText>
                          </w:r>
                        </w:del>
                      </w:p>
                    </w:txbxContent>
                  </v:textbox>
                </v:shape>
              </w:pict>
            </mc:Fallback>
          </mc:AlternateContent>
        </w:r>
      </w:del>
    </w:p>
    <w:p w14:paraId="1D76039F" w14:textId="77777777" w:rsidR="00F45EF5" w:rsidRPr="000B262E" w:rsidRDefault="00F45EF5" w:rsidP="00F45EF5">
      <w:pPr>
        <w:rPr>
          <w:del w:id="384" w:author="Author"/>
          <w:noProof/>
        </w:rPr>
      </w:pPr>
    </w:p>
    <w:p w14:paraId="5375BB4F" w14:textId="77777777" w:rsidR="00F45EF5" w:rsidRPr="000B262E" w:rsidRDefault="00F45EF5" w:rsidP="00F45EF5">
      <w:pPr>
        <w:rPr>
          <w:del w:id="385" w:author="Author"/>
          <w:noProof/>
        </w:rPr>
      </w:pPr>
      <w:del w:id="386" w:author="Author">
        <w:r>
          <w:rPr>
            <w:noProof/>
          </w:rPr>
          <mc:AlternateContent>
            <mc:Choice Requires="wps">
              <w:drawing>
                <wp:anchor distT="45720" distB="45720" distL="114300" distR="114300" simplePos="0" relativeHeight="251744256" behindDoc="1" locked="0" layoutInCell="1" allowOverlap="1" wp14:anchorId="3F871DCE" wp14:editId="3D8F3024">
                  <wp:simplePos x="0" y="0"/>
                  <wp:positionH relativeFrom="column">
                    <wp:posOffset>2564130</wp:posOffset>
                  </wp:positionH>
                  <wp:positionV relativeFrom="paragraph">
                    <wp:posOffset>242570</wp:posOffset>
                  </wp:positionV>
                  <wp:extent cx="1696085" cy="314325"/>
                  <wp:effectExtent l="0" t="0" r="0" b="952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3DD25343" w14:textId="77777777" w:rsidR="00CB6EA2" w:rsidRPr="00F3668F" w:rsidRDefault="00CB6EA2" w:rsidP="00F45EF5">
                              <w:pPr>
                                <w:rPr>
                                  <w:del w:id="387" w:author="Author"/>
                                  <w:sz w:val="20"/>
                                </w:rPr>
                              </w:pPr>
                              <w:del w:id="388" w:author="Author">
                                <w:r w:rsidRPr="00F3668F">
                                  <w:rPr>
                                    <w:sz w:val="20"/>
                                  </w:rPr>
                                  <w:delText>Discrimination function</w:delText>
                                </w:r>
                              </w:del>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871DCE" id="_x0000_s1033" type="#_x0000_t202" style="position:absolute;margin-left:201.9pt;margin-top:19.1pt;width:133.55pt;height:24.75pt;z-index:-251572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A+52DMIgIAACIEAAAOAAAAAAAAAAAAAAAAAC4CAABkcnMvZTJvRG9jLnht&#10;bFBLAQItABQABgAIAAAAIQDZBAIr3gAAAAkBAAAPAAAAAAAAAAAAAAAAAHwEAABkcnMvZG93bnJl&#10;di54bWxQSwUGAAAAAAQABADzAAAAhwUAAAAA&#10;" stroked="f">
                  <v:textbox>
                    <w:txbxContent>
                      <w:p w14:paraId="3DD25343" w14:textId="77777777" w:rsidR="00CB6EA2" w:rsidRPr="00F3668F" w:rsidRDefault="00CB6EA2" w:rsidP="00F45EF5">
                        <w:pPr>
                          <w:rPr>
                            <w:del w:id="389" w:author="Author"/>
                            <w:sz w:val="20"/>
                          </w:rPr>
                        </w:pPr>
                        <w:del w:id="390" w:author="Author">
                          <w:r w:rsidRPr="00F3668F">
                            <w:rPr>
                              <w:sz w:val="20"/>
                            </w:rPr>
                            <w:delText>Discrimination function</w:delText>
                          </w:r>
                        </w:del>
                      </w:p>
                    </w:txbxContent>
                  </v:textbox>
                </v:shape>
              </w:pict>
            </mc:Fallback>
          </mc:AlternateContent>
        </w:r>
      </w:del>
    </w:p>
    <w:p w14:paraId="669FA9A7" w14:textId="77777777" w:rsidR="00F45EF5" w:rsidRDefault="00F45EF5" w:rsidP="00186566">
      <w:pPr>
        <w:rPr>
          <w:del w:id="391" w:author="Author"/>
          <w:b/>
          <w:bCs/>
        </w:rPr>
      </w:pPr>
    </w:p>
    <w:p w14:paraId="2F1E5C88" w14:textId="77777777" w:rsidR="00026F81" w:rsidRDefault="00BA40E3" w:rsidP="00AD3BD8">
      <w:pPr>
        <w:rPr>
          <w:del w:id="392" w:author="Author"/>
        </w:rPr>
      </w:pPr>
      <w:moveFromRangeStart w:id="393" w:author="Author" w:name="move123052865"/>
      <w:moveFrom w:id="394" w:author="Author">
        <w:r w:rsidRPr="007717BC">
          <w:rPr>
            <w:b/>
            <w:bCs/>
          </w:rPr>
          <w:t>Fig</w:t>
        </w:r>
        <w:r>
          <w:rPr>
            <w:b/>
            <w:bCs/>
          </w:rPr>
          <w:t xml:space="preserve">ure 3. </w:t>
        </w:r>
      </w:moveFrom>
      <w:moveFromRangeEnd w:id="393"/>
      <w:del w:id="395" w:author="Author">
        <w:r w:rsidR="00C02C3F">
          <w:delText xml:space="preserve">A) </w:delText>
        </w:r>
        <w:r w:rsidR="000211A1" w:rsidRPr="000211A1">
          <w:delText>A</w:delText>
        </w:r>
        <w:r w:rsidR="002040A9">
          <w:delText>verage cluster assignment the best solution</w:delText>
        </w:r>
        <w:r w:rsidR="00ED0515">
          <w:delText>s</w:delText>
        </w:r>
        <w:r w:rsidR="00602B8B">
          <w:delText xml:space="preserve"> </w:delText>
        </w:r>
        <w:r w:rsidR="002040A9" w:rsidRPr="003C3A52">
          <w:rPr>
            <w:i/>
            <w:iCs/>
          </w:rPr>
          <w:delText>K</w:delText>
        </w:r>
        <w:r w:rsidR="002040A9">
          <w:delText>=2</w:delText>
        </w:r>
        <w:r w:rsidR="000211A1">
          <w:delText xml:space="preserve"> </w:delText>
        </w:r>
        <w:r w:rsidR="003C3A52">
          <w:delText xml:space="preserve">for </w:delText>
        </w:r>
        <w:r w:rsidR="000C6407">
          <w:rPr>
            <w:i/>
            <w:iCs/>
          </w:rPr>
          <w:delText>M. florea</w:delText>
        </w:r>
        <w:r w:rsidR="00602B8B">
          <w:delText>;</w:delText>
        </w:r>
        <w:r w:rsidR="003C3A52">
          <w:delText xml:space="preserve"> </w:delText>
        </w:r>
        <w:r w:rsidR="00602B8B">
          <w:delText xml:space="preserve">B) </w:delText>
        </w:r>
        <w:r w:rsidR="003C3A52" w:rsidRPr="003C3A52">
          <w:rPr>
            <w:i/>
            <w:iCs/>
          </w:rPr>
          <w:delText>K</w:delText>
        </w:r>
        <w:r w:rsidR="003C3A52">
          <w:delText xml:space="preserve">=1, </w:delText>
        </w:r>
        <w:r w:rsidR="003C3A52" w:rsidRPr="003C3A52">
          <w:rPr>
            <w:i/>
            <w:iCs/>
          </w:rPr>
          <w:delText>K</w:delText>
        </w:r>
        <w:r w:rsidR="003C3A52">
          <w:delText xml:space="preserve">=2, and </w:delText>
        </w:r>
        <w:r w:rsidR="003C3A52" w:rsidRPr="003C3A52">
          <w:rPr>
            <w:i/>
            <w:iCs/>
          </w:rPr>
          <w:delText>K</w:delText>
        </w:r>
        <w:r w:rsidR="003C3A52">
          <w:delText xml:space="preserve">=3 for </w:delText>
        </w:r>
        <w:r w:rsidR="000C6407">
          <w:rPr>
            <w:i/>
            <w:iCs/>
          </w:rPr>
          <w:delText>S. pipiens</w:delText>
        </w:r>
        <w:r w:rsidR="00C92331">
          <w:delText>.</w:delText>
        </w:r>
        <w:r w:rsidR="00B41FD6">
          <w:delText xml:space="preserve"> </w:delText>
        </w:r>
        <w:r w:rsidR="00F45EF5">
          <w:delText xml:space="preserve">B) Discrimination functions for DAPC with </w:delText>
        </w:r>
        <w:r w:rsidR="00F45EF5">
          <w:rPr>
            <w:i/>
          </w:rPr>
          <w:delText xml:space="preserve">a priori </w:delText>
        </w:r>
        <w:r w:rsidR="00F45EF5">
          <w:delText xml:space="preserve">geographic population groups; high overlap </w:delText>
        </w:r>
        <w:r w:rsidR="00F45EF5" w:rsidRPr="000B262E">
          <w:delText xml:space="preserve">demonstrates poor distinction between geographic populations. </w:delText>
        </w:r>
        <w:r w:rsidR="00C02C3F">
          <w:delText>Sample sizes ratios are divided among pop as follows: 32% (</w:delText>
        </w:r>
        <w:r w:rsidR="00C02C3F">
          <w:rPr>
            <w:i/>
            <w:iCs/>
          </w:rPr>
          <w:delText xml:space="preserve">M. </w:delText>
        </w:r>
        <w:r w:rsidR="00C02C3F" w:rsidRPr="009D20B1">
          <w:delText>florea</w:delText>
        </w:r>
        <w:r w:rsidR="00C02C3F">
          <w:delText xml:space="preserve">) </w:delText>
        </w:r>
        <w:r w:rsidR="00C02C3F" w:rsidRPr="009D20B1">
          <w:delText>and</w:delText>
        </w:r>
        <w:r w:rsidR="00C02C3F">
          <w:delText xml:space="preserve"> 70% (</w:delText>
        </w:r>
        <w:r w:rsidR="00C02C3F">
          <w:rPr>
            <w:i/>
            <w:iCs/>
          </w:rPr>
          <w:delText xml:space="preserve">S. </w:delText>
        </w:r>
        <w:r w:rsidR="00C02C3F" w:rsidRPr="009D20B1">
          <w:delText>pipiens</w:delText>
        </w:r>
        <w:r w:rsidR="00C02C3F">
          <w:delText xml:space="preserve">) </w:delText>
        </w:r>
        <w:r w:rsidR="00C02C3F" w:rsidRPr="009D20B1">
          <w:delText>in</w:delText>
        </w:r>
        <w:r w:rsidR="00C02C3F">
          <w:delText>dividuals from Luxembourg.</w:delText>
        </w:r>
        <w:r w:rsidR="00AD3BD8">
          <w:br w:type="page"/>
        </w:r>
      </w:del>
    </w:p>
    <w:p w14:paraId="28864E8C" w14:textId="03820C4B" w:rsidR="00B34036" w:rsidRDefault="00B34036" w:rsidP="001E1E6D">
      <w:pPr>
        <w:pStyle w:val="Heading1"/>
      </w:pPr>
      <w:r>
        <w:t>DISCUSSION</w:t>
      </w:r>
    </w:p>
    <w:p w14:paraId="73B4D68E" w14:textId="3AD0AB97" w:rsidR="003D6EAF" w:rsidRPr="003D6EAF" w:rsidRDefault="003D6EAF" w:rsidP="003D6EAF">
      <w:r w:rsidRPr="003D6EAF">
        <w:t xml:space="preserve">This study aimed to </w:t>
      </w:r>
      <w:r>
        <w:t xml:space="preserve">increase our </w:t>
      </w:r>
      <w:r w:rsidRPr="003D6EAF">
        <w:t xml:space="preserve">knowledge </w:t>
      </w:r>
      <w:r>
        <w:t xml:space="preserve">about hoverfly connectivity in heavily disturbed ecological contexts. Briefly, our study showed that two species of hoverflies </w:t>
      </w:r>
      <w:del w:id="396" w:author="Author">
        <w:r>
          <w:delText>present</w:delText>
        </w:r>
      </w:del>
      <w:ins w:id="397" w:author="Author">
        <w:r>
          <w:t>present</w:t>
        </w:r>
        <w:r w:rsidR="00C90829">
          <w:t>ed</w:t>
        </w:r>
      </w:ins>
      <w:r>
        <w:t xml:space="preserve">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  </w:t>
      </w:r>
      <w:r w:rsidR="00BD6B63">
        <w:t>High l</w:t>
      </w:r>
      <w:r w:rsidRPr="00920AAC">
        <w:t>arge-scale population connectivity</w:t>
      </w:r>
    </w:p>
    <w:p w14:paraId="58F5F9CC" w14:textId="1351983E" w:rsidR="006832AD" w:rsidRDefault="00970970" w:rsidP="00056907">
      <w:r>
        <w:t xml:space="preserve">The characteristics of </w:t>
      </w:r>
      <w:r w:rsidR="00D669D7">
        <w:t xml:space="preserve">genetic structure measured in this study indicates </w:t>
      </w:r>
      <w:commentRangeStart w:id="398"/>
      <w:r w:rsidR="00D669D7">
        <w:t xml:space="preserve">no strong </w:t>
      </w:r>
      <w:r w:rsidR="00D669D7" w:rsidRPr="009014FD">
        <w:rPr>
          <w:highlight w:val="yellow"/>
          <w:rPrChange w:id="399" w:author="Author">
            <w:rPr/>
          </w:rPrChange>
        </w:rPr>
        <w:t>recent</w:t>
      </w:r>
      <w:r w:rsidR="00D669D7">
        <w:t xml:space="preserve"> effect of the landscape </w:t>
      </w:r>
      <w:r w:rsidR="00042AA8">
        <w:t>on gene flow</w:t>
      </w:r>
      <w:r>
        <w:t xml:space="preserve"> </w:t>
      </w:r>
      <w:commentRangeEnd w:id="398"/>
      <w:r w:rsidR="00C90829">
        <w:rPr>
          <w:rStyle w:val="CommentReference"/>
        </w:rPr>
        <w:commentReference w:id="398"/>
      </w:r>
      <w:r>
        <w:rPr>
          <w:i/>
          <w:iCs/>
        </w:rPr>
        <w:t>S. pipiens</w:t>
      </w:r>
      <w:r>
        <w:t xml:space="preserve"> and </w:t>
      </w:r>
      <w:r>
        <w:rPr>
          <w:i/>
          <w:iCs/>
        </w:rPr>
        <w:t>M.</w:t>
      </w:r>
      <w:r>
        <w:t xml:space="preserve"> </w:t>
      </w:r>
      <w:r w:rsidRPr="00970970">
        <w:rPr>
          <w:i/>
          <w:iCs/>
        </w:rPr>
        <w:t>florea</w:t>
      </w:r>
      <w:r w:rsidR="00DB437A">
        <w:t xml:space="preserve"> (</w:t>
      </w:r>
      <w:r w:rsidR="009F4D9B">
        <w:t xml:space="preserve">Fig.2-3). </w:t>
      </w:r>
    </w:p>
    <w:p w14:paraId="45269FE6" w14:textId="7CBF087D" w:rsidR="003D6EAF" w:rsidRDefault="009965BE" w:rsidP="00056907">
      <w:commentRangeStart w:id="400"/>
      <w:commentRangeStart w:id="401"/>
      <w:r>
        <w:t xml:space="preserve">Superficially, </w:t>
      </w:r>
      <w:r w:rsidR="00747E7F">
        <w:t xml:space="preserve">one might be tempted to conclude towards the higher number of genetic clusters. </w:t>
      </w:r>
      <w:r w:rsidR="00920804">
        <w:t>However, several elements belie this simple conclusion. First</w:t>
      </w:r>
      <w:r>
        <w:t xml:space="preserve">, the structure did not map at all on geographic origins, within or even between study areas </w:t>
      </w:r>
      <w:commentRangeEnd w:id="400"/>
      <w:r w:rsidR="00A77FA7">
        <w:rPr>
          <w:rStyle w:val="CommentReference"/>
        </w:rPr>
        <w:commentReference w:id="400"/>
      </w:r>
      <w:r>
        <w:t>(Fig. 2-3). This can be seen in the spatially random and mixed assignments in the STRUCTURE analys</w:t>
      </w:r>
      <w:r w:rsidR="00927A67">
        <w:t>e</w:t>
      </w:r>
      <w:r>
        <w:t>s (Fig. 2)</w:t>
      </w:r>
      <w:r w:rsidR="00927A67">
        <w:t>. Not a single cluster is restricted to a specific study area.</w:t>
      </w:r>
      <w:r>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 xml:space="preserve">=1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M. florea</w:t>
      </w:r>
      <w:r w:rsidR="00FA1914">
        <w:t>)</w:t>
      </w:r>
      <w:r w:rsidR="002F5CAD">
        <w:t xml:space="preserve"> which further highlights the likely spatial structure of those two species.</w:t>
      </w:r>
      <w:r w:rsidR="006832AD">
        <w:t xml:space="preserve"> </w:t>
      </w:r>
      <w:commentRangeEnd w:id="401"/>
      <w:r w:rsidR="00C90829">
        <w:rPr>
          <w:rStyle w:val="CommentReference"/>
        </w:rPr>
        <w:commentReference w:id="401"/>
      </w:r>
      <w:r w:rsidR="006B1091">
        <w:t xml:space="preserve">IBD analyses </w:t>
      </w:r>
      <w:r w:rsidR="00927A67">
        <w:t>support the conclusions drawn from structure analyses. An extremely low IBD is detected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r w:rsidR="006832AD">
        <w:t xml:space="preserve">Taken altogether, one could conclude based on our results that there is no strong structure and that hoverflies sampled in those two study areas distant by 160km, </w:t>
      </w:r>
      <w:commentRangeStart w:id="402"/>
      <w:r w:rsidR="006832AD">
        <w:t>currently belong to the same genetic population</w:t>
      </w:r>
      <w:commentRangeEnd w:id="402"/>
      <w:r w:rsidR="009E22E3">
        <w:rPr>
          <w:rStyle w:val="CommentReference"/>
        </w:rPr>
        <w:commentReference w:id="402"/>
      </w:r>
      <w:r w:rsidR="006832AD">
        <w:t>.</w:t>
      </w:r>
    </w:p>
    <w:p w14:paraId="014BF1CF" w14:textId="0A091010" w:rsidR="003B2190" w:rsidRPr="00B152AD" w:rsidRDefault="003B2190" w:rsidP="003B2190">
      <w:pPr>
        <w:rPr>
          <w:ins w:id="403" w:author="Author"/>
          <w:lang w:val="en-GB"/>
        </w:rPr>
      </w:pPr>
      <w:ins w:id="404" w:author="Author">
        <w:r>
          <w:rPr>
            <w:lang w:val="en-GB"/>
          </w:rPr>
          <w:t>Previous studies highlighted that isolation by environmental distance can occur in the absence of isolation by geographical distance or by resistance (</w:t>
        </w:r>
        <w:commentRangeStart w:id="405"/>
        <w:r>
          <w:rPr>
            <w:lang w:val="en-GB"/>
          </w:rPr>
          <w:t>Glück et al. 2005</w:t>
        </w:r>
        <w:commentRangeEnd w:id="405"/>
        <w:r>
          <w:rPr>
            <w:rStyle w:val="CommentReference"/>
          </w:rPr>
          <w:commentReference w:id="405"/>
        </w:r>
        <w:r>
          <w:rPr>
            <w:lang w:val="en-GB"/>
          </w:rPr>
          <w:t>). Glück et al</w:t>
        </w:r>
        <w:r w:rsidR="009E22E3">
          <w:rPr>
            <w:lang w:val="en-GB"/>
          </w:rPr>
          <w:t>.</w:t>
        </w:r>
        <w:r>
          <w:rPr>
            <w:lang w:val="en-GB"/>
          </w:rPr>
          <w:t xml:space="preserve"> 2022 found that environmental differences accounted for over 30% of the genetic divergence ob</w:t>
        </w:r>
        <w:r w:rsidR="009E22E3">
          <w:rPr>
            <w:lang w:val="en-GB"/>
          </w:rPr>
          <w:t>served among buff-tailed bumble</w:t>
        </w:r>
        <w:r>
          <w:rPr>
            <w:lang w:val="en-GB"/>
          </w:rPr>
          <w:t>bee (</w:t>
        </w:r>
        <w:r w:rsidRPr="007E3A18">
          <w:rPr>
            <w:i/>
            <w:lang w:val="en-GB"/>
          </w:rPr>
          <w:t>Bombus terrestris</w:t>
        </w:r>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neutral markers can arise through genetic drift. Here, we found no evidence for isolation by geographic or environmental distance, suggesting that environmental heterogeneity, e.g. urban versus rural habitat, is not exerting strong selective pressures on the investigated spatial and temporal scale in these two hoverfly species in Luxembourg.    </w:t>
        </w:r>
      </w:ins>
    </w:p>
    <w:p w14:paraId="246BC406" w14:textId="0B20E3AB"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041655">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Lövei et al., 1998; Wratten et al., 2003)</w:t>
      </w:r>
      <w:r w:rsidR="00345EE0">
        <w:fldChar w:fldCharType="end"/>
      </w:r>
      <w:r w:rsidR="00345EE0">
        <w:t xml:space="preserve">. Similarly, studies investigating hoverfly richness in relation to habitat patch isolation </w:t>
      </w:r>
      <w:del w:id="406" w:author="Author">
        <w:r w:rsidR="00345EE0">
          <w:delText>suggest</w:delText>
        </w:r>
      </w:del>
      <w:ins w:id="407" w:author="Author">
        <w:r w:rsidR="00345EE0">
          <w:t>suggest</w:t>
        </w:r>
        <w:r w:rsidR="009E22E3">
          <w:t>ed</w:t>
        </w:r>
      </w:ins>
      <w:r w:rsidR="00345EE0">
        <w:t xml:space="preserve"> that hoverflies are significantly impacted by habitat fragmentation </w:t>
      </w:r>
      <w:r w:rsidR="00345EE0">
        <w:fldChar w:fldCharType="begin"/>
      </w:r>
      <w:r w:rsidR="00041655">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041655">
        <w:instrText xml:space="preserve"> ADDIN ZOTERO_ITEM CSL_CITATION {"citationID":"KANwVYFr","properties":{"formattedCitation":"(Aubert et al., 1969; Aubert and Goeldlin de Tiefenau, 1981)","plainCitation":"(Aubert et al., 1969; Aubert and Goeldlin de Tiefenau, 1981)","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041655">
        <w:instrText xml:space="preserve"> ADDIN ZOTERO_ITEM CSL_CITATION {"citationID":"JEx6Jdjs","properties":{"formattedCitation":"(Jia et al., 2022; Ouin et al., 2011)","plainCitation":"(Jia et al., 2022; Ouin et al., 2011)","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07,"uris":["http://zotero.org/users/4948104/items/PIMP8AHE"],"itemData":{"id":13607,"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Jia et al., 2022; Ouin et al., 2011)</w:t>
      </w:r>
      <w:r w:rsidR="00345EE0">
        <w:fldChar w:fldCharType="end"/>
      </w:r>
      <w:r w:rsidR="00345EE0">
        <w:t xml:space="preserve">, especially when aided by wind </w:t>
      </w:r>
      <w:r w:rsidR="00345EE0">
        <w:fldChar w:fldCharType="begin"/>
      </w:r>
      <w:r w:rsidR="00041655">
        <w:instrText xml:space="preserve"> ADDIN ZOTERO_ITEM CSL_CITATION {"citationID":"cOjAGhlC","properties":{"formattedCitation":"(Gao et al., 2020; Wotton et al., 2019)","plainCitation":"(Gao et al., 2020; Wotton et al., 2019)","noteIndex":0},"citationItems":[{"id":13604,"uris":["http://zotero.org/users/4948104/items/RNHQMUUU"],"itemData":{"id":1360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w:t>
      </w:r>
      <w:del w:id="408" w:author="Author">
        <w:r w:rsidR="007B7E32">
          <w:delText xml:space="preserve">did </w:delText>
        </w:r>
      </w:del>
      <w:r w:rsidR="007E2E5D">
        <w:t xml:space="preserve">(wrongly) </w:t>
      </w:r>
      <w:del w:id="409" w:author="Author">
        <w:r w:rsidR="007E2E5D">
          <w:delText>predict that</w:delText>
        </w:r>
      </w:del>
      <w:ins w:id="410" w:author="Author">
        <w:r w:rsidR="007E2E5D">
          <w:t>predict</w:t>
        </w:r>
        <w:r w:rsidR="009E22E3">
          <w:t>ed</w:t>
        </w:r>
      </w:ins>
      <w:r w:rsidR="009E22E3">
        <w:t xml:space="preserve"> </w:t>
      </w:r>
      <w:r w:rsidR="007E2E5D">
        <w:t>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041655">
        <w:instrText xml:space="preserve"> ADDIN ZOTERO_ITEM CSL_CITATION {"citationID":"bpoRJpMj","properties":{"formattedCitation":"(Doyle et al., 2022; Menz et al., 2019; Speight, 2017)","plainCitation":"(Doyle et al., 2022; Menz et al., 2019; Speight, 2017)","noteIndex":0},"citationItems":[{"id":13602,"uris":["http://zotero.org/users/4948104/items/YYERGV2V"],"itemData":{"id":13602,"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03,"uris":["http://zotero.org/users/4948104/items/CN5UWC3N"],"itemData":{"id":13603,"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041655">
        <w:instrText xml:space="preserve"> ADDIN ZOTERO_ITEM CSL_CITATION {"citationID":"tQNbhBsE","properties":{"formattedCitation":"(Rotheray et al., 2014)","plainCitation":"(Rotheray et al., 2014)","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Rotheray et al., 2014)</w:t>
      </w:r>
      <w:r w:rsidR="00345EE0">
        <w:fldChar w:fldCharType="end"/>
      </w:r>
      <w:r w:rsidR="00345EE0">
        <w:t>.</w:t>
      </w:r>
      <w:r w:rsidR="00302283">
        <w:t xml:space="preserve"> </w:t>
      </w:r>
    </w:p>
    <w:p w14:paraId="3EC545E8" w14:textId="59ED1DE5" w:rsidR="00970970" w:rsidRDefault="00BA40E3" w:rsidP="00970970">
      <w:pPr>
        <w:pStyle w:val="Heading2"/>
        <w:numPr>
          <w:ilvl w:val="1"/>
          <w:numId w:val="1"/>
        </w:numPr>
      </w:pPr>
      <w:ins w:id="411" w:author="Author">
        <w:r>
          <w:t xml:space="preserve"> </w:t>
        </w:r>
      </w:ins>
      <w:r w:rsidR="00970970">
        <w:t xml:space="preserve">|  </w:t>
      </w:r>
      <w:r w:rsidR="00970970" w:rsidRPr="00D02D82">
        <w:t xml:space="preserve">Methodological </w:t>
      </w:r>
      <w:r w:rsidR="00970970">
        <w:t>limits</w:t>
      </w:r>
      <w:r w:rsidR="00970970" w:rsidRPr="00D02D82">
        <w:t xml:space="preserve"> and future directions</w:t>
      </w:r>
    </w:p>
    <w:p w14:paraId="6C7FD345" w14:textId="14B22136" w:rsidR="00F4178A" w:rsidRDefault="00DB1C7F" w:rsidP="00970970">
      <w:pPr>
        <w:rPr>
          <w:iCs/>
        </w:rPr>
      </w:pPr>
      <w:commentRangeStart w:id="412"/>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041655">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041655">
        <w:instrText xml:space="preserve"> ADDIN ZOTERO_ITEM CSL_CITATION {"citationID":"kMlGhuZd","properties":{"formattedCitation":"(Janes et al., 2017)","plainCitation":"(Janes et al., 2017)","noteIndex":0},"citationItems":[{"id":13656,"uris":["http://zotero.org/users/4948104/items/8LQCIPY4"],"itemData":{"id":13656,"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but we are confident that we lowered this bias by using more flexible parameters in our runs and by comparing outcomes with DAPC.</w:t>
      </w:r>
      <w:r>
        <w:t xml:space="preserve"> </w:t>
      </w:r>
      <w:r w:rsidR="00FA1914">
        <w:t>The somewhat intriguing pattern displayed in the</w:t>
      </w:r>
      <w:r>
        <w:t xml:space="preserve"> DAPC</w:t>
      </w:r>
      <w:r w:rsidR="00FA1914">
        <w:t xml:space="preserve"> scatterplot for </w:t>
      </w:r>
      <w:r w:rsidR="00FA1914">
        <w:rPr>
          <w:i/>
          <w:iCs/>
        </w:rPr>
        <w:t>S. pipiens</w:t>
      </w:r>
      <w:r w:rsidR="00FA1914">
        <w:t xml:space="preserve"> disappeared when dropping other alleles. Because the structure is so low, only a few alleles may be driving the visual grouping of some observations on the first two axes. The general conclusions about clustering were maintained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sidR="00041655">
        <w:rPr>
          <w:iCs/>
        </w:rPr>
        <w:instrText xml:space="preserve"> ADDIN ZOTERO_ITEM CSL_CITATION {"citationID":"Edqlcyn2","properties":{"formattedCitation":"(Frantine-Silva et al., 2021; Gl\\uc0\\u252{}ck et al., 2022)","plainCitation":"(Frantine-Silva et al., 2021; Glück et al., 2022)","noteIndex":0},"citationItems":[{"id":13657,"uris":["http://zotero.org/users/4948104/items/99FAYUIB"],"itemData":{"id":13657,"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Frantine-Silva et al., 2021; Glück et al., 2022)</w:t>
      </w:r>
      <w:r>
        <w:rPr>
          <w:iCs/>
        </w:rPr>
        <w:fldChar w:fldCharType="end"/>
      </w:r>
      <w:r>
        <w:rPr>
          <w:iCs/>
        </w:rPr>
        <w:t>.</w:t>
      </w:r>
      <w:commentRangeEnd w:id="412"/>
      <w:r w:rsidR="002D6F2D">
        <w:rPr>
          <w:rStyle w:val="CommentReference"/>
        </w:rPr>
        <w:commentReference w:id="412"/>
      </w:r>
    </w:p>
    <w:p w14:paraId="27CFA492" w14:textId="0C9CA0CC" w:rsidR="006C2DDA" w:rsidRPr="006C2DDA" w:rsidRDefault="00EB4792" w:rsidP="00970970">
      <w:pPr>
        <w:rPr>
          <w:iCs/>
          <w:color w:val="FF0000"/>
        </w:rPr>
      </w:pPr>
      <w:r w:rsidRPr="00722F11">
        <w:rPr>
          <w:iCs/>
        </w:rPr>
        <w:t xml:space="preserve">Another potential </w:t>
      </w:r>
      <w:r w:rsidR="00722F11" w:rsidRPr="00722F11">
        <w:rPr>
          <w:iCs/>
        </w:rPr>
        <w:t>methodological limit</w:t>
      </w:r>
      <w:r w:rsidRPr="00722F11">
        <w:rPr>
          <w:iCs/>
        </w:rPr>
        <w:t xml:space="preserve"> is that b</w:t>
      </w:r>
      <w:r w:rsidR="006C2DDA" w:rsidRPr="00722F11">
        <w:rPr>
          <w:iCs/>
        </w:rPr>
        <w:t xml:space="preserve">oth </w:t>
      </w:r>
      <w:r w:rsidR="00722F11" w:rsidRPr="00722F11">
        <w:rPr>
          <w:iCs/>
        </w:rPr>
        <w:t>structure and IBD</w:t>
      </w:r>
      <w:r w:rsidR="006C2DDA" w:rsidRPr="00722F11">
        <w:rPr>
          <w:iCs/>
        </w:rPr>
        <w:t xml:space="preserve"> results</w:t>
      </w:r>
      <w:r w:rsidR="00722F11" w:rsidRPr="00722F11">
        <w:rPr>
          <w:iCs/>
        </w:rPr>
        <w:t xml:space="preserve"> (i.e., no IBD or structure detected)</w:t>
      </w:r>
      <w:r w:rsidR="006C2DDA" w:rsidRPr="00722F11">
        <w:rPr>
          <w:iCs/>
        </w:rPr>
        <w:t xml:space="preserve"> c</w:t>
      </w:r>
      <w:r w:rsidR="00111378" w:rsidRPr="00722F11">
        <w:rPr>
          <w:iCs/>
        </w:rPr>
        <w:t>ould</w:t>
      </w:r>
      <w:r w:rsidR="006C2DDA" w:rsidRPr="00722F11">
        <w:rPr>
          <w:iCs/>
        </w:rPr>
        <w:t xml:space="preserve"> be </w:t>
      </w:r>
      <w:r w:rsidR="00B25DEE">
        <w:rPr>
          <w:iCs/>
        </w:rPr>
        <w:t>associated with</w:t>
      </w:r>
      <w:r w:rsidR="006C2DDA" w:rsidRPr="00722F11">
        <w:rPr>
          <w:iCs/>
        </w:rPr>
        <w:t xml:space="preserve"> high effective population size. </w:t>
      </w:r>
      <w:r w:rsidR="00722F11">
        <w:rPr>
          <w:iCs/>
        </w:rPr>
        <w:t xml:space="preserve">Indeed, </w:t>
      </w:r>
      <w:r w:rsidR="00B25DEE">
        <w:rPr>
          <w:iCs/>
        </w:rPr>
        <w:t xml:space="preserve">very high effective population size may </w:t>
      </w:r>
      <w:r w:rsidR="00041655">
        <w:rPr>
          <w:iCs/>
        </w:rPr>
        <w:t>hide</w:t>
      </w:r>
      <w:r w:rsidR="00B25DEE">
        <w:rPr>
          <w:iCs/>
        </w:rPr>
        <w:t xml:space="preserve"> the signal of clustering, IBD, or landscape effects on dispersal</w:t>
      </w:r>
      <w:r w:rsidR="00041655">
        <w:rPr>
          <w:iCs/>
        </w:rPr>
        <w:t xml:space="preserve"> </w:t>
      </w:r>
      <w:r w:rsidR="00041655">
        <w:rPr>
          <w:iCs/>
        </w:rPr>
        <w:fldChar w:fldCharType="begin"/>
      </w:r>
      <w:r w:rsidR="00041655">
        <w:rPr>
          <w:iCs/>
        </w:rPr>
        <w:instrText xml:space="preserve"> ADDIN ZOTERO_ITEM CSL_CITATION {"citationID":"B3bK06hM","properties":{"formattedCitation":"(Frantz et al., 2009; Gauffre et al., 2008)","plainCitation":"(Frantz et al., 2009; Gauffre et al., 2008)","noteIndex":0},"citationItems":[{"id":253,"uris":["http://zotero.org/users/4948104/items/68EPDR7Q"],"itemData":{"id":253,"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2,"uris":["http://zotero.org/users/4948104/items/KT6SI3CT"],"itemData":{"id":13732,"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sidR="00041655">
        <w:rPr>
          <w:iCs/>
        </w:rPr>
        <w:fldChar w:fldCharType="separate"/>
      </w:r>
      <w:r w:rsidR="00041655" w:rsidRPr="00041655">
        <w:rPr>
          <w:rFonts w:cs="Times New Roman"/>
        </w:rPr>
        <w:t>(Frantz et al., 2009; Gauffre et al., 2008)</w:t>
      </w:r>
      <w:r w:rsidR="00041655">
        <w:rPr>
          <w:iCs/>
        </w:rPr>
        <w:fldChar w:fldCharType="end"/>
      </w:r>
      <w:r w:rsidR="00B25DEE">
        <w:rPr>
          <w:iCs/>
        </w:rPr>
        <w:t>.</w:t>
      </w:r>
      <w:r w:rsidR="006C2DDA" w:rsidRPr="006C2DDA">
        <w:rPr>
          <w:iCs/>
          <w:color w:val="FF0000"/>
        </w:rPr>
        <w:t xml:space="preserve"> </w:t>
      </w:r>
      <w:r w:rsidR="00111378">
        <w:rPr>
          <w:iCs/>
        </w:rPr>
        <w:t xml:space="preserve">Although simulations could help us better understand whether we could detect </w:t>
      </w:r>
      <w:r w:rsidR="002820B3">
        <w:rPr>
          <w:iCs/>
        </w:rPr>
        <w:t xml:space="preserve">the actual signals of structure or isolation </w:t>
      </w:r>
      <w:r w:rsidR="00041655">
        <w:rPr>
          <w:iCs/>
        </w:rPr>
        <w:fldChar w:fldCharType="begin"/>
      </w:r>
      <w:r w:rsidR="00E80787">
        <w:rPr>
          <w:iCs/>
        </w:rPr>
        <w:instrText xml:space="preserve"> ADDIN ZOTERO_ITEM CSL_CITATION {"citationID":"zMomAFk4","properties":{"formattedCitation":"(Frantz et al., 2009; Gauffre et al., 2008; Landguth et al., 2010)","plainCitation":"(Frantz et al., 2009; Gauffre et al., 2008; Landguth et al., 2010)","noteIndex":0},"citationItems":[{"id":253,"uris":["http://zotero.org/users/4948104/items/68EPDR7Q"],"itemData":{"id":253,"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2,"uris":["http://zotero.org/users/4948104/items/KT6SI3CT"],"itemData":{"id":13732,"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116,"uris":["http://zotero.org/users/4948104/items/9CNRDSD9"],"itemData":{"id":5116,"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sidR="00041655">
        <w:rPr>
          <w:iCs/>
        </w:rPr>
        <w:fldChar w:fldCharType="separate"/>
      </w:r>
      <w:r w:rsidR="00E80787" w:rsidRPr="00E80787">
        <w:rPr>
          <w:rFonts w:cs="Times New Roman"/>
        </w:rPr>
        <w:t>(Frantz et al., 2009; Gauffre et al., 2008; Landguth et al., 2010)</w:t>
      </w:r>
      <w:r w:rsidR="00041655">
        <w:rPr>
          <w:iCs/>
        </w:rPr>
        <w:fldChar w:fldCharType="end"/>
      </w:r>
      <w:r w:rsidR="00111378">
        <w:rPr>
          <w:iCs/>
        </w:rPr>
        <w:t xml:space="preserve">, </w:t>
      </w:r>
      <w:r w:rsidR="00041655">
        <w:rPr>
          <w:iCs/>
        </w:rPr>
        <w:t xml:space="preserve">information about population dynamics may not be easily </w:t>
      </w:r>
      <w:r w:rsidR="00E80787">
        <w:rPr>
          <w:iCs/>
        </w:rPr>
        <w:t>extracted</w:t>
      </w:r>
      <w:r w:rsidR="00041655">
        <w:rPr>
          <w:iCs/>
        </w:rPr>
        <w:t xml:space="preserve"> from microsatellite data </w:t>
      </w:r>
      <w:r w:rsidR="00111378">
        <w:rPr>
          <w:iCs/>
        </w:rPr>
        <w:t xml:space="preserve">for non-model insect species with potentially </w:t>
      </w:r>
      <w:del w:id="413" w:author="Author">
        <w:r w:rsidR="00111378">
          <w:rPr>
            <w:iCs/>
          </w:rPr>
          <w:delText>huge</w:delText>
        </w:r>
      </w:del>
      <w:ins w:id="414" w:author="Author">
        <w:r w:rsidR="00875563">
          <w:rPr>
            <w:iCs/>
          </w:rPr>
          <w:t>very large</w:t>
        </w:r>
      </w:ins>
      <w:r w:rsidR="00111378">
        <w:rPr>
          <w:iCs/>
        </w:rPr>
        <w:t xml:space="preserve"> pop</w:t>
      </w:r>
      <w:r w:rsidR="00111378" w:rsidRPr="00E80787">
        <w:rPr>
          <w:iCs/>
        </w:rPr>
        <w:t>ulation sizes</w:t>
      </w:r>
      <w:r w:rsidR="00041655" w:rsidRPr="00E80787">
        <w:rPr>
          <w:iCs/>
        </w:rPr>
        <w:t xml:space="preserve"> such as hoverflies</w:t>
      </w:r>
      <w:r w:rsidR="00111378" w:rsidRPr="00E80787">
        <w:rPr>
          <w:iCs/>
        </w:rPr>
        <w:t>.</w:t>
      </w:r>
      <w:r w:rsidR="002820B3" w:rsidRPr="00E80787">
        <w:rPr>
          <w:iCs/>
        </w:rPr>
        <w:t xml:space="preserve"> </w:t>
      </w:r>
      <w:r w:rsidR="00041655" w:rsidRPr="00E80787">
        <w:rPr>
          <w:iCs/>
        </w:rPr>
        <w:t>In other words,</w:t>
      </w:r>
      <w:r w:rsidR="006C2DDA" w:rsidRPr="00E80787">
        <w:rPr>
          <w:iCs/>
        </w:rPr>
        <w:t xml:space="preserve"> </w:t>
      </w:r>
      <w:r w:rsidR="00041655" w:rsidRPr="00E80787">
        <w:rPr>
          <w:iCs/>
        </w:rPr>
        <w:t xml:space="preserve">while there may be an effect of </w:t>
      </w:r>
      <w:r w:rsidR="006C2DDA" w:rsidRPr="00E80787">
        <w:rPr>
          <w:iCs/>
        </w:rPr>
        <w:t xml:space="preserve">the landscape </w:t>
      </w:r>
      <w:r w:rsidR="00041655" w:rsidRPr="00E80787">
        <w:rPr>
          <w:iCs/>
        </w:rPr>
        <w:t xml:space="preserve">on the stratification </w:t>
      </w:r>
      <w:r w:rsidR="001F0A0B">
        <w:rPr>
          <w:iCs/>
        </w:rPr>
        <w:t xml:space="preserve">and connectivity </w:t>
      </w:r>
      <w:r w:rsidR="00041655" w:rsidRPr="00E80787">
        <w:rPr>
          <w:iCs/>
        </w:rPr>
        <w:t>of hoverfly populations</w:t>
      </w:r>
      <w:r w:rsidR="00E80787" w:rsidRPr="00E80787">
        <w:rPr>
          <w:iCs/>
        </w:rPr>
        <w:t xml:space="preserve">, their high </w:t>
      </w:r>
      <w:r w:rsidR="006C2DDA" w:rsidRPr="00E80787">
        <w:rPr>
          <w:iCs/>
        </w:rPr>
        <w:t xml:space="preserve">effective population size </w:t>
      </w:r>
      <w:r w:rsidR="00E80787" w:rsidRPr="00E80787">
        <w:rPr>
          <w:iCs/>
        </w:rPr>
        <w:t xml:space="preserve">could </w:t>
      </w:r>
      <w:r w:rsidR="006C2DDA" w:rsidRPr="00E80787">
        <w:rPr>
          <w:iCs/>
        </w:rPr>
        <w:t>be too large for genetic drift to have a</w:t>
      </w:r>
      <w:r w:rsidR="00E80787">
        <w:rPr>
          <w:iCs/>
        </w:rPr>
        <w:t xml:space="preserve"> detectable</w:t>
      </w:r>
      <w:r w:rsidR="006C2DDA" w:rsidRPr="00E80787">
        <w:rPr>
          <w:iCs/>
        </w:rPr>
        <w:t xml:space="preserve"> effect</w:t>
      </w:r>
      <w:r w:rsidR="001F0A0B">
        <w:rPr>
          <w:iCs/>
        </w:rPr>
        <w:t>. More genetic information (e.g., using thousands of variable markers)</w:t>
      </w:r>
      <w:r w:rsidR="00E80787">
        <w:rPr>
          <w:iCs/>
        </w:rPr>
        <w:t>,</w:t>
      </w:r>
      <w:r w:rsidR="001F0A0B">
        <w:rPr>
          <w:iCs/>
        </w:rPr>
        <w:t xml:space="preserve"> could help to detect effects of the landscape </w:t>
      </w:r>
      <w:r w:rsidR="00E80787">
        <w:rPr>
          <w:iCs/>
        </w:rPr>
        <w:t xml:space="preserve">at the spatial and temporal </w:t>
      </w:r>
      <w:ins w:id="415" w:author="Author">
        <w:r w:rsidR="00875563">
          <w:rPr>
            <w:iCs/>
          </w:rPr>
          <w:t xml:space="preserve">scales </w:t>
        </w:r>
      </w:ins>
      <w:r w:rsidR="001F0A0B">
        <w:rPr>
          <w:iCs/>
        </w:rPr>
        <w:t xml:space="preserve">relevant for the disturbance </w:t>
      </w:r>
      <w:r w:rsidR="001F0A0B">
        <w:rPr>
          <w:iCs/>
        </w:rPr>
        <w:fldChar w:fldCharType="begin"/>
      </w:r>
      <w:r w:rsidR="001F0A0B">
        <w:rPr>
          <w:iCs/>
        </w:rPr>
        <w:instrText xml:space="preserve"> ADDIN ZOTERO_ITEM CSL_CITATION {"citationID":"or16vEUt","properties":{"formattedCitation":"(Landguth et al., 2012)","plainCitation":"(Landguth et al., 2012)","noteIndex":0},"citationItems":[{"id":13733,"uris":["http://zotero.org/users/4948104/items/5FCHXBFI"],"itemData":{"id":13733,"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sidR="001F0A0B">
        <w:rPr>
          <w:iCs/>
        </w:rPr>
        <w:fldChar w:fldCharType="separate"/>
      </w:r>
      <w:r w:rsidR="001F0A0B" w:rsidRPr="001F0A0B">
        <w:rPr>
          <w:rFonts w:cs="Times New Roman"/>
        </w:rPr>
        <w:t>(Landguth et al., 2012)</w:t>
      </w:r>
      <w:r w:rsidR="001F0A0B">
        <w:rPr>
          <w:iCs/>
        </w:rPr>
        <w:fldChar w:fldCharType="end"/>
      </w:r>
      <w:r w:rsidR="006C2DDA" w:rsidRPr="00E80787">
        <w:rPr>
          <w:iCs/>
        </w:rPr>
        <w:t>.</w:t>
      </w:r>
      <w:r w:rsidR="001F0A0B">
        <w:rPr>
          <w:iCs/>
        </w:rPr>
        <w:t xml:space="preserve"> </w:t>
      </w:r>
      <w:del w:id="416" w:author="Author">
        <w:r w:rsidR="001F0A0B">
          <w:rPr>
            <w:iCs/>
          </w:rPr>
          <w:delText>However, if there is truly no IBD, then IBR could not be evaluated at the scales covered in our study.</w:delText>
        </w:r>
      </w:del>
    </w:p>
    <w:p w14:paraId="165C2867" w14:textId="193EA09C" w:rsidR="000C4754" w:rsidRDefault="00BA40E3" w:rsidP="00DE7D58">
      <w:pPr>
        <w:pStyle w:val="Heading2"/>
        <w:numPr>
          <w:ilvl w:val="1"/>
          <w:numId w:val="1"/>
        </w:numPr>
      </w:pPr>
      <w:ins w:id="417" w:author="Author">
        <w:r>
          <w:t xml:space="preserve"> </w:t>
        </w:r>
      </w:ins>
      <w:r w:rsidR="00DE7D58">
        <w:t>|  Implications for hoverfly biodiversity and pollination services</w:t>
      </w:r>
    </w:p>
    <w:p w14:paraId="6A10F1CF" w14:textId="13129DE6"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041655">
        <w:instrText xml:space="preserve"> ADDIN ZOTERO_ITEM CSL_CITATION {"citationID":"lm9eHUmO","properties":{"formattedCitation":"(Bonte et al., 2012)","plainCitation":"(Bonte et al., 2012)","noteIndex":0},"citationItems":[{"id":168,"uris":["http://zotero.org/users/4948104/items/FL3DIHXP"],"itemData":{"id":1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Bonte et al., 2012)</w:t>
      </w:r>
      <w:r>
        <w:fldChar w:fldCharType="end"/>
      </w:r>
      <w:r>
        <w:t xml:space="preserve">. For example, there could be high mortality rates in some urban or peri-urban agricultural </w:t>
      </w:r>
      <w:r w:rsidR="00EE29EB">
        <w:t xml:space="preserve">habitats, which </w:t>
      </w:r>
      <w:r>
        <w:t xml:space="preserve">would likely lower population density and </w:t>
      </w:r>
      <w:commentRangeStart w:id="418"/>
      <w:r>
        <w:t>genetic diversity</w:t>
      </w:r>
      <w:r w:rsidR="00EE29EB">
        <w:t xml:space="preserve"> </w:t>
      </w:r>
      <w:commentRangeEnd w:id="418"/>
      <w:r w:rsidR="00875563">
        <w:rPr>
          <w:rStyle w:val="CommentReference"/>
        </w:rPr>
        <w:commentReference w:id="418"/>
      </w:r>
      <w:r w:rsidR="00EE29EB">
        <w:t>although a large number of local dispersers could offset their genetic signal.</w:t>
      </w:r>
      <w:r>
        <w:t xml:space="preserve"> Finally, a</w:t>
      </w:r>
      <w:r w:rsidR="00682835">
        <w:t xml:space="preserve">lthough we did not </w:t>
      </w:r>
      <w:commentRangeStart w:id="419"/>
      <w:r w:rsidR="00682835">
        <w:t>find</w:t>
      </w:r>
      <w:r>
        <w:t xml:space="preserve"> c</w:t>
      </w:r>
      <w:r w:rsidR="00682835">
        <w:t xml:space="preserve">onstraints on gene flow </w:t>
      </w:r>
      <w:commentRangeEnd w:id="419"/>
      <w:r w:rsidR="00692790">
        <w:rPr>
          <w:rStyle w:val="CommentReference"/>
        </w:rPr>
        <w:commentReference w:id="419"/>
      </w:r>
      <w:r w:rsidR="00682835">
        <w:t>within urbanized landscapes</w:t>
      </w:r>
      <w:r>
        <w:t xml:space="preserve"> for those two species</w:t>
      </w:r>
      <w:r w:rsidR="00682835">
        <w:t>, they are likely to exist in other systems</w:t>
      </w:r>
      <w:r>
        <w:t>, including for hoverflies.</w:t>
      </w:r>
    </w:p>
    <w:p w14:paraId="140FA55E" w14:textId="6FD1668E"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del w:id="420" w:author="Author">
        <w:r w:rsidR="005C38C0">
          <w:delText>that</w:delText>
        </w:r>
      </w:del>
      <w:ins w:id="421" w:author="Author">
        <w:r w:rsidR="00692790">
          <w:t>than</w:t>
        </w:r>
      </w:ins>
      <w:r w:rsidR="00692790">
        <w:t xml:space="preserve">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041655">
        <w:instrText xml:space="preserve"> ADDIN ZOTERO_ITEM CSL_CITATION {"citationID":"JqRJeyci","properties":{"formattedCitation":"(Hall et al., 2017; Theodorou et al., 2020)","plainCitation":"(Hall et al., 2017; Theodorou et al., 2020)","noteIndex":0},"citationItems":[{"id":7379,"uris":["http://zotero.org/users/4948104/items/ZZII6PGU"],"itemData":{"id":7379,"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62,"uris":["http://zotero.org/users/4948104/items/PCHK6NWX"],"itemData":{"id":13662,"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041655">
        <w:instrText xml:space="preserve"> ADDIN ZOTERO_ITEM CSL_CITATION {"citationID":"n3ukRrSe","properties":{"formattedCitation":"(Svenningsen et al., 2020, 2021)","plainCitation":"(Svenningsen et al., 2020, 2021)","noteIndex":0},"citationItems":[{"id":13424,"uris":["http://zotero.org/users/4948104/items/T8J9TSXC"],"itemData":{"id":13424,"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96,"uris":["http://zotero.org/users/4948104/items/AR9LBIBA"],"itemData":{"id":13396,"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Svenningsen et al., 2020, 2021)</w:t>
      </w:r>
      <w:r w:rsidR="00D74552">
        <w:fldChar w:fldCharType="end"/>
      </w:r>
      <w:r w:rsidR="0020424C">
        <w:t xml:space="preserve">. </w:t>
      </w:r>
      <w:commentRangeStart w:id="422"/>
      <w:r w:rsidR="0020424C">
        <w:t xml:space="preserve">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422"/>
      <w:r w:rsidR="00692790">
        <w:rPr>
          <w:rStyle w:val="CommentReference"/>
        </w:rPr>
        <w:commentReference w:id="422"/>
      </w:r>
      <w:r w:rsidR="0020424C">
        <w:t xml:space="preserve">. The </w:t>
      </w:r>
      <w:commentRangeStart w:id="423"/>
      <w:r w:rsidR="0020424C">
        <w:t xml:space="preserve">hoverfly populations we studied could be at risk </w:t>
      </w:r>
      <w:commentRangeEnd w:id="423"/>
      <w:r w:rsidR="00875563">
        <w:rPr>
          <w:rStyle w:val="CommentReference"/>
        </w:rPr>
        <w:commentReference w:id="423"/>
      </w:r>
      <w:r w:rsidR="0020424C">
        <w:t xml:space="preserve">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0E5C6609" w:rsidR="00232AC8" w:rsidRPr="00682835" w:rsidRDefault="00232AC8" w:rsidP="00682835">
      <w:commentRangeStart w:id="424"/>
      <w:r>
        <w:t>Some introduced hoverflies</w:t>
      </w:r>
      <w:r w:rsidRPr="006577A9">
        <w:t xml:space="preserve"> c</w:t>
      </w:r>
      <w:r>
        <w:t>an</w:t>
      </w:r>
      <w:r w:rsidRPr="006577A9">
        <w:t xml:space="preserve"> potentially outcompete native species due to their high polyphagy</w:t>
      </w:r>
      <w:r>
        <w:t xml:space="preserve"> and dispersal abilities</w:t>
      </w:r>
      <w:r w:rsidR="00DB58C8">
        <w:t xml:space="preserve"> and </w:t>
      </w:r>
      <w:commentRangeEnd w:id="424"/>
      <w:r w:rsidR="00692790">
        <w:rPr>
          <w:rStyle w:val="CommentReference"/>
        </w:rPr>
        <w:commentReference w:id="424"/>
      </w:r>
      <w:r w:rsidR="00DB58C8">
        <w:t>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041655">
        <w:instrText xml:space="preserve"> ADDIN ZOTERO_ITEM CSL_CITATION {"citationID":"TZ7wUqSB","properties":{"formattedCitation":"(BugGuide, 2022)","plainCitation":"(BugGuide, 2022)","noteIndex":0},"citationItems":[{"id":13428,"uris":["http://zotero.org/users/4948104/items/9JWPCS56"],"itemData":{"id":13428,"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041655">
        <w:instrText xml:space="preserve"> ADDIN ZOTERO_ITEM CSL_CITATION {"citationID":"Zbmyxmgr","properties":{"formattedCitation":"(Rotheray, 1993)","plainCitation":"(Rotheray, 1993)","noteIndex":0},"citationItems":[{"id":13566,"uris":["http://zotero.org/users/4948104/items/IXMTMAEP"],"itemData":{"id":13566,"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041655">
        <w:instrText xml:space="preserve"> ADDIN ZOTERO_ITEM CSL_CITATION {"citationID":"4jqhcsb7","properties":{"formattedCitation":"(GBIF.org, 2022; Miranda et al., 2013)","plainCitation":"(GBIF.org, 2022; Miranda et al., 2013)","noteIndex":0},"citationItems":[{"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041655">
        <w:instrText xml:space="preserve"> ADDIN ZOTERO_ITEM CSL_CITATION {"citationID":"LD2r78ms","properties":{"formattedCitation":"(Branquart and Hemptinne, 2000)","plainCitation":"(Branquart and Hemptinne, 2000)","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r>
        <w:rPr>
          <w:i/>
        </w:rPr>
        <w:t xml:space="preserve">Merodon </w:t>
      </w:r>
      <w:r w:rsidRPr="006809BE">
        <w:rPr>
          <w:i/>
        </w:rPr>
        <w:t>equestris</w:t>
      </w:r>
      <w:r>
        <w:t xml:space="preserve"> is a European species now present in East Asia, North America, and Oceania </w:t>
      </w:r>
      <w:r>
        <w:fldChar w:fldCharType="begin"/>
      </w:r>
      <w:r w:rsidR="00041655">
        <w:instrText xml:space="preserve"> ADDIN ZOTERO_ITEM CSL_CITATION {"citationID":"dQjxP9lB","properties":{"formattedCitation":"(Hong et al., 2012; Thompson, 2008)","plainCitation":"(Hong et al., 2012; Thompson, 2008)","noteIndex":0},"citationItems":[{"id":13563,"uris":["http://zotero.org/users/4948104/items/RZI7A9Y3"],"itemData":{"id":13563,"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64,"uris":["http://zotero.org/users/4948104/items/8XZ789FX"],"itemData":{"id":13564,"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r>
        <w:rPr>
          <w:i/>
        </w:rPr>
        <w:t>Eristalis tenax</w:t>
      </w:r>
      <w:r>
        <w:t xml:space="preserve">, another European species, is a strong competitor due to its polyphagy, strong dispersal and aggressive territorial behavior towards other pollinators </w:t>
      </w:r>
      <w:r>
        <w:fldChar w:fldCharType="begin"/>
      </w:r>
      <w:r w:rsidR="00041655">
        <w:instrText xml:space="preserve"> ADDIN ZOTERO_ITEM CSL_CITATION {"citationID":"CYI21csp","properties":{"formattedCitation":"(Wellington and Fitzpatrick, 1981)","plainCitation":"(Wellington and Fitzpatrick, 1981)","noteIndex":0},"citationItems":[{"id":13562,"uris":["http://zotero.org/users/4948104/items/637G6J6D"],"itemData":{"id":13562,"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tenax </w:t>
      </w:r>
      <w:r>
        <w:t xml:space="preserve">has spread through North America and New Zealand where they reach high abundances. Finally, </w:t>
      </w:r>
      <w:r w:rsidRPr="006577A9">
        <w:rPr>
          <w:i/>
        </w:rPr>
        <w:t>Simosyrphus grandicornis</w:t>
      </w:r>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041655">
        <w:instrText xml:space="preserve"> ADDIN ZOTERO_ITEM CSL_CITATION {"citationID":"MxqDOSJE","properties":{"formattedCitation":"(Doyle et al., 2020)","plainCitation":"(Doyle et al., 2020)","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0BBA6E4E" w:rsidR="00965DCE" w:rsidRPr="00B95C2C" w:rsidRDefault="00B95C2C" w:rsidP="006F501D">
      <w:r w:rsidRPr="00B95C2C">
        <w:t xml:space="preserve">We thank </w:t>
      </w:r>
      <w:r w:rsidR="00375753" w:rsidRPr="00375753">
        <w:t>Balint Andrasi</w:t>
      </w:r>
      <w:r w:rsidR="00375753">
        <w:t>, Dylan Thissen,</w:t>
      </w:r>
      <w:r w:rsidR="00375753" w:rsidRPr="00375753">
        <w:t xml:space="preserve"> </w:t>
      </w:r>
      <w:del w:id="425" w:author="Author">
        <w:r w:rsidR="00375753">
          <w:delText>Antonio Cruzony</w:delText>
        </w:r>
      </w:del>
      <w:ins w:id="426" w:author="Author">
        <w:r w:rsidR="00692790">
          <w:t xml:space="preserve">António </w:t>
        </w:r>
        <w:r w:rsidR="00375753">
          <w:t>Cruz</w:t>
        </w:r>
      </w:ins>
      <w:r w:rsidR="00375753">
        <w:t xml:space="preserve">, Caroline Grounds, </w:t>
      </w:r>
      <w:r w:rsidR="00375753" w:rsidRPr="00375753">
        <w:t>Fernanda Andrea Herrera Mesías</w:t>
      </w:r>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t>
      </w:r>
      <w:commentRangeStart w:id="427"/>
      <w:r w:rsidR="00375753">
        <w:t xml:space="preserve">We thank the government of Luxembourg and Germany </w:t>
      </w:r>
      <w:del w:id="428" w:author="Author">
        <w:r w:rsidR="00375753">
          <w:delText>from</w:delText>
        </w:r>
      </w:del>
      <w:ins w:id="429" w:author="Author">
        <w:r w:rsidR="00375753">
          <w:t>f</w:t>
        </w:r>
        <w:r w:rsidR="00875563">
          <w:t>or</w:t>
        </w:r>
      </w:ins>
      <w:r w:rsidR="00375753">
        <w:t xml:space="preserve"> granting us netting permits.</w:t>
      </w:r>
      <w:commentRangeEnd w:id="427"/>
      <w:r w:rsidR="00875563">
        <w:rPr>
          <w:rStyle w:val="CommentReference"/>
        </w:rPr>
        <w:commentReference w:id="427"/>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t>REFERENCES</w:t>
      </w:r>
    </w:p>
    <w:p w14:paraId="278C7861" w14:textId="77777777" w:rsidR="001F0A0B" w:rsidRDefault="00F622C3" w:rsidP="001F0A0B">
      <w:pPr>
        <w:pStyle w:val="Bibliography"/>
      </w:pPr>
      <w:r>
        <w:fldChar w:fldCharType="begin"/>
      </w:r>
      <w:r w:rsidR="00AB1444">
        <w:rPr>
          <w:lang w:val="en-GB"/>
        </w:rPr>
        <w:instrText xml:space="preserve"> ADDIN ZOTERO_BIBL {"uncited":[],"omitted":[],"custom":[]} CSL_BIBLIOGRAPHY </w:instrText>
      </w:r>
      <w:r>
        <w:fldChar w:fldCharType="separate"/>
      </w:r>
      <w:r w:rsidR="001F0A0B">
        <w:t>Adamack, A.T., Gruber, B., 2014. PopGenReport: simplifying basic population genetic analyses in R. Methods Ecol. Evol. 4.</w:t>
      </w:r>
    </w:p>
    <w:p w14:paraId="52F2E68C" w14:textId="77777777" w:rsidR="001F0A0B" w:rsidRPr="001F0A0B" w:rsidRDefault="001F0A0B" w:rsidP="001F0A0B">
      <w:pPr>
        <w:pStyle w:val="Bibliography"/>
        <w:rPr>
          <w:lang w:val="fr-FR"/>
        </w:rPr>
      </w:pPr>
      <w:r>
        <w:t xml:space="preserve">Agapow, P.M., Burt, A., 2001. Indices of multilocus linkage disequilibrium. </w:t>
      </w:r>
      <w:r w:rsidRPr="001F0A0B">
        <w:rPr>
          <w:lang w:val="fr-FR"/>
        </w:rPr>
        <w:t>Mol. Ecol. Notes 1, 101–102. https://doi.org/10.1046/j.1471-8278.2000.00014.x</w:t>
      </w:r>
    </w:p>
    <w:p w14:paraId="4B83635F" w14:textId="77777777" w:rsidR="001F0A0B" w:rsidRDefault="001F0A0B" w:rsidP="001F0A0B">
      <w:pPr>
        <w:pStyle w:val="Bibliography"/>
      </w:pPr>
      <w:r w:rsidRPr="001F0A0B">
        <w:rPr>
          <w:lang w:val="fr-FR"/>
        </w:rPr>
        <w:t xml:space="preserve">Aubert, J., Goeldlin de Tiefenau, P., 1981. Observations sur les migrations de Syrphides (Dipt.) dans les Alpes de Suisse occidentale. </w:t>
      </w:r>
      <w:r>
        <w:t>J. Swiss Entomol. Soc. 54. https://doi.org/10.5169/SEALS-402013</w:t>
      </w:r>
    </w:p>
    <w:p w14:paraId="0A881D8A" w14:textId="77777777" w:rsidR="001F0A0B" w:rsidRDefault="001F0A0B" w:rsidP="001F0A0B">
      <w:pPr>
        <w:pStyle w:val="Bibliography"/>
      </w:pPr>
      <w:r>
        <w:t xml:space="preserve">Aubert, J., Goeldlin, P., Lyon, J.-P., 1969. </w:t>
      </w:r>
      <w:r w:rsidRPr="001F0A0B">
        <w:rPr>
          <w:lang w:val="fr-FR"/>
        </w:rPr>
        <w:t xml:space="preserve">Essais de marquage et de reprise d’insectes migrateurs en automne 1968. </w:t>
      </w:r>
      <w:r>
        <w:t>J. Swiss Entomol. Soc. 42. https://doi.org/10.5169/SEALS-401588</w:t>
      </w:r>
    </w:p>
    <w:p w14:paraId="22E1EB6F" w14:textId="77777777" w:rsidR="001F0A0B" w:rsidRDefault="001F0A0B" w:rsidP="001F0A0B">
      <w:pPr>
        <w:pStyle w:val="Bibliography"/>
      </w:pPr>
      <w:r>
        <w:t>Bickel, D., Pape, T., Meier, R. (Eds.), 2009. Diptera Diversity: Status, Challenges and Tools. Brill.</w:t>
      </w:r>
    </w:p>
    <w:p w14:paraId="5011D2EC" w14:textId="77777777" w:rsidR="001F0A0B" w:rsidRDefault="001F0A0B" w:rsidP="001F0A0B">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56D57A28" w14:textId="77777777" w:rsidR="001F0A0B" w:rsidRDefault="001F0A0B" w:rsidP="001F0A0B">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56BC22E0" w14:textId="77777777" w:rsidR="001F0A0B" w:rsidRDefault="001F0A0B" w:rsidP="001F0A0B">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 Rev. 87, 290–312. https://doi.org/10.1111/j.1469-185X.2011.00201.x</w:t>
      </w:r>
    </w:p>
    <w:p w14:paraId="0A92DD1F" w14:textId="77777777" w:rsidR="001F0A0B" w:rsidRDefault="001F0A0B" w:rsidP="001F0A0B">
      <w:pPr>
        <w:pStyle w:val="Bibliography"/>
      </w:pPr>
      <w:r>
        <w:t>Bowler, D.E., Benton, T.G., 2005. Causes and consequences of animal dispersal strategies: relating individual behaviour to spatial dynamics. Biol. Rev. 80, 205–225. https://doi.org/10.1017/S1464793104006645</w:t>
      </w:r>
    </w:p>
    <w:p w14:paraId="3F399766" w14:textId="77777777" w:rsidR="001F0A0B" w:rsidRDefault="001F0A0B" w:rsidP="001F0A0B">
      <w:pPr>
        <w:pStyle w:val="Bibliography"/>
      </w:pPr>
      <w:r>
        <w:t>Branquart, E., Hemptinne, J.-L., 2000. Selectivity in the exploitation of floral resources by hoverflies (Diptera: Syrphinae). Ecography 23, 732–742. https://doi.org/10.1111/j.1600-0587.2000.tb00316.x</w:t>
      </w:r>
    </w:p>
    <w:p w14:paraId="1F71F32E" w14:textId="77777777" w:rsidR="001F0A0B" w:rsidRDefault="001F0A0B" w:rsidP="001F0A0B">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718AFE5B" w14:textId="77777777" w:rsidR="001F0A0B" w:rsidRDefault="001F0A0B" w:rsidP="001F0A0B">
      <w:pPr>
        <w:pStyle w:val="Bibliography"/>
      </w:pPr>
      <w:r>
        <w:t>Brookfield, J.F.Y., 1996. A simple new method for estimating null allele frequency from heterozygote deficiency. Mol. Ecol. 5, 453–455.</w:t>
      </w:r>
    </w:p>
    <w:p w14:paraId="7C4CD04E" w14:textId="77777777" w:rsidR="001F0A0B" w:rsidRDefault="001F0A0B" w:rsidP="001F0A0B">
      <w:pPr>
        <w:pStyle w:val="Bibliography"/>
      </w:pPr>
      <w:r>
        <w:t>Broquet, T., Petit, E.J., 2009. Molecular Estimation of Dispersal for Ecology and Population Genetics. Annu. Rev. Ecol. Evol. Syst. 40, 193–216. https://doi.org/10.1146/annurev.ecolsys.110308.120324</w:t>
      </w:r>
    </w:p>
    <w:p w14:paraId="29E04C3B" w14:textId="77777777" w:rsidR="001F0A0B" w:rsidRDefault="001F0A0B" w:rsidP="001F0A0B">
      <w:pPr>
        <w:pStyle w:val="Bibliography"/>
      </w:pPr>
      <w:r>
        <w:t>BugGuide, 2022. Species account - Myathropa florea.</w:t>
      </w:r>
    </w:p>
    <w:p w14:paraId="1CD92BB5" w14:textId="77777777" w:rsidR="001F0A0B" w:rsidRDefault="001F0A0B" w:rsidP="001F0A0B">
      <w:pPr>
        <w:pStyle w:val="Bibliography"/>
      </w:pPr>
      <w:r>
        <w:t>Cayuela, H., Rougemont, Q., Prunier, J.G., Moore, J.S., Clobert, J., Besnard, A., Bernatchez, L., 2018. Demographic and genetic approaches to study dispersal in wild animal populations: A methodological review. Mol. Ecol. 27, 3976–4010. https://doi.org/10.1111/mec.14848</w:t>
      </w:r>
    </w:p>
    <w:p w14:paraId="526E820A" w14:textId="77777777" w:rsidR="001F0A0B" w:rsidRDefault="001F0A0B" w:rsidP="001F0A0B">
      <w:pPr>
        <w:pStyle w:val="Bibliography"/>
      </w:pPr>
      <w:r>
        <w:t>Cheng, L., Connor, T.R., Siren, J., Aanensen, D.M., Corander, J., 2013. Hierarchical and Spatially Explicit Clustering of DNA Sequences with BAPS Software. Mol. Biol. Evol. 30, 1224–1228. https://doi.org/10.1093/molbev/mst028</w:t>
      </w:r>
    </w:p>
    <w:p w14:paraId="747F97D1" w14:textId="77777777" w:rsidR="001F0A0B" w:rsidRDefault="001F0A0B" w:rsidP="001F0A0B">
      <w:pPr>
        <w:pStyle w:val="Bibliography"/>
      </w:pPr>
      <w:r>
        <w:t>Corander, J., Marttinen, P., Sirén, J., Tang, J., 2008. Enhanced Bayesian modelling in BAPS software for learning genetic structures of populations. BMC Bioinformatics 9, 539. https://doi.org/10.1186/1471-2105-9-539</w:t>
      </w:r>
    </w:p>
    <w:p w14:paraId="5DF01320" w14:textId="77777777" w:rsidR="001F0A0B" w:rsidRDefault="001F0A0B" w:rsidP="001F0A0B">
      <w:pPr>
        <w:pStyle w:val="Bibliography"/>
      </w:pPr>
      <w:r>
        <w:t>Culley, T.M., Stamper, T.I., Stokes, R.L., Brzyski, J.R., Hardiman, N.A., Klooster, M.R., Merritt, B.J., 2013. An efficient technique for primer development and application that integrates fluorescent labeling and multiplex PCR. Appl. Plant Sci. 1, 1300027. https://doi.org/10.3732/apps.1300027</w:t>
      </w:r>
    </w:p>
    <w:p w14:paraId="5E1AA989" w14:textId="77777777" w:rsidR="001F0A0B" w:rsidRDefault="001F0A0B" w:rsidP="001F0A0B">
      <w:pPr>
        <w:pStyle w:val="Bibliography"/>
      </w:pPr>
      <w:r>
        <w:t>Curdes, G., 1998. Urban form and innovation: The case of Cologne. Urban Morphol. 2, 11–18.</w:t>
      </w:r>
    </w:p>
    <w:p w14:paraId="3FE6D0B9" w14:textId="77777777" w:rsidR="001F0A0B" w:rsidRDefault="001F0A0B" w:rsidP="001F0A0B">
      <w:pPr>
        <w:pStyle w:val="Bibliography"/>
      </w:pPr>
      <w:r>
        <w:t>Davis, E.S., Murray, T.E., Fitzpatrick, Ú., Brown, M.J.F., Paxton, R.J., 2010. Landscape effects on extremely fragmented populations of a rare solitary bee, Colletes floralis. Mol. Ecol. 19, 4922–4935. https://doi.org/10.1111/j.1365-294X.2010.04868.x</w:t>
      </w:r>
    </w:p>
    <w:p w14:paraId="14E22EE3" w14:textId="77777777" w:rsidR="001F0A0B" w:rsidRDefault="001F0A0B" w:rsidP="001F0A0B">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442D8099" w14:textId="77777777" w:rsidR="001F0A0B" w:rsidRDefault="001F0A0B" w:rsidP="001F0A0B">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20AB4806" w14:textId="77777777" w:rsidR="001F0A0B" w:rsidRDefault="001F0A0B" w:rsidP="001F0A0B">
      <w:pPr>
        <w:pStyle w:val="Bibliography"/>
      </w:pPr>
      <w:r>
        <w:t>Doyle, T., Hawkes, W.L.S., Massy, R., Powney, G.D., Menz, M.H.M., Wotton, K.R., 2020. Pollination by hoverflies in the Anthropocene. Proc. R. Soc. B Biol. Sci. 287, 20200508. https://doi.org/10.1098/rspb.2020.0508</w:t>
      </w:r>
    </w:p>
    <w:p w14:paraId="65F6CADF" w14:textId="77777777" w:rsidR="001F0A0B" w:rsidRDefault="001F0A0B" w:rsidP="001F0A0B">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47D1ABCC" w14:textId="77777777" w:rsidR="001F0A0B" w:rsidRDefault="001F0A0B" w:rsidP="001F0A0B">
      <w:pPr>
        <w:pStyle w:val="Bibliography"/>
      </w:pPr>
      <w:r>
        <w:t>Dreier, S., Redhead, J.W., Warren, I.A., Bourke, A.F.G., Heard, M.S., Jordan, W.C., Sumner, S., Wang, J., Carvell, C., 2014. Fine-scale spatial genetic structure of common and declining bumble bees across an agricultural landscape. Mol. Ecol. 23, 3384–3395. https://doi.org/10.1111/mec.12823</w:t>
      </w:r>
    </w:p>
    <w:p w14:paraId="51B88255" w14:textId="77777777" w:rsidR="001F0A0B" w:rsidRPr="001F0A0B" w:rsidRDefault="001F0A0B" w:rsidP="001F0A0B">
      <w:pPr>
        <w:pStyle w:val="Bibliography"/>
        <w:rPr>
          <w:lang w:val="fr-FR"/>
        </w:rPr>
      </w:pPr>
      <w:r>
        <w:t xml:space="preserve">Earl, D.A., vonHoldt, B.M., 2012. STRUCTURE HARVESTER: a website and program for visualizing STRUCTURE output and implementing the Evanno method. </w:t>
      </w:r>
      <w:r w:rsidRPr="001F0A0B">
        <w:rPr>
          <w:lang w:val="fr-FR"/>
        </w:rPr>
        <w:t>Conserv. Genet. Resour. 4, 359–361. https://doi.org/10.1007/s12686-011-9548-7</w:t>
      </w:r>
    </w:p>
    <w:p w14:paraId="2E6CCCD3" w14:textId="77777777" w:rsidR="001F0A0B" w:rsidRDefault="001F0A0B" w:rsidP="001F0A0B">
      <w:pPr>
        <w:pStyle w:val="Bibliography"/>
      </w:pPr>
      <w:r w:rsidRPr="001F0A0B">
        <w:rPr>
          <w:lang w:val="fr-FR"/>
        </w:rPr>
        <w:t xml:space="preserve">Evanno, G., Regnaut, S., Goudet, J., 2005. </w:t>
      </w:r>
      <w:r>
        <w:t>Detecting the number of clusters of individuals using the software structure: a simulation study. Mol. Ecol. 14, 2611–2620.</w:t>
      </w:r>
    </w:p>
    <w:p w14:paraId="1EFA7B3E" w14:textId="77777777" w:rsidR="001F0A0B" w:rsidRDefault="001F0A0B" w:rsidP="001F0A0B">
      <w:pPr>
        <w:pStyle w:val="Bibliography"/>
      </w:pPr>
      <w:r>
        <w:t>Frantine-Silva, W., Augusto, S.C., Tosta, T.H.A., Pacheco, A.S., Kotelok-Diniz, T., Apolinário da Silva, C., Sofia, S.H., 2021. Genetic diversity and population structure of orchid bees from the Brazilian savanna. J. Apic. Res. 60, 385–395. https://doi.org/10.1080/00218839.2021.1898788</w:t>
      </w:r>
    </w:p>
    <w:p w14:paraId="0A56C308" w14:textId="77777777" w:rsidR="001F0A0B" w:rsidRPr="001F0A0B" w:rsidRDefault="001F0A0B" w:rsidP="001F0A0B">
      <w:pPr>
        <w:pStyle w:val="Bibliography"/>
        <w:rPr>
          <w:lang w:val="fr-FR"/>
        </w:rPr>
      </w:pPr>
      <w:r>
        <w:t xml:space="preserve">Frantz, A.C., Cellina, S., Krier, A., Schley, L., Burke, T., 2009. Using spatial Bayesian methods to determine the genetic structure of a continuously distributed population: Clusters or isolation by distance? </w:t>
      </w:r>
      <w:r w:rsidRPr="001F0A0B">
        <w:rPr>
          <w:lang w:val="fr-FR"/>
        </w:rPr>
        <w:t>J. Appl. Ecol. 46, 493–505. https://doi.org/10.1111/j.1365-2664.2008.01606.x</w:t>
      </w:r>
    </w:p>
    <w:p w14:paraId="3D84C4A7" w14:textId="77777777" w:rsidR="001F0A0B" w:rsidRDefault="001F0A0B" w:rsidP="001F0A0B">
      <w:pPr>
        <w:pStyle w:val="Bibliography"/>
      </w:pPr>
      <w:r w:rsidRPr="001F0A0B">
        <w:rPr>
          <w:lang w:val="fr-FR"/>
        </w:rPr>
        <w:t xml:space="preserve">Gallai, N., Salles, J.-M., Settele, J., Vaissière, B.E., 2009. </w:t>
      </w:r>
      <w:r>
        <w:t>Economic valuation of the vulnerability of world agriculture confronted with pollinator decline. Ecol. Econ. 68, 810–821. https://doi.org/10.1016/j.ecolecon.2008.06.014</w:t>
      </w:r>
    </w:p>
    <w:p w14:paraId="2978FDBB" w14:textId="77777777" w:rsidR="001F0A0B" w:rsidRDefault="001F0A0B" w:rsidP="001F0A0B">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21AAB837" w14:textId="77777777" w:rsidR="001F0A0B" w:rsidRDefault="001F0A0B" w:rsidP="001F0A0B">
      <w:pPr>
        <w:pStyle w:val="Bibliography"/>
      </w:pPr>
      <w:r w:rsidRPr="001F0A0B">
        <w:rPr>
          <w:lang w:val="fr-FR"/>
        </w:rPr>
        <w:t xml:space="preserve">Gauffre, B., Estoup, A., Bretagnolle, V., Cosson, J.F., 2008. </w:t>
      </w:r>
      <w:r>
        <w:t>Spatial genetic structure of a small rodent in a heterogeneous landscape. Mol. Ecol. 17, 4619–4629. https://doi.org/10.1111/j.1365-294X.2008.03950.x</w:t>
      </w:r>
    </w:p>
    <w:p w14:paraId="2D69E22F" w14:textId="77777777" w:rsidR="001F0A0B" w:rsidRDefault="001F0A0B" w:rsidP="001F0A0B">
      <w:pPr>
        <w:pStyle w:val="Bibliography"/>
      </w:pPr>
      <w:r>
        <w:t>GBIF.org, 2022. Occurrence Download - Myathropa florea - North America (05 September 2022) https://doi.org/10.15468/dl.ctqqr2.</w:t>
      </w:r>
    </w:p>
    <w:p w14:paraId="5216F47F" w14:textId="77777777" w:rsidR="001F0A0B" w:rsidRDefault="001F0A0B" w:rsidP="001F0A0B">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55AE9AA8" w14:textId="77777777" w:rsidR="001F0A0B" w:rsidRDefault="001F0A0B" w:rsidP="001F0A0B">
      <w:pPr>
        <w:pStyle w:val="Bibliography"/>
      </w:pPr>
      <w:r>
        <w:t>Glück, M., Geue, J.C., Thomassen, H.A., 2022. Environmental differences explain subtle yet detectable genetic structure in a widespread pollinator. BMC Ecol. Evol. 22, 8. https://doi.org/10.1186/s12862-022-01963-5</w:t>
      </w:r>
    </w:p>
    <w:p w14:paraId="266FF5CD" w14:textId="77777777" w:rsidR="001F0A0B" w:rsidRDefault="001F0A0B" w:rsidP="001F0A0B">
      <w:pPr>
        <w:pStyle w:val="Bibliography"/>
      </w:pPr>
      <w:r>
        <w:t>Greenleaf, S.S., Williams, N.M., Winfree, R., Kremen, C., 2007. Bee foraging ranges and their relationship to body size. Oecologia 153, 589–596. https://doi.org/10.1007/s00442-007-0752-9</w:t>
      </w:r>
    </w:p>
    <w:p w14:paraId="303579FD" w14:textId="77777777" w:rsidR="001F0A0B" w:rsidRDefault="001F0A0B" w:rsidP="001F0A0B">
      <w:pPr>
        <w:pStyle w:val="Bibliography"/>
      </w:pPr>
      <w:r>
        <w:t>Guo, S.W., Thompson, E.A., 1992. Performing the exact test of Hardy-Weinberg proportion for multiple alleles. Biometrics 48, 361–372.</w:t>
      </w:r>
    </w:p>
    <w:p w14:paraId="0E95A173" w14:textId="77777777" w:rsidR="001F0A0B" w:rsidRDefault="001F0A0B" w:rsidP="001F0A0B">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 Biol. 31, 24–29. https://doi.org/10.1111/cobi.12840</w:t>
      </w:r>
    </w:p>
    <w:p w14:paraId="1D5F77A5" w14:textId="77777777" w:rsidR="001F0A0B" w:rsidRDefault="001F0A0B" w:rsidP="001F0A0B">
      <w:pPr>
        <w:pStyle w:val="Bibliography"/>
      </w:pPr>
      <w:r w:rsidRPr="009014FD">
        <w:rPr>
          <w:lang w:val="de-DE"/>
          <w:rPrChange w:id="430" w:author="Author">
            <w:rPr/>
          </w:rPrChange>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727DB7A0" w14:textId="77777777" w:rsidR="001F0A0B" w:rsidRDefault="001F0A0B" w:rsidP="001F0A0B">
      <w:pPr>
        <w:pStyle w:val="Bibliography"/>
      </w:pPr>
      <w:r>
        <w:t>Hodgkiss, D., Brown, M.J.F., Fountain, M.T., 2018. Syrphine hoverflies are effective pollinators of commercial strawberry. J. Pollinat. Ecol. 22, 55–66. https://doi.org/10.26786/1920-7603(2018)five</w:t>
      </w:r>
    </w:p>
    <w:p w14:paraId="5BFA684A" w14:textId="77777777" w:rsidR="001F0A0B" w:rsidRDefault="001F0A0B" w:rsidP="001F0A0B">
      <w:pPr>
        <w:pStyle w:val="Bibliography"/>
      </w:pPr>
      <w:r>
        <w:t>Hong, K.-J., Lee, J.-H., Lee, G.-S., Lee, S., 2012. The status quo of invasive alien insect species and plant quarantine in Korea. J. Asia-Pac. Entomol. 15, 521–532. https://doi.org/10.1016/j.aspen.2012.06.003</w:t>
      </w:r>
    </w:p>
    <w:p w14:paraId="307FBFC4" w14:textId="77777777" w:rsidR="001F0A0B" w:rsidRDefault="001F0A0B" w:rsidP="001F0A0B">
      <w:pPr>
        <w:pStyle w:val="Bibliography"/>
      </w:pPr>
      <w:r>
        <w:t>Hubisz, M.J., Falush, D., Stephens, M., Pritchard, J.K., 2009. Inferring weak population structure with the assistance of sample group information. Mol. Ecol. Resour. 9, 1322–1332.</w:t>
      </w:r>
    </w:p>
    <w:p w14:paraId="2FEC96B9" w14:textId="77777777" w:rsidR="001F0A0B" w:rsidRDefault="001F0A0B" w:rsidP="001F0A0B">
      <w:pPr>
        <w:pStyle w:val="Bibliography"/>
      </w:pPr>
      <w:r>
        <w:t>Jaeger, J.A.G., Soukup, T., Schwick, C., Madriñán, L.F., Kienast, F., 2016. Landscape Fragmentation in Europe, in: European Landscape Dynamics. CRC press, Boca Raton, Florida, USA, p. 42.</w:t>
      </w:r>
    </w:p>
    <w:p w14:paraId="225F0CDA" w14:textId="77777777" w:rsidR="001F0A0B" w:rsidRPr="009014FD" w:rsidRDefault="001F0A0B" w:rsidP="001F0A0B">
      <w:pPr>
        <w:pStyle w:val="Bibliography"/>
        <w:rPr>
          <w:lang w:val="de-DE"/>
          <w:rPrChange w:id="431" w:author="Author">
            <w:rPr/>
          </w:rPrChange>
        </w:rPr>
      </w:pPr>
      <w:r>
        <w:t xml:space="preserve">Janes, J.K., Miller, J.M., Dupuis, J.R., Malenfant, R.M., Gorrell, J.C., Cullingham, C.I., Andrew, R.L., 2017. </w:t>
      </w:r>
      <w:r w:rsidRPr="009014FD">
        <w:rPr>
          <w:lang w:val="de-DE"/>
          <w:rPrChange w:id="432" w:author="Author">
            <w:rPr/>
          </w:rPrChange>
        </w:rPr>
        <w:t>The K = 2 conundrum. Mol. Ecol. 26, 3594–3602. https://doi.org/10.1111/mec.14187</w:t>
      </w:r>
    </w:p>
    <w:p w14:paraId="337CD246" w14:textId="77777777" w:rsidR="001F0A0B" w:rsidRDefault="001F0A0B" w:rsidP="001F0A0B">
      <w:pPr>
        <w:pStyle w:val="Bibliography"/>
      </w:pPr>
      <w:r w:rsidRPr="009014FD">
        <w:rPr>
          <w:lang w:val="de-DE"/>
          <w:rPrChange w:id="433" w:author="Author">
            <w:rPr/>
          </w:rPrChange>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569BA16B" w14:textId="77777777" w:rsidR="001F0A0B" w:rsidRDefault="001F0A0B" w:rsidP="001F0A0B">
      <w:pPr>
        <w:pStyle w:val="Bibliography"/>
      </w:pPr>
      <w:r>
        <w:t>Jauker, F., Jauker, B., Grass, I., Steffan-Dewenter, I., Wolters, V., 2019. Partitioning wild bee and hoverfly contributions to plant–pollinator network structure in fragmented habitats. Ecology 100, e02569. https://doi.org/10.1002/ecy.2569</w:t>
      </w:r>
    </w:p>
    <w:p w14:paraId="2B8C657B" w14:textId="77777777" w:rsidR="001F0A0B" w:rsidRDefault="001F0A0B" w:rsidP="001F0A0B">
      <w:pPr>
        <w:pStyle w:val="Bibliography"/>
      </w:pPr>
      <w:r>
        <w:t>Jha, S., Kremen, C., 2013. Urban land use limits regional bumble bee gene flow. Mol. Ecol. 22, 2483–2495. https://doi.org/10.1111/mec.12275</w:t>
      </w:r>
    </w:p>
    <w:p w14:paraId="441DF0D5" w14:textId="77777777" w:rsidR="001F0A0B" w:rsidRDefault="001F0A0B" w:rsidP="001F0A0B">
      <w:pPr>
        <w:pStyle w:val="Bibliography"/>
      </w:pPr>
      <w:r>
        <w:t>Jia, H., Liu, Y., Li, X., Li, H., Pan, Y., Hu, C., Zhou, X., Wyckhuys, K.A., Wu, K., 2022. Windborne migration amplifies insect-mediated pollination services. eLife 11, e76230. https://doi.org/10.7554/eLife.76230</w:t>
      </w:r>
    </w:p>
    <w:p w14:paraId="4BACEA5A" w14:textId="77777777" w:rsidR="001F0A0B" w:rsidRDefault="001F0A0B" w:rsidP="001F0A0B">
      <w:pPr>
        <w:pStyle w:val="Bibliography"/>
      </w:pPr>
      <w:r>
        <w:t>Jombart, T., 2008. Adegenet: A R package for the multivariate analysis of genetic markers. Bioinformatics 24, 1403–1405. https://doi.org/10.1093/bioinformatics/btn129</w:t>
      </w:r>
    </w:p>
    <w:p w14:paraId="43A769C5" w14:textId="77777777" w:rsidR="001F0A0B" w:rsidRDefault="001F0A0B" w:rsidP="001F0A0B">
      <w:pPr>
        <w:pStyle w:val="Bibliography"/>
      </w:pPr>
      <w:r>
        <w:t>Jombart, T., Ahmed, I., 2011. adegenet 1.3-1: New tools for the analysis of genome-wide SNP data. Bioinformatics 27, 3070–3071. https://doi.org/10.1093/bioinformatics/btr521</w:t>
      </w:r>
    </w:p>
    <w:p w14:paraId="089173B3" w14:textId="77777777" w:rsidR="001F0A0B" w:rsidRDefault="001F0A0B" w:rsidP="001F0A0B">
      <w:pPr>
        <w:pStyle w:val="Bibliography"/>
      </w:pPr>
      <w:r>
        <w:t>Jombart, T., Collins, C., 2022. A tutorial for Discriminant Analysis of Principal Components (DAPC) using adegenet 2.1.6.</w:t>
      </w:r>
    </w:p>
    <w:p w14:paraId="4F10584B" w14:textId="77777777" w:rsidR="001F0A0B" w:rsidRDefault="001F0A0B" w:rsidP="001F0A0B">
      <w:pPr>
        <w:pStyle w:val="Bibliography"/>
      </w:pPr>
      <w:r w:rsidRPr="001F0A0B">
        <w:rPr>
          <w:lang w:val="fr-FR"/>
        </w:rPr>
        <w:t xml:space="preserve">Jombart, T., Devillard, S., Balloux, F., 2010. </w:t>
      </w:r>
      <w:r>
        <w:t>Discriminant analysis of principal components: a new method for the analysis of genetically structured populations. BMC Genet. 11, 94. https://doi.org/10.1186/1471-2156-11-94</w:t>
      </w:r>
    </w:p>
    <w:p w14:paraId="41180CEA" w14:textId="77777777" w:rsidR="001F0A0B" w:rsidRDefault="001F0A0B" w:rsidP="001F0A0B">
      <w:pPr>
        <w:pStyle w:val="Bibliography"/>
      </w:pPr>
      <w:r>
        <w:t>Jombart, T., Pontier, D., Dufour,  a-B., 2009. Genetic markers in the playground of multivariate analysis. Heredity 102, 330–341. https://doi.org/10.1038/hdy.2008.130</w:t>
      </w:r>
    </w:p>
    <w:p w14:paraId="52B4346A" w14:textId="77777777" w:rsidR="001F0A0B" w:rsidRPr="009014FD" w:rsidRDefault="001F0A0B" w:rsidP="001F0A0B">
      <w:pPr>
        <w:pStyle w:val="Bibliography"/>
        <w:rPr>
          <w:lang w:val="de-DE"/>
          <w:rPrChange w:id="434" w:author="Author">
            <w:rPr/>
          </w:rPrChange>
        </w:rPr>
      </w:pPr>
      <w:r>
        <w:t xml:space="preserve">Kamvar, Z.N., Tabima, J.F., Gr̈unwald, N.J., 2014. Poppr: An R package for genetic analysis of populations with clonal, partially clonal, and/or sexual reproduction. </w:t>
      </w:r>
      <w:r w:rsidRPr="009014FD">
        <w:rPr>
          <w:lang w:val="de-DE"/>
          <w:rPrChange w:id="435" w:author="Author">
            <w:rPr/>
          </w:rPrChange>
        </w:rPr>
        <w:t>PeerJ 2014, 1–14. https://doi.org/10.7717/peerj.281</w:t>
      </w:r>
    </w:p>
    <w:p w14:paraId="664BA451" w14:textId="77777777" w:rsidR="001F0A0B" w:rsidRDefault="001F0A0B" w:rsidP="001F0A0B">
      <w:pPr>
        <w:pStyle w:val="Bibliography"/>
      </w:pPr>
      <w:r w:rsidRPr="009014FD">
        <w:rPr>
          <w:lang w:val="de-DE"/>
          <w:rPrChange w:id="436" w:author="Author">
            <w:rPr/>
          </w:rPrChange>
        </w:rPr>
        <w:t xml:space="preserve">Kleijn, D., van Langevelde, F., 2006. </w:t>
      </w:r>
      <w:r>
        <w:t>Interacting effects of landscape context and habitat quality on flower visiting insects in agricultural landscapes. Basic Appl. Ecol. 7, 201–214. https://doi.org/10.1016/j.baae.2005.07.011</w:t>
      </w:r>
    </w:p>
    <w:p w14:paraId="7EEBA125" w14:textId="77777777" w:rsidR="001F0A0B" w:rsidRDefault="001F0A0B" w:rsidP="001F0A0B">
      <w:pPr>
        <w:pStyle w:val="Bibliography"/>
      </w:pPr>
      <w:r>
        <w:t>Klein, A.-M., Vaissière, B.E., Cane, J.H., Steffan-Dewenter, I., Cunningham, S.A., Kremen, C., Tscharntke, T., 2007. Importance of pollinators in changing landscapes for world crops. Proc. R. Soc. B Biol. Sci. 274, 303–313. https://doi.org/10.1098/rspb.2006.3721</w:t>
      </w:r>
    </w:p>
    <w:p w14:paraId="309213F6" w14:textId="77777777" w:rsidR="001F0A0B" w:rsidRDefault="001F0A0B" w:rsidP="001F0A0B">
      <w:pPr>
        <w:pStyle w:val="Bibliography"/>
      </w:pPr>
      <w:r>
        <w:t>Kopelman, N.M., Mayzel, J., Jakobsson, M., Rosenberg, N.A., Mayrose, I., 2015. Clumpak: a program for identifying clustering modes and packaging population structure inferences across K. Mol. Ecol. Resour. 15, 1179–1191. https://doi.org/10.1111/1755-0998.12387</w:t>
      </w:r>
    </w:p>
    <w:p w14:paraId="6F14803B" w14:textId="77777777" w:rsidR="001F0A0B" w:rsidRDefault="001F0A0B" w:rsidP="001F0A0B">
      <w:pPr>
        <w:pStyle w:val="Bibliography"/>
      </w:pPr>
      <w:r>
        <w:t>Landguth, E.L., Cushman, S.A., Schwartz, M.K., McKELVEY, K.S., Murphy, M., Luikart, G., 2010. Quantifying the lag time to detect barriers in landscape genetics: QUANTIFYING THE LAG TIME TO DETECT BARRIERS IN LANDSCAPE GENETICS. Mol. Ecol. 19, 4179–4191. https://doi.org/10.1111/j.1365-294X.2010.04808.x</w:t>
      </w:r>
    </w:p>
    <w:p w14:paraId="00885CA9" w14:textId="77777777" w:rsidR="001F0A0B" w:rsidRDefault="001F0A0B" w:rsidP="001F0A0B">
      <w:pPr>
        <w:pStyle w:val="Bibliography"/>
      </w:pPr>
      <w:r>
        <w:t>Landguth, E.L., Fedy, B.C., OYLER-McCANCE, S.J., Garey, A.L., Emel, S.L., Mumma, M., Wagner, H.H., Fortin, M.-J., Cushman, S.A., 2012. Effects of sample size, number of markers, and allelic richness on the detection of spatial genetic pattern. Mol. Ecol. Resour. 12, 276–284. https://doi.org/10.1111/j.1755-0998.2011.03077.x</w:t>
      </w:r>
    </w:p>
    <w:p w14:paraId="0A577160" w14:textId="77777777" w:rsidR="001F0A0B" w:rsidRPr="009014FD" w:rsidRDefault="001F0A0B" w:rsidP="001F0A0B">
      <w:pPr>
        <w:pStyle w:val="Bibliography"/>
        <w:rPr>
          <w:lang w:val="de-DE"/>
          <w:rPrChange w:id="437" w:author="Author">
            <w:rPr/>
          </w:rPrChange>
        </w:rPr>
      </w:pPr>
      <w:r>
        <w:t xml:space="preserve">Legendre, P., Legendre, L., 2012. Numerical Ecology. </w:t>
      </w:r>
      <w:r w:rsidRPr="009014FD">
        <w:rPr>
          <w:lang w:val="de-DE"/>
          <w:rPrChange w:id="438" w:author="Author">
            <w:rPr/>
          </w:rPrChange>
        </w:rPr>
        <w:t>Elsevier, Amsterdam, Netherlands.</w:t>
      </w:r>
    </w:p>
    <w:p w14:paraId="57A52945" w14:textId="77777777" w:rsidR="001F0A0B" w:rsidRDefault="001F0A0B" w:rsidP="001F0A0B">
      <w:pPr>
        <w:pStyle w:val="Bibliography"/>
      </w:pPr>
      <w:r w:rsidRPr="009014FD">
        <w:rPr>
          <w:lang w:val="de-DE"/>
          <w:rPrChange w:id="439" w:author="Author">
            <w:rPr/>
          </w:rPrChange>
        </w:rPr>
        <w:t xml:space="preserve">Leopold, J., Schöne, M., Cölln, K., 1996. Zur Kenntis der Schwebfliegen (Diptera, Syrphidae) der Stadt Köln und ihrer Randgebiete. </w:t>
      </w:r>
      <w:r>
        <w:t>Dechen. - Beih. Bonn 35, 433–458.</w:t>
      </w:r>
    </w:p>
    <w:p w14:paraId="762D26A6" w14:textId="77777777" w:rsidR="001F0A0B" w:rsidRPr="009014FD" w:rsidRDefault="001F0A0B" w:rsidP="001F0A0B">
      <w:pPr>
        <w:pStyle w:val="Bibliography"/>
        <w:rPr>
          <w:lang w:val="de-DE"/>
          <w:rPrChange w:id="440" w:author="Author">
            <w:rPr/>
          </w:rPrChange>
        </w:rPr>
      </w:pPr>
      <w:r>
        <w:t xml:space="preserve">Loiselle, B. a, Sork, V.L., Nason, J., Graham, C., 1995. Spatial Genetic Structure of a Tropical Understory Shrub. </w:t>
      </w:r>
      <w:r w:rsidRPr="009014FD">
        <w:rPr>
          <w:lang w:val="de-DE"/>
          <w:rPrChange w:id="441" w:author="Author">
            <w:rPr/>
          </w:rPrChange>
        </w:rPr>
        <w:t>Am. J. Bot. 82, 1420–1425.</w:t>
      </w:r>
    </w:p>
    <w:p w14:paraId="3D30AA16" w14:textId="77777777" w:rsidR="001F0A0B" w:rsidRDefault="001F0A0B" w:rsidP="001F0A0B">
      <w:pPr>
        <w:pStyle w:val="Bibliography"/>
      </w:pPr>
      <w:r w:rsidRPr="009014FD">
        <w:rPr>
          <w:lang w:val="de-DE"/>
          <w:rPrChange w:id="442" w:author="Author">
            <w:rPr/>
          </w:rPrChange>
        </w:rPr>
        <w:t xml:space="preserve">Lövei, G.L., Macleod, A., Hickman, J.M., 1998. </w:t>
      </w:r>
      <w:r>
        <w:t>Dispersal and effects of barriers on the movement of the New Zealand hover fly Melanostoma fasciatum (Dipt., Syrphidae) on cultivated land. J. Appl. Entomol. 122, 115–120. https://doi.org/10.1111/j.1439-0418.1998.tb01471.x</w:t>
      </w:r>
    </w:p>
    <w:p w14:paraId="0EF9EA88" w14:textId="77777777" w:rsidR="001F0A0B" w:rsidRDefault="001F0A0B" w:rsidP="001F0A0B">
      <w:pPr>
        <w:pStyle w:val="Bibliography"/>
      </w:pPr>
      <w:r>
        <w:t>Lozier, J.D., Strange, J.P., Stewart, I.J., Cameron, S.A., 2011. Patterns of range-wide genetic variation in six North American bumble bee (Apidae: Bombus) species. Mol. Ecol. 20, 4870–4888. https://doi.org/10.1111/j.1365-294X.2011.05314.x</w:t>
      </w:r>
    </w:p>
    <w:p w14:paraId="24A72366" w14:textId="77777777" w:rsidR="001F0A0B" w:rsidRDefault="001F0A0B" w:rsidP="001F0A0B">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3B05B82D" w14:textId="77777777" w:rsidR="001F0A0B" w:rsidRDefault="001F0A0B" w:rsidP="001F0A0B">
      <w:pPr>
        <w:pStyle w:val="Bibliography"/>
      </w:pPr>
      <w:r>
        <w:t>Mantel, N., 1967. Cancer research. Mantel 27, 34.</w:t>
      </w:r>
    </w:p>
    <w:p w14:paraId="6577720F" w14:textId="77777777" w:rsidR="001F0A0B" w:rsidRDefault="001F0A0B" w:rsidP="001F0A0B">
      <w:pPr>
        <w:pStyle w:val="Bibliography"/>
      </w:pPr>
      <w:r>
        <w:t>Menz, M.H.M., Reynolds, D.R., Gao, B., Hu, G., Chapman, J.W., Wotton, K.R., 2019. Mechanisms and Consequences of Partial Migration in Insects. Front. Ecol. Evol. 7.</w:t>
      </w:r>
    </w:p>
    <w:p w14:paraId="325F8FE1" w14:textId="77777777" w:rsidR="001F0A0B" w:rsidRPr="001F0A0B" w:rsidRDefault="001F0A0B" w:rsidP="001F0A0B">
      <w:pPr>
        <w:pStyle w:val="Bibliography"/>
        <w:rPr>
          <w:lang w:val="fr-FR"/>
        </w:rPr>
      </w:pPr>
      <w:r>
        <w:t xml:space="preserve">Miller, S.A., Dykes, D.D., Polesky, H.F., 1988. A simple salting out procedure for extracting DNA from human nucleated cells. </w:t>
      </w:r>
      <w:r w:rsidRPr="001F0A0B">
        <w:rPr>
          <w:lang w:val="fr-FR"/>
        </w:rPr>
        <w:t>Nucleic Acids Res. 16, 1215.</w:t>
      </w:r>
    </w:p>
    <w:p w14:paraId="171F69D5" w14:textId="77777777" w:rsidR="001F0A0B" w:rsidRPr="001F0A0B" w:rsidRDefault="001F0A0B" w:rsidP="001F0A0B">
      <w:pPr>
        <w:pStyle w:val="Bibliography"/>
        <w:rPr>
          <w:lang w:val="fr-FR"/>
        </w:rPr>
      </w:pPr>
      <w:r w:rsidRPr="001F0A0B">
        <w:rPr>
          <w:lang w:val="fr-FR"/>
        </w:rPr>
        <w:t>Ministère de l’Environnement, du Climat et du Développement durable, 2022. Plan Pollinisateurs Luxembourg [WWW Document]. Plan Pollinis. URL https://www.planpollinisateurs.lu (accessed 9.16.22).</w:t>
      </w:r>
    </w:p>
    <w:p w14:paraId="2B2BC19C" w14:textId="77777777" w:rsidR="001F0A0B" w:rsidRDefault="001F0A0B" w:rsidP="001F0A0B">
      <w:pPr>
        <w:pStyle w:val="Bibliography"/>
      </w:pPr>
      <w:r w:rsidRPr="009014FD">
        <w:rPr>
          <w:lang w:val="fr-FR"/>
          <w:rPrChange w:id="443" w:author="Author">
            <w:rPr/>
          </w:rPrChange>
        </w:rPr>
        <w:t xml:space="preserve">Miranda, G.F.G., Young, A.D., Locke, M.M., Marshall, S.A., Skevington, J.H., Thompson, F.C., 2013. </w:t>
      </w:r>
      <w:r>
        <w:t>Key to the Genera of Nearctic Syrphidae. Can. J. Arthropod Identif. 23.</w:t>
      </w:r>
    </w:p>
    <w:p w14:paraId="48AF3E1C" w14:textId="77777777" w:rsidR="001F0A0B" w:rsidRPr="001F0A0B" w:rsidRDefault="001F0A0B" w:rsidP="001F0A0B">
      <w:pPr>
        <w:pStyle w:val="Bibliography"/>
        <w:rPr>
          <w:lang w:val="fr-FR"/>
        </w:rPr>
      </w:pPr>
      <w:r>
        <w:t xml:space="preserve">Mitter, H., Weber, G., 2011. Green Belt(s)—a Challenge for Urban Policy of Expanding Cities. </w:t>
      </w:r>
      <w:r w:rsidRPr="001F0A0B">
        <w:rPr>
          <w:lang w:val="fr-FR"/>
        </w:rPr>
        <w:t>Reg. Mag. 282, 18–20. https://doi.org/10.1080/13673882.2011.9697692</w:t>
      </w:r>
    </w:p>
    <w:p w14:paraId="05EE9A1B" w14:textId="77777777" w:rsidR="001F0A0B" w:rsidRDefault="001F0A0B" w:rsidP="001F0A0B">
      <w:pPr>
        <w:pStyle w:val="Bibliography"/>
      </w:pPr>
      <w:r w:rsidRPr="001F0A0B">
        <w:rPr>
          <w:lang w:val="fr-FR"/>
        </w:rPr>
        <w:t xml:space="preserve">Moquet, L., Laurent, E., Bacchetta, R., Jacquemart, A.-L., 2018. </w:t>
      </w:r>
      <w:r>
        <w:t>Conservation of hoverflies (Diptera, Syrphidae) requires complementary resources at the landscape and local scales. Insect Conserv. Divers. 11, 72–87. https://doi.org/10.1111/icad.12245</w:t>
      </w:r>
    </w:p>
    <w:p w14:paraId="2D9AC0CC" w14:textId="77777777" w:rsidR="001F0A0B" w:rsidRDefault="001F0A0B" w:rsidP="001F0A0B">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24E3146C" w14:textId="77777777" w:rsidR="001F0A0B" w:rsidRDefault="001F0A0B" w:rsidP="001F0A0B">
      <w:pPr>
        <w:pStyle w:val="Bibliography"/>
      </w:pPr>
      <w:r>
        <w:t>Ollerton, J., 2017. Pollinator Diversity: Distribution, Ecological Function, and Conservation. Annu. Rev. Ecol. Evol. Syst. 48, 353–376. https://doi.org/10.1146/annurev-ecolsys-110316-022919</w:t>
      </w:r>
    </w:p>
    <w:p w14:paraId="3693438F" w14:textId="77777777" w:rsidR="001F0A0B" w:rsidRDefault="001F0A0B" w:rsidP="001F0A0B">
      <w:pPr>
        <w:pStyle w:val="Bibliography"/>
      </w:pPr>
      <w:r>
        <w:t>Ollerton, J., Winfree, R., Tarrant, S., 2011. How many flowering plants are pollinated by animals? Oikos 120, 321–326. https://doi.org/10.1111/j.1600-0706.2010.18644.x</w:t>
      </w:r>
    </w:p>
    <w:p w14:paraId="4A939400" w14:textId="77777777" w:rsidR="001F0A0B" w:rsidRDefault="001F0A0B" w:rsidP="001F0A0B">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1AA18FAE" w14:textId="77777777" w:rsidR="001F0A0B" w:rsidRDefault="001F0A0B" w:rsidP="001F0A0B">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4311CB38" w14:textId="77777777" w:rsidR="001F0A0B" w:rsidRDefault="001F0A0B" w:rsidP="001F0A0B">
      <w:pPr>
        <w:pStyle w:val="Bibliography"/>
      </w:pPr>
      <w:r>
        <w:t>Oyler-McCance, S.J., Fedy, B.C., Landguth, E.L., 2013. Sample design effects in landscape genetics. Conserv. Genet. 14, 275–285. https://doi.org/10.1007/s10592-012-0415-1</w:t>
      </w:r>
    </w:p>
    <w:p w14:paraId="1CAE0859" w14:textId="77777777" w:rsidR="001F0A0B" w:rsidRDefault="001F0A0B" w:rsidP="001F0A0B">
      <w:pPr>
        <w:pStyle w:val="Bibliography"/>
      </w:pPr>
      <w:r>
        <w:t>Paradis, E., 2010. pegas : an R package for population genetics with an integrated – modular approach 26, 419–420. https://doi.org/10.1093/bioinformatics/btp696</w:t>
      </w:r>
    </w:p>
    <w:p w14:paraId="5B83127A" w14:textId="77777777" w:rsidR="001F0A0B" w:rsidRDefault="001F0A0B" w:rsidP="001F0A0B">
      <w:pPr>
        <w:pStyle w:val="Bibliography"/>
      </w:pPr>
      <w:r w:rsidRPr="009014FD">
        <w:rPr>
          <w:lang w:val="de-DE"/>
          <w:rPrChange w:id="444" w:author="Author">
            <w:rPr/>
          </w:rPrChange>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4E68AB7C" w14:textId="77777777" w:rsidR="001F0A0B" w:rsidRPr="009014FD" w:rsidRDefault="001F0A0B" w:rsidP="001F0A0B">
      <w:pPr>
        <w:pStyle w:val="Bibliography"/>
        <w:rPr>
          <w:lang w:val="de-DE"/>
          <w:rPrChange w:id="445" w:author="Author">
            <w:rPr/>
          </w:rPrChange>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9014FD">
        <w:rPr>
          <w:lang w:val="de-DE"/>
          <w:rPrChange w:id="446" w:author="Author">
            <w:rPr/>
          </w:rPrChange>
        </w:rPr>
        <w:t>Pensoft Publishers, Sofia, Bulgaria.</w:t>
      </w:r>
    </w:p>
    <w:p w14:paraId="208793BC" w14:textId="77777777" w:rsidR="001F0A0B" w:rsidRDefault="001F0A0B" w:rsidP="001F0A0B">
      <w:pPr>
        <w:pStyle w:val="Bibliography"/>
      </w:pPr>
      <w:r w:rsidRPr="009014FD">
        <w:rPr>
          <w:lang w:val="de-DE"/>
          <w:rPrChange w:id="447" w:author="Author">
            <w:rPr/>
          </w:rPrChange>
        </w:rPr>
        <w:t xml:space="preserve">Potts, S.G., Biesmeijer, J.C., Kremen, C., Neumann, P., Schweiger, O., Kunin, W.E., 2010. </w:t>
      </w:r>
      <w:r>
        <w:t>Global pollinator declines: trends, impacts and drivers. Trends Ecol. Evol. 25, 345–353. https://doi.org/10.1016/j.tree.2010.01.007</w:t>
      </w:r>
    </w:p>
    <w:p w14:paraId="0C3B450E" w14:textId="77777777" w:rsidR="001F0A0B" w:rsidRDefault="001F0A0B" w:rsidP="001F0A0B">
      <w:pPr>
        <w:pStyle w:val="Bibliography"/>
      </w:pPr>
      <w:r>
        <w:t>Pritchard, J.K., Stephens, M., Donnelly, P., 2000. Inference of Population Structure Using Multilocus Genotype Data.</w:t>
      </w:r>
    </w:p>
    <w:p w14:paraId="58D4CE93" w14:textId="77777777" w:rsidR="001F0A0B" w:rsidRDefault="001F0A0B" w:rsidP="001F0A0B">
      <w:pPr>
        <w:pStyle w:val="Bibliography"/>
      </w:pPr>
      <w:r>
        <w:t>R Core Team, 2022. R: A language and environment for statistical computing.</w:t>
      </w:r>
    </w:p>
    <w:p w14:paraId="7705C8D9" w14:textId="77777777" w:rsidR="001F0A0B" w:rsidRDefault="001F0A0B" w:rsidP="001F0A0B">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33F718CE" w14:textId="77777777" w:rsidR="001F0A0B" w:rsidRPr="009014FD" w:rsidRDefault="001F0A0B" w:rsidP="001F0A0B">
      <w:pPr>
        <w:pStyle w:val="Bibliography"/>
        <w:rPr>
          <w:lang w:val="de-DE"/>
          <w:rPrChange w:id="448" w:author="Author">
            <w:rPr/>
          </w:rPrChange>
        </w:rPr>
      </w:pPr>
      <w:r>
        <w:t xml:space="preserve">Rands, S.A., 2014. Landscape fragmentation and pollinator movement within agricultural environments: a modelling framework for exploring foraging and movement ecology. </w:t>
      </w:r>
      <w:r w:rsidRPr="009014FD">
        <w:rPr>
          <w:lang w:val="de-DE"/>
          <w:rPrChange w:id="449" w:author="Author">
            <w:rPr/>
          </w:rPrChange>
        </w:rPr>
        <w:t>PeerJ 2, e269. https://doi.org/10.7717/peerj.269</w:t>
      </w:r>
    </w:p>
    <w:p w14:paraId="297F66F0" w14:textId="77777777" w:rsidR="001F0A0B" w:rsidRDefault="001F0A0B" w:rsidP="001F0A0B">
      <w:pPr>
        <w:pStyle w:val="Bibliography"/>
      </w:pPr>
      <w:r w:rsidRPr="009014FD">
        <w:rPr>
          <w:lang w:val="de-DE"/>
          <w:rPrChange w:id="450" w:author="Author">
            <w:rPr/>
          </w:rPrChange>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179CBF56" w14:textId="77777777" w:rsidR="001F0A0B" w:rsidRDefault="001F0A0B" w:rsidP="001F0A0B">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7364F7EB" w14:textId="77777777" w:rsidR="001F0A0B" w:rsidRDefault="001F0A0B" w:rsidP="001F0A0B">
      <w:pPr>
        <w:pStyle w:val="Bibliography"/>
      </w:pPr>
      <w:r>
        <w:t>Roser, L.G., Ferreyra, L.I., Saidman, B.O., Vilardi, J.C., 2017. EcoGenetics: An R package for the management and exploratory analysis of spatial data in landscape genetics. Mol. Ecol. Resour. 17, e241–e250. https://doi.org/10.1111/1755-0998.12697</w:t>
      </w:r>
    </w:p>
    <w:p w14:paraId="0387DCA0" w14:textId="77777777" w:rsidR="001F0A0B" w:rsidRDefault="001F0A0B" w:rsidP="001F0A0B">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0E27891F" w14:textId="77777777" w:rsidR="001F0A0B" w:rsidRDefault="001F0A0B" w:rsidP="001F0A0B">
      <w:pPr>
        <w:pStyle w:val="Bibliography"/>
      </w:pPr>
      <w:r>
        <w:t>Rotheray, G.E., 1993. Colour Guide to Hoverfly Larvae (Diptera: Syrphidae). Dipter. Dig. 9.</w:t>
      </w:r>
    </w:p>
    <w:p w14:paraId="1DC41712" w14:textId="77777777" w:rsidR="001F0A0B" w:rsidRDefault="001F0A0B" w:rsidP="001F0A0B">
      <w:pPr>
        <w:pStyle w:val="Bibliography"/>
      </w:pPr>
      <w:r>
        <w:t>RStudio Team, 2022. RStudio: Integrated Development Environment for R.</w:t>
      </w:r>
    </w:p>
    <w:p w14:paraId="06B5D8D9" w14:textId="77777777" w:rsidR="001F0A0B" w:rsidRDefault="001F0A0B" w:rsidP="001F0A0B">
      <w:pPr>
        <w:pStyle w:val="Bibliography"/>
      </w:pPr>
      <w:r>
        <w:t>Sánchez-Bayo, F., Wyckhuys, K.A.G., 2021. Further evidence for a global decline of the entomofauna. Austral Entomol. 60, 9–26. https://doi.org/10.1111/aen.12509</w:t>
      </w:r>
    </w:p>
    <w:p w14:paraId="094C9F01" w14:textId="77777777" w:rsidR="001F0A0B" w:rsidRDefault="001F0A0B" w:rsidP="001F0A0B">
      <w:pPr>
        <w:pStyle w:val="Bibliography"/>
      </w:pPr>
      <w:r>
        <w:t>Sánchez-Bayo, F., Wyckhuys, K.A.G., 2019. Worldwide decline of the entomofauna: A review of its drivers. Biol. Conserv. 232, 8–27. https://doi.org/10.1016/j.biocon.2019.01.020</w:t>
      </w:r>
    </w:p>
    <w:p w14:paraId="5B7C963E" w14:textId="77777777" w:rsidR="001F0A0B" w:rsidRDefault="001F0A0B" w:rsidP="001F0A0B">
      <w:pPr>
        <w:pStyle w:val="Bibliography"/>
      </w:pPr>
      <w:r>
        <w:t>Schauer, B., Bong, J., Popp, C., Obermaier, E., Feldhaar, H., 2018. Dispersal limitation of saproxylic insects in a managed forest? A population genetics approach. Basic Appl. Ecol. 32, 26–38. https://doi.org/10.1016/j.baae.2018.01.005</w:t>
      </w:r>
    </w:p>
    <w:p w14:paraId="559CC128" w14:textId="77777777" w:rsidR="001F0A0B" w:rsidRDefault="001F0A0B" w:rsidP="001F0A0B">
      <w:pPr>
        <w:pStyle w:val="Bibliography"/>
      </w:pPr>
      <w:r w:rsidRPr="009014FD">
        <w:rPr>
          <w:lang w:val="de-DE"/>
          <w:rPrChange w:id="451" w:author="Author">
            <w:rPr/>
          </w:rPrChange>
        </w:rPr>
        <w:t xml:space="preserve">Schwartz, M.K., McKelvey, K.S., 2009. </w:t>
      </w:r>
      <w:r>
        <w:t>Why sampling scheme matters: the effect of sampling scheme on landscape genetic results. Conserv. Genet. 10, 441–452. https://doi.org/10.1007/s10592-008-9622-1</w:t>
      </w:r>
    </w:p>
    <w:p w14:paraId="79AB064D" w14:textId="77777777" w:rsidR="001F0A0B" w:rsidRDefault="001F0A0B" w:rsidP="001F0A0B">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311DB1F5" w14:textId="77777777" w:rsidR="001F0A0B" w:rsidRDefault="001F0A0B" w:rsidP="001F0A0B">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5B40D2C1" w14:textId="77777777" w:rsidR="001F0A0B" w:rsidRDefault="001F0A0B" w:rsidP="001F0A0B">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60E20C47" w14:textId="77777777" w:rsidR="001F0A0B" w:rsidRDefault="001F0A0B" w:rsidP="001F0A0B">
      <w:pPr>
        <w:pStyle w:val="Bibliography"/>
      </w:pPr>
      <w:r>
        <w:t>Speight, M.C.D., 2017. Species account of European Syrphidae, Syrph the Net, the database of European Syrphidae (Diptera). Syrph the Net publications, Dublin, Ireland.</w:t>
      </w:r>
    </w:p>
    <w:p w14:paraId="5AFDFBA6" w14:textId="77777777" w:rsidR="001F0A0B" w:rsidRPr="009014FD" w:rsidRDefault="001F0A0B" w:rsidP="001F0A0B">
      <w:pPr>
        <w:pStyle w:val="Bibliography"/>
        <w:rPr>
          <w:lang w:val="de-DE"/>
          <w:rPrChange w:id="452" w:author="Author">
            <w:rPr/>
          </w:rPrChange>
        </w:rPr>
      </w:pPr>
      <w:r>
        <w:t xml:space="preserve">Ssymank, A., Kearns, C.A., Pape, T., Thompson, F.C., 2008. Pollinating Flies (Diptera): A major contribution to plant diversity and agricultural production. </w:t>
      </w:r>
      <w:r w:rsidRPr="009014FD">
        <w:rPr>
          <w:lang w:val="de-DE"/>
          <w:rPrChange w:id="453" w:author="Author">
            <w:rPr/>
          </w:rPrChange>
        </w:rPr>
        <w:t>Biodiversity 9, 86–89. https://doi.org/10.1080/14888386.2008.9712892</w:t>
      </w:r>
    </w:p>
    <w:p w14:paraId="5CABF2CF" w14:textId="77777777" w:rsidR="001F0A0B" w:rsidRPr="009014FD" w:rsidRDefault="001F0A0B" w:rsidP="001F0A0B">
      <w:pPr>
        <w:pStyle w:val="Bibliography"/>
        <w:rPr>
          <w:lang w:val="de-DE"/>
          <w:rPrChange w:id="454" w:author="Author">
            <w:rPr/>
          </w:rPrChange>
        </w:rPr>
      </w:pPr>
      <w:r w:rsidRPr="009014FD">
        <w:rPr>
          <w:lang w:val="de-DE"/>
          <w:rPrChange w:id="455" w:author="Author">
            <w:rPr/>
          </w:rPrChange>
        </w:rPr>
        <w:t>Stadt Köln, 2022. Insektenschutz [WWW Document]. URL https://www.stadt-koeln.de/leben-in-koeln/klima-umwelt-tiere/insektenschutz (accessed 9.16.22).</w:t>
      </w:r>
    </w:p>
    <w:p w14:paraId="4B8ED16E" w14:textId="77777777" w:rsidR="001F0A0B" w:rsidRDefault="001F0A0B" w:rsidP="001F0A0B">
      <w:pPr>
        <w:pStyle w:val="Bibliography"/>
      </w:pPr>
      <w:r w:rsidRPr="009014FD">
        <w:rPr>
          <w:lang w:val="de-DE"/>
          <w:rPrChange w:id="456" w:author="Author">
            <w:rPr/>
          </w:rPrChange>
        </w:rPr>
        <w:t xml:space="preserve">Steffan-Dewenter, I., Münzenberg, U., Bürger, C., Thies, C., Tscharntke, T., 2002. </w:t>
      </w:r>
      <w:r>
        <w:t>Scale-Dependent Effects of Landscape Context on Three Pollinator Guilds. Ecology 83, 1421–1432. https://doi.org/10.1890/0012-9658(2002)083[1421:SDEOLC]2.0.CO;2</w:t>
      </w:r>
    </w:p>
    <w:p w14:paraId="410547D2" w14:textId="77777777" w:rsidR="001F0A0B" w:rsidRDefault="001F0A0B" w:rsidP="001F0A0B">
      <w:pPr>
        <w:pStyle w:val="Bibliography"/>
      </w:pPr>
      <w:r>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02A11B7C" w14:textId="77777777" w:rsidR="001F0A0B" w:rsidRPr="009014FD" w:rsidRDefault="001F0A0B" w:rsidP="001F0A0B">
      <w:pPr>
        <w:pStyle w:val="Bibliography"/>
        <w:rPr>
          <w:lang w:val="de-DE"/>
          <w:rPrChange w:id="457" w:author="Author">
            <w:rPr/>
          </w:rPrChange>
        </w:rPr>
      </w:pPr>
      <w:r>
        <w:t xml:space="preserve">Svenningsen, C.S., Frøslev, T.G., Bladt, J., Pedersen, L.B., Larsen, J.C., Ejrnæs, R., Fløjgaard, C., Hansen, A.J., Heilmann-Clausen, J., Dunn, R.R., Tøttrup, A.P., 2021. Detecting flying insects using car nets and DNA metabarcoding. Biol. </w:t>
      </w:r>
      <w:r w:rsidRPr="009014FD">
        <w:rPr>
          <w:lang w:val="de-DE"/>
          <w:rPrChange w:id="458" w:author="Author">
            <w:rPr/>
          </w:rPrChange>
        </w:rPr>
        <w:t>Lett. 17, 20200833. https://doi.org/10.1098/rsbl.2020.0833</w:t>
      </w:r>
    </w:p>
    <w:p w14:paraId="79A80F81" w14:textId="77777777" w:rsidR="001F0A0B" w:rsidRDefault="001F0A0B" w:rsidP="001F0A0B">
      <w:pPr>
        <w:pStyle w:val="Bibliography"/>
      </w:pPr>
      <w:r w:rsidRPr="009014FD">
        <w:rPr>
          <w:lang w:val="de-DE"/>
          <w:rPrChange w:id="459" w:author="Author">
            <w:rPr/>
          </w:rPrChange>
        </w:rPr>
        <w:t xml:space="preserve">Taylor, P.D., Fahrig, L., Henein, K., Merriam, G., 1993. </w:t>
      </w:r>
      <w:r>
        <w:t>Connectivity Is a Vital Element of Landscape Structure. Oikos 68, 571. https://doi.org/10.2307/3544927</w:t>
      </w:r>
    </w:p>
    <w:p w14:paraId="3F67AF31" w14:textId="77777777" w:rsidR="001F0A0B" w:rsidRDefault="001F0A0B" w:rsidP="001F0A0B">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07B8C7CA" w14:textId="77777777" w:rsidR="001F0A0B" w:rsidRDefault="001F0A0B" w:rsidP="001F0A0B">
      <w:pPr>
        <w:pStyle w:val="Bibliography"/>
      </w:pPr>
      <w:r>
        <w:t>Thompson, F.C., 2008. A conspectus of New Zealand flower flies (Diptera: Syrphidae) with the description of a new genus and species. Zootaxa 1716, 1. https://doi.org/10.11646/zootaxa.1716.1.1</w:t>
      </w:r>
    </w:p>
    <w:p w14:paraId="56D553D1" w14:textId="77777777" w:rsidR="001F0A0B" w:rsidRPr="001F0A0B" w:rsidRDefault="001F0A0B" w:rsidP="001F0A0B">
      <w:pPr>
        <w:pStyle w:val="Bibliography"/>
        <w:rPr>
          <w:lang w:val="fr-FR"/>
        </w:rPr>
      </w:pPr>
      <w:r>
        <w:t xml:space="preserve">Vanbergen, A.J., 1, 2, 3, 4, 2013. Threats to an ecosystem service: pressures on pollinators. </w:t>
      </w:r>
      <w:r w:rsidRPr="001F0A0B">
        <w:rPr>
          <w:lang w:val="fr-FR"/>
        </w:rPr>
        <w:t>Front. Ecol. Environ. 11, 251–259. https://doi.org/10.1890/120126</w:t>
      </w:r>
    </w:p>
    <w:p w14:paraId="50FD650C" w14:textId="77777777" w:rsidR="001F0A0B" w:rsidRDefault="001F0A0B" w:rsidP="001F0A0B">
      <w:pPr>
        <w:pStyle w:val="Bibliography"/>
      </w:pPr>
      <w:r w:rsidRPr="001F0A0B">
        <w:rPr>
          <w:lang w:val="fr-FR"/>
        </w:rPr>
        <w:t xml:space="preserve">Vekemans, X., Hardy, O.J., 2004. </w:t>
      </w:r>
      <w:r>
        <w:t>New insights from fine-scale spatial genetic structure analyses in plant populations. Mol. Ecol. 13, 921–935. https://doi.org/10.1046/j.1365-294X.2004.02076.x</w:t>
      </w:r>
    </w:p>
    <w:p w14:paraId="241A5B52" w14:textId="77777777" w:rsidR="001F0A0B" w:rsidRDefault="001F0A0B" w:rsidP="001F0A0B">
      <w:pPr>
        <w:pStyle w:val="Bibliography"/>
      </w:pPr>
      <w:r>
        <w:t>Wang, J., 2017. The computer program structure for assigning individuals to populations: easy to use but easier to misuse. Mol. Ecol. Resour. 17, 981–990.</w:t>
      </w:r>
    </w:p>
    <w:p w14:paraId="222E2A17" w14:textId="77777777" w:rsidR="001F0A0B" w:rsidRDefault="001F0A0B" w:rsidP="001F0A0B">
      <w:pPr>
        <w:pStyle w:val="Bibliography"/>
      </w:pPr>
      <w:r>
        <w:t>Wardhaugh, C.W., 2015. How many species of arthropods visit flowers? Arthropod-Plant Interact. 9, 547–565. https://doi.org/10.1007/s11829-015-9398-4</w:t>
      </w:r>
    </w:p>
    <w:p w14:paraId="60116AE7" w14:textId="77777777" w:rsidR="001F0A0B" w:rsidRDefault="001F0A0B" w:rsidP="001F0A0B">
      <w:pPr>
        <w:pStyle w:val="Bibliography"/>
      </w:pPr>
      <w:r>
        <w:t>Wellington, W.G., Fitzpatrick, S.M., 1981. Territoriality in the drone fly, Eristalis tenax (Diptera: Syrphidae). Can. Entomol. 113, 695–704. https://doi.org/10.4039/Ent113695-8</w:t>
      </w:r>
    </w:p>
    <w:p w14:paraId="173F02C0" w14:textId="77777777" w:rsidR="001F0A0B" w:rsidRDefault="001F0A0B" w:rsidP="001F0A0B">
      <w:pPr>
        <w:pStyle w:val="Bibliography"/>
      </w:pPr>
      <w:r>
        <w:t>Winfree, R., Bartomeus, I., Cariveau, D.P., 2011. Native Pollinators in Anthropogenic Habitats. Annu. Rev. Ecol. Evol. Syst. 42, 1–22. https://doi.org/10.1146/annurev-ecolsys-102710-145042</w:t>
      </w:r>
    </w:p>
    <w:p w14:paraId="675949A1" w14:textId="77777777" w:rsidR="001F0A0B" w:rsidRDefault="001F0A0B" w:rsidP="001F0A0B">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676A8312" w14:textId="77777777" w:rsidR="001F0A0B" w:rsidRDefault="001F0A0B" w:rsidP="001F0A0B">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55E0385C"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014FD">
        <w:rPr>
          <w:i/>
          <w:color w:val="000000"/>
          <w:lang w:val="en-GB"/>
          <w:rPrChange w:id="460" w:author="Author">
            <w:rPr>
              <w:color w:val="000000"/>
              <w:lang w:val="en-GB"/>
            </w:rPr>
          </w:rPrChang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Pcr Products of </w:t>
      </w:r>
      <w:r w:rsidR="005C3158" w:rsidRPr="009014FD">
        <w:rPr>
          <w:i/>
          <w:color w:val="000000"/>
          <w:lang w:val="en-GB"/>
          <w:rPrChange w:id="461" w:author="Author">
            <w:rPr>
              <w:color w:val="000000"/>
              <w:lang w:val="en-GB"/>
            </w:rPr>
          </w:rPrChange>
        </w:rPr>
        <w:t>Syritta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Biosystems). Allele sizes were determined using GENEMAPPER version 4.0 (Applied Biosystems).</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plex</w:t>
            </w:r>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plex</w:t>
            </w:r>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0A265A0A" w14:textId="77777777" w:rsidR="005C3158" w:rsidRPr="005C3158" w:rsidRDefault="008478A4" w:rsidP="005C3158">
      <w:pPr>
        <w:spacing w:after="0" w:line="240" w:lineRule="auto"/>
        <w:rPr>
          <w:del w:id="462" w:author="Author"/>
          <w:rFonts w:ascii="Calibri" w:eastAsia="Calibri" w:hAnsi="Calibri" w:cs="Times New Roman"/>
          <w:szCs w:val="24"/>
        </w:rPr>
      </w:pPr>
      <w:r w:rsidRPr="005C3158">
        <w:rPr>
          <w:rFonts w:eastAsia="Times New Roman" w:cs="Times New Roman"/>
          <w:b/>
          <w:bCs/>
          <w:color w:val="000000"/>
          <w:szCs w:val="20"/>
          <w:lang w:val="en-GB" w:eastAsia="de-DE"/>
        </w:rPr>
        <w:t xml:space="preserve">Supplementary </w:t>
      </w:r>
      <w:r w:rsidRPr="009014FD">
        <w:rPr>
          <w:b/>
          <w:color w:val="000000"/>
          <w:lang w:val="en-GB"/>
          <w:rPrChange w:id="463" w:author="Author">
            <w:rPr>
              <w:b/>
            </w:rPr>
          </w:rPrChange>
        </w:rPr>
        <w:t xml:space="preserve">table </w:t>
      </w:r>
      <w:del w:id="464" w:author="Author">
        <w:r w:rsidR="007B0DD1">
          <w:rPr>
            <w:b/>
            <w:bCs/>
          </w:rPr>
          <w:delText>2</w:delText>
        </w:r>
        <w:r w:rsidR="00FF3E30">
          <w:delText>.</w:delText>
        </w:r>
      </w:del>
    </w:p>
    <w:p w14:paraId="7C58F1D8" w14:textId="77777777" w:rsidR="005C3158" w:rsidRDefault="005C3158" w:rsidP="009A6F39">
      <w:pPr>
        <w:rPr>
          <w:del w:id="465" w:author="Author"/>
          <w:b/>
        </w:rPr>
      </w:pPr>
    </w:p>
    <w:p w14:paraId="7B42DEDB" w14:textId="77777777" w:rsidR="005C3158" w:rsidRDefault="005C3158" w:rsidP="009A6F39">
      <w:pPr>
        <w:rPr>
          <w:del w:id="466" w:author="Author"/>
          <w:b/>
        </w:rPr>
      </w:pPr>
    </w:p>
    <w:p w14:paraId="4F6C6D45" w14:textId="77777777" w:rsidR="0071552B" w:rsidRDefault="0071552B" w:rsidP="009A6F39">
      <w:pPr>
        <w:rPr>
          <w:del w:id="467" w:author="Author"/>
          <w:b/>
        </w:rPr>
      </w:pPr>
    </w:p>
    <w:p w14:paraId="0DA8D7B2" w14:textId="77777777" w:rsidR="0071552B" w:rsidRDefault="0071552B" w:rsidP="008478A4">
      <w:pPr>
        <w:jc w:val="both"/>
        <w:rPr>
          <w:del w:id="468" w:author="Author"/>
          <w:b/>
        </w:rPr>
      </w:pPr>
    </w:p>
    <w:p w14:paraId="21678329" w14:textId="77777777" w:rsidR="00C02C3F" w:rsidRDefault="00C02C3F" w:rsidP="00E675A2">
      <w:pPr>
        <w:rPr>
          <w:del w:id="469" w:author="Author"/>
          <w:b/>
          <w:bCs/>
        </w:rPr>
      </w:pPr>
      <w:del w:id="470" w:author="Author">
        <w:r>
          <w:rPr>
            <w:rFonts w:eastAsia="Times New Roman" w:cs="Times New Roman"/>
            <w:b/>
            <w:bCs/>
            <w:color w:val="000000"/>
            <w:szCs w:val="20"/>
            <w:lang w:val="en-GB" w:eastAsia="de-DE"/>
          </w:rPr>
          <w:br w:type="page"/>
        </w:r>
      </w:del>
    </w:p>
    <w:p w14:paraId="7D652415" w14:textId="1B1F77EA" w:rsidR="007359EC" w:rsidRDefault="008478A4" w:rsidP="008478A4">
      <w:pPr>
        <w:spacing w:after="0"/>
        <w:rPr>
          <w:rFonts w:eastAsia="Times New Roman" w:cs="Times New Roman"/>
          <w:bCs/>
          <w:color w:val="000000"/>
          <w:szCs w:val="20"/>
          <w:lang w:val="en-GB" w:eastAsia="de-DE"/>
        </w:rPr>
      </w:pPr>
      <w:del w:id="471" w:author="Author">
        <w:r w:rsidRPr="005C3158">
          <w:rPr>
            <w:rFonts w:eastAsia="Times New Roman" w:cs="Times New Roman"/>
            <w:b/>
            <w:bCs/>
            <w:color w:val="000000"/>
            <w:szCs w:val="20"/>
            <w:lang w:val="en-GB" w:eastAsia="de-DE"/>
          </w:rPr>
          <w:delText xml:space="preserve">Supplementary table </w:delText>
        </w:r>
      </w:del>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Benjamini-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Mondercange</w:t>
            </w:r>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anem</w:t>
            </w:r>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Mondercange</w:t>
            </w:r>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anem</w:t>
            </w:r>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Benjamini-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Benjamini-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77777777" w:rsidR="005F5E49" w:rsidRPr="005F5E49" w:rsidRDefault="005F5E49" w:rsidP="005F5E49">
            <w:pPr>
              <w:spacing w:after="0" w:line="240" w:lineRule="auto"/>
              <w:rPr>
                <w:rFonts w:eastAsia="Times New Roman" w:cs="Times New Roman"/>
                <w:color w:val="000000"/>
                <w:szCs w:val="24"/>
                <w:lang w:val="de-LU" w:eastAsia="de-LU"/>
              </w:rPr>
            </w:pPr>
            <w:commentRangeStart w:id="472"/>
            <w:r w:rsidRPr="005F5E49">
              <w:rPr>
                <w:rFonts w:eastAsia="Times New Roman" w:cs="Times New Roman"/>
                <w:color w:val="000000"/>
                <w:szCs w:val="24"/>
                <w:lang w:val="de-LU" w:eastAsia="de-LU"/>
              </w:rPr>
              <w:t>MF239</w:t>
            </w:r>
          </w:p>
        </w:tc>
        <w:tc>
          <w:tcPr>
            <w:tcW w:w="940" w:type="dxa"/>
            <w:tcBorders>
              <w:top w:val="nil"/>
              <w:left w:val="nil"/>
              <w:bottom w:val="nil"/>
              <w:right w:val="nil"/>
            </w:tcBorders>
            <w:shd w:val="clear" w:color="auto" w:fill="auto"/>
            <w:noWrap/>
            <w:vAlign w:val="bottom"/>
            <w:hideMark/>
          </w:tcPr>
          <w:p w14:paraId="56164DF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940" w:type="dxa"/>
            <w:tcBorders>
              <w:top w:val="nil"/>
              <w:left w:val="nil"/>
              <w:bottom w:val="nil"/>
              <w:right w:val="nil"/>
            </w:tcBorders>
            <w:shd w:val="clear" w:color="auto" w:fill="auto"/>
            <w:noWrap/>
            <w:vAlign w:val="bottom"/>
            <w:hideMark/>
          </w:tcPr>
          <w:p w14:paraId="30B8CD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60" w:type="dxa"/>
            <w:tcBorders>
              <w:top w:val="nil"/>
              <w:left w:val="nil"/>
              <w:bottom w:val="nil"/>
              <w:right w:val="nil"/>
            </w:tcBorders>
            <w:shd w:val="clear" w:color="auto" w:fill="auto"/>
            <w:noWrap/>
            <w:vAlign w:val="bottom"/>
            <w:hideMark/>
          </w:tcPr>
          <w:p w14:paraId="3CB53A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60" w:type="dxa"/>
            <w:tcBorders>
              <w:top w:val="nil"/>
              <w:left w:val="nil"/>
              <w:bottom w:val="nil"/>
              <w:right w:val="nil"/>
            </w:tcBorders>
            <w:shd w:val="clear" w:color="auto" w:fill="auto"/>
            <w:noWrap/>
            <w:vAlign w:val="bottom"/>
            <w:hideMark/>
          </w:tcPr>
          <w:p w14:paraId="0F7F322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940" w:type="dxa"/>
            <w:tcBorders>
              <w:top w:val="nil"/>
              <w:left w:val="nil"/>
              <w:bottom w:val="nil"/>
              <w:right w:val="nil"/>
            </w:tcBorders>
            <w:shd w:val="clear" w:color="auto" w:fill="auto"/>
            <w:noWrap/>
            <w:vAlign w:val="bottom"/>
            <w:hideMark/>
          </w:tcPr>
          <w:p w14:paraId="1DB2AF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940" w:type="dxa"/>
            <w:tcBorders>
              <w:top w:val="nil"/>
              <w:left w:val="nil"/>
              <w:bottom w:val="nil"/>
              <w:right w:val="nil"/>
            </w:tcBorders>
            <w:shd w:val="clear" w:color="auto" w:fill="auto"/>
            <w:noWrap/>
            <w:vAlign w:val="bottom"/>
            <w:hideMark/>
          </w:tcPr>
          <w:p w14:paraId="6B0271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940" w:type="dxa"/>
            <w:tcBorders>
              <w:top w:val="nil"/>
              <w:left w:val="nil"/>
              <w:bottom w:val="nil"/>
              <w:right w:val="nil"/>
            </w:tcBorders>
            <w:shd w:val="clear" w:color="auto" w:fill="auto"/>
            <w:noWrap/>
            <w:vAlign w:val="bottom"/>
            <w:hideMark/>
          </w:tcPr>
          <w:p w14:paraId="57BAAC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commentRangeEnd w:id="472"/>
            <w:r w:rsidR="00875563">
              <w:rPr>
                <w:rStyle w:val="CommentReference"/>
              </w:rPr>
              <w:commentReference w:id="472"/>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940" w:type="dxa"/>
            <w:tcBorders>
              <w:top w:val="nil"/>
              <w:left w:val="nil"/>
              <w:bottom w:val="nil"/>
              <w:right w:val="nil"/>
            </w:tcBorders>
            <w:shd w:val="clear" w:color="auto" w:fill="auto"/>
            <w:noWrap/>
            <w:vAlign w:val="bottom"/>
            <w:hideMark/>
          </w:tcPr>
          <w:p w14:paraId="468032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940" w:type="dxa"/>
            <w:tcBorders>
              <w:top w:val="nil"/>
              <w:left w:val="nil"/>
              <w:bottom w:val="nil"/>
              <w:right w:val="nil"/>
            </w:tcBorders>
            <w:shd w:val="clear" w:color="auto" w:fill="auto"/>
            <w:noWrap/>
            <w:vAlign w:val="bottom"/>
            <w:hideMark/>
          </w:tcPr>
          <w:p w14:paraId="3F25D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60" w:type="dxa"/>
            <w:tcBorders>
              <w:top w:val="nil"/>
              <w:left w:val="nil"/>
              <w:bottom w:val="nil"/>
              <w:right w:val="nil"/>
            </w:tcBorders>
            <w:shd w:val="clear" w:color="auto" w:fill="auto"/>
            <w:noWrap/>
            <w:vAlign w:val="bottom"/>
            <w:hideMark/>
          </w:tcPr>
          <w:p w14:paraId="296BD76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60" w:type="dxa"/>
            <w:tcBorders>
              <w:top w:val="nil"/>
              <w:left w:val="nil"/>
              <w:bottom w:val="nil"/>
              <w:right w:val="nil"/>
            </w:tcBorders>
            <w:shd w:val="clear" w:color="auto" w:fill="auto"/>
            <w:noWrap/>
            <w:vAlign w:val="bottom"/>
            <w:hideMark/>
          </w:tcPr>
          <w:p w14:paraId="293439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940" w:type="dxa"/>
            <w:tcBorders>
              <w:top w:val="nil"/>
              <w:left w:val="nil"/>
              <w:bottom w:val="nil"/>
              <w:right w:val="nil"/>
            </w:tcBorders>
            <w:shd w:val="clear" w:color="auto" w:fill="auto"/>
            <w:noWrap/>
            <w:vAlign w:val="bottom"/>
            <w:hideMark/>
          </w:tcPr>
          <w:p w14:paraId="539A59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940" w:type="dxa"/>
            <w:tcBorders>
              <w:top w:val="nil"/>
              <w:left w:val="nil"/>
              <w:bottom w:val="nil"/>
              <w:right w:val="nil"/>
            </w:tcBorders>
            <w:shd w:val="clear" w:color="auto" w:fill="auto"/>
            <w:noWrap/>
            <w:vAlign w:val="bottom"/>
            <w:hideMark/>
          </w:tcPr>
          <w:p w14:paraId="6357DB1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940" w:type="dxa"/>
            <w:tcBorders>
              <w:top w:val="nil"/>
              <w:left w:val="nil"/>
              <w:bottom w:val="nil"/>
              <w:right w:val="nil"/>
            </w:tcBorders>
            <w:shd w:val="clear" w:color="auto" w:fill="auto"/>
            <w:noWrap/>
            <w:vAlign w:val="bottom"/>
            <w:hideMark/>
          </w:tcPr>
          <w:p w14:paraId="3C7CA2C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940" w:type="dxa"/>
            <w:tcBorders>
              <w:top w:val="nil"/>
              <w:left w:val="nil"/>
              <w:bottom w:val="nil"/>
              <w:right w:val="nil"/>
            </w:tcBorders>
            <w:shd w:val="clear" w:color="auto" w:fill="auto"/>
            <w:noWrap/>
            <w:vAlign w:val="bottom"/>
            <w:hideMark/>
          </w:tcPr>
          <w:p w14:paraId="08AC21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940" w:type="dxa"/>
            <w:tcBorders>
              <w:top w:val="nil"/>
              <w:left w:val="nil"/>
              <w:bottom w:val="nil"/>
              <w:right w:val="nil"/>
            </w:tcBorders>
            <w:shd w:val="clear" w:color="auto" w:fill="auto"/>
            <w:noWrap/>
            <w:vAlign w:val="bottom"/>
            <w:hideMark/>
          </w:tcPr>
          <w:p w14:paraId="4E7AC7A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60" w:type="dxa"/>
            <w:tcBorders>
              <w:top w:val="nil"/>
              <w:left w:val="nil"/>
              <w:bottom w:val="nil"/>
              <w:right w:val="nil"/>
            </w:tcBorders>
            <w:shd w:val="clear" w:color="auto" w:fill="auto"/>
            <w:noWrap/>
            <w:vAlign w:val="bottom"/>
            <w:hideMark/>
          </w:tcPr>
          <w:p w14:paraId="5749420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60" w:type="dxa"/>
            <w:tcBorders>
              <w:top w:val="nil"/>
              <w:left w:val="nil"/>
              <w:bottom w:val="nil"/>
              <w:right w:val="nil"/>
            </w:tcBorders>
            <w:shd w:val="clear" w:color="auto" w:fill="auto"/>
            <w:noWrap/>
            <w:vAlign w:val="bottom"/>
            <w:hideMark/>
          </w:tcPr>
          <w:p w14:paraId="3076FEE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940" w:type="dxa"/>
            <w:tcBorders>
              <w:top w:val="nil"/>
              <w:left w:val="nil"/>
              <w:bottom w:val="nil"/>
              <w:right w:val="nil"/>
            </w:tcBorders>
            <w:shd w:val="clear" w:color="auto" w:fill="auto"/>
            <w:noWrap/>
            <w:vAlign w:val="bottom"/>
            <w:hideMark/>
          </w:tcPr>
          <w:p w14:paraId="601CCCA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940" w:type="dxa"/>
            <w:tcBorders>
              <w:top w:val="nil"/>
              <w:left w:val="nil"/>
              <w:bottom w:val="nil"/>
              <w:right w:val="nil"/>
            </w:tcBorders>
            <w:shd w:val="clear" w:color="auto" w:fill="auto"/>
            <w:noWrap/>
            <w:vAlign w:val="bottom"/>
            <w:hideMark/>
          </w:tcPr>
          <w:p w14:paraId="4BE3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940" w:type="dxa"/>
            <w:tcBorders>
              <w:top w:val="nil"/>
              <w:left w:val="nil"/>
              <w:bottom w:val="nil"/>
              <w:right w:val="nil"/>
            </w:tcBorders>
            <w:shd w:val="clear" w:color="auto" w:fill="auto"/>
            <w:noWrap/>
            <w:vAlign w:val="bottom"/>
            <w:hideMark/>
          </w:tcPr>
          <w:p w14:paraId="6EE5B00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Benjamini-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20329EA0" w:rsidR="005F5E49" w:rsidRPr="003013E8" w:rsidRDefault="005F5E49" w:rsidP="005F5E49">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D</w:t>
      </w:r>
      <w:r w:rsidRPr="003013E8">
        <w:rPr>
          <w:rFonts w:eastAsia="Times New Roman" w:cs="Times New Roman"/>
          <w:bCs/>
          <w:color w:val="000000"/>
          <w:szCs w:val="20"/>
          <w:lang w:val="de-LU" w:eastAsia="de-DE"/>
        </w:rPr>
        <w:t xml:space="preserve">)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6B304C84" w14:textId="77777777" w:rsidR="00695C09" w:rsidRPr="003013E8" w:rsidRDefault="00695C09" w:rsidP="00695C09">
      <w:pPr>
        <w:spacing w:after="0"/>
        <w:rPr>
          <w:rFonts w:eastAsia="Times New Roman" w:cs="Times New Roman"/>
          <w:bCs/>
          <w:color w:val="000000"/>
          <w:szCs w:val="20"/>
          <w:lang w:val="de-LU"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39</w:t>
            </w:r>
          </w:p>
        </w:tc>
        <w:tc>
          <w:tcPr>
            <w:tcW w:w="1040" w:type="dxa"/>
            <w:tcBorders>
              <w:top w:val="nil"/>
              <w:left w:val="nil"/>
              <w:bottom w:val="nil"/>
              <w:right w:val="nil"/>
            </w:tcBorders>
            <w:shd w:val="clear" w:color="auto" w:fill="auto"/>
            <w:noWrap/>
            <w:vAlign w:val="bottom"/>
            <w:hideMark/>
          </w:tcPr>
          <w:p w14:paraId="4EE3B6F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5</w:t>
            </w:r>
          </w:p>
        </w:tc>
        <w:tc>
          <w:tcPr>
            <w:tcW w:w="1040" w:type="dxa"/>
            <w:tcBorders>
              <w:top w:val="nil"/>
              <w:left w:val="nil"/>
              <w:bottom w:val="nil"/>
              <w:right w:val="nil"/>
            </w:tcBorders>
            <w:shd w:val="clear" w:color="auto" w:fill="auto"/>
            <w:noWrap/>
            <w:vAlign w:val="bottom"/>
            <w:hideMark/>
          </w:tcPr>
          <w:p w14:paraId="10EE12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5</w:t>
            </w:r>
          </w:p>
        </w:tc>
        <w:tc>
          <w:tcPr>
            <w:tcW w:w="1040" w:type="dxa"/>
            <w:tcBorders>
              <w:top w:val="nil"/>
              <w:left w:val="nil"/>
              <w:bottom w:val="nil"/>
              <w:right w:val="nil"/>
            </w:tcBorders>
            <w:shd w:val="clear" w:color="auto" w:fill="auto"/>
            <w:noWrap/>
            <w:vAlign w:val="bottom"/>
            <w:hideMark/>
          </w:tcPr>
          <w:p w14:paraId="184A3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70</w:t>
            </w:r>
          </w:p>
        </w:tc>
        <w:tc>
          <w:tcPr>
            <w:tcW w:w="1040" w:type="dxa"/>
            <w:tcBorders>
              <w:top w:val="nil"/>
              <w:left w:val="nil"/>
              <w:bottom w:val="nil"/>
              <w:right w:val="nil"/>
            </w:tcBorders>
            <w:shd w:val="clear" w:color="auto" w:fill="auto"/>
            <w:noWrap/>
            <w:vAlign w:val="bottom"/>
            <w:hideMark/>
          </w:tcPr>
          <w:p w14:paraId="71B674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03</w:t>
            </w:r>
          </w:p>
        </w:tc>
        <w:tc>
          <w:tcPr>
            <w:tcW w:w="1040" w:type="dxa"/>
            <w:tcBorders>
              <w:top w:val="nil"/>
              <w:left w:val="nil"/>
              <w:bottom w:val="nil"/>
              <w:right w:val="nil"/>
            </w:tcBorders>
            <w:shd w:val="clear" w:color="auto" w:fill="auto"/>
            <w:noWrap/>
            <w:vAlign w:val="bottom"/>
            <w:hideMark/>
          </w:tcPr>
          <w:p w14:paraId="7FA1DED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9</w:t>
            </w:r>
          </w:p>
        </w:tc>
        <w:tc>
          <w:tcPr>
            <w:tcW w:w="1040" w:type="dxa"/>
            <w:tcBorders>
              <w:top w:val="nil"/>
              <w:left w:val="nil"/>
              <w:bottom w:val="nil"/>
              <w:right w:val="nil"/>
            </w:tcBorders>
            <w:shd w:val="clear" w:color="auto" w:fill="auto"/>
            <w:noWrap/>
            <w:vAlign w:val="bottom"/>
            <w:hideMark/>
          </w:tcPr>
          <w:p w14:paraId="7FEF0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30</w:t>
            </w:r>
          </w:p>
        </w:tc>
        <w:tc>
          <w:tcPr>
            <w:tcW w:w="1040" w:type="dxa"/>
            <w:tcBorders>
              <w:top w:val="nil"/>
              <w:left w:val="nil"/>
              <w:bottom w:val="nil"/>
              <w:right w:val="nil"/>
            </w:tcBorders>
            <w:shd w:val="clear" w:color="auto" w:fill="auto"/>
            <w:noWrap/>
            <w:vAlign w:val="bottom"/>
            <w:hideMark/>
          </w:tcPr>
          <w:p w14:paraId="104B03F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6</w:t>
            </w:r>
          </w:p>
        </w:tc>
        <w:tc>
          <w:tcPr>
            <w:tcW w:w="1040" w:type="dxa"/>
            <w:tcBorders>
              <w:top w:val="nil"/>
              <w:left w:val="nil"/>
              <w:bottom w:val="nil"/>
              <w:right w:val="nil"/>
            </w:tcBorders>
            <w:shd w:val="clear" w:color="auto" w:fill="auto"/>
            <w:noWrap/>
            <w:vAlign w:val="bottom"/>
            <w:hideMark/>
          </w:tcPr>
          <w:p w14:paraId="4D1A190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19</w:t>
            </w:r>
          </w:p>
        </w:tc>
        <w:tc>
          <w:tcPr>
            <w:tcW w:w="1040" w:type="dxa"/>
            <w:tcBorders>
              <w:top w:val="nil"/>
              <w:left w:val="nil"/>
              <w:bottom w:val="nil"/>
              <w:right w:val="nil"/>
            </w:tcBorders>
            <w:shd w:val="clear" w:color="auto" w:fill="auto"/>
            <w:noWrap/>
            <w:vAlign w:val="bottom"/>
            <w:hideMark/>
          </w:tcPr>
          <w:p w14:paraId="7D3E3E2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32</w:t>
            </w:r>
          </w:p>
        </w:tc>
        <w:tc>
          <w:tcPr>
            <w:tcW w:w="1040" w:type="dxa"/>
            <w:tcBorders>
              <w:top w:val="nil"/>
              <w:left w:val="nil"/>
              <w:bottom w:val="nil"/>
              <w:right w:val="nil"/>
            </w:tcBorders>
            <w:shd w:val="clear" w:color="auto" w:fill="auto"/>
            <w:noWrap/>
            <w:vAlign w:val="bottom"/>
            <w:hideMark/>
          </w:tcPr>
          <w:p w14:paraId="57E496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86</w:t>
            </w:r>
          </w:p>
        </w:tc>
        <w:tc>
          <w:tcPr>
            <w:tcW w:w="1040" w:type="dxa"/>
            <w:tcBorders>
              <w:top w:val="nil"/>
              <w:left w:val="nil"/>
              <w:bottom w:val="nil"/>
              <w:right w:val="nil"/>
            </w:tcBorders>
            <w:shd w:val="clear" w:color="auto" w:fill="auto"/>
            <w:noWrap/>
            <w:vAlign w:val="bottom"/>
            <w:hideMark/>
          </w:tcPr>
          <w:p w14:paraId="777AD8F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2</w:t>
            </w:r>
          </w:p>
        </w:tc>
        <w:tc>
          <w:tcPr>
            <w:tcW w:w="1040" w:type="dxa"/>
            <w:tcBorders>
              <w:top w:val="nil"/>
              <w:left w:val="nil"/>
              <w:bottom w:val="nil"/>
              <w:right w:val="nil"/>
            </w:tcBorders>
            <w:shd w:val="clear" w:color="auto" w:fill="auto"/>
            <w:noWrap/>
            <w:vAlign w:val="bottom"/>
            <w:hideMark/>
          </w:tcPr>
          <w:p w14:paraId="3EE284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103</w:t>
            </w:r>
          </w:p>
        </w:tc>
        <w:tc>
          <w:tcPr>
            <w:tcW w:w="1040" w:type="dxa"/>
            <w:tcBorders>
              <w:top w:val="nil"/>
              <w:left w:val="nil"/>
              <w:bottom w:val="nil"/>
              <w:right w:val="nil"/>
            </w:tcBorders>
            <w:shd w:val="clear" w:color="auto" w:fill="auto"/>
            <w:noWrap/>
            <w:vAlign w:val="bottom"/>
            <w:hideMark/>
          </w:tcPr>
          <w:p w14:paraId="12FE22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w:t>
            </w:r>
          </w:p>
        </w:tc>
        <w:tc>
          <w:tcPr>
            <w:tcW w:w="1040" w:type="dxa"/>
            <w:tcBorders>
              <w:top w:val="nil"/>
              <w:left w:val="nil"/>
              <w:bottom w:val="nil"/>
              <w:right w:val="nil"/>
            </w:tcBorders>
            <w:shd w:val="clear" w:color="auto" w:fill="auto"/>
            <w:noWrap/>
            <w:vAlign w:val="bottom"/>
            <w:hideMark/>
          </w:tcPr>
          <w:p w14:paraId="3A8D0C2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3</w:t>
            </w:r>
          </w:p>
        </w:tc>
        <w:tc>
          <w:tcPr>
            <w:tcW w:w="1040" w:type="dxa"/>
            <w:tcBorders>
              <w:top w:val="nil"/>
              <w:left w:val="nil"/>
              <w:bottom w:val="nil"/>
              <w:right w:val="nil"/>
            </w:tcBorders>
            <w:shd w:val="clear" w:color="auto" w:fill="auto"/>
            <w:noWrap/>
            <w:vAlign w:val="bottom"/>
            <w:hideMark/>
          </w:tcPr>
          <w:p w14:paraId="52CE011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69</w:t>
            </w:r>
          </w:p>
        </w:tc>
        <w:tc>
          <w:tcPr>
            <w:tcW w:w="1040" w:type="dxa"/>
            <w:tcBorders>
              <w:top w:val="nil"/>
              <w:left w:val="nil"/>
              <w:bottom w:val="nil"/>
              <w:right w:val="nil"/>
            </w:tcBorders>
            <w:shd w:val="clear" w:color="auto" w:fill="auto"/>
            <w:noWrap/>
            <w:vAlign w:val="bottom"/>
            <w:hideMark/>
          </w:tcPr>
          <w:p w14:paraId="440CF1E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28</w:t>
            </w:r>
          </w:p>
        </w:tc>
        <w:tc>
          <w:tcPr>
            <w:tcW w:w="1040" w:type="dxa"/>
            <w:tcBorders>
              <w:top w:val="nil"/>
              <w:left w:val="nil"/>
              <w:bottom w:val="nil"/>
              <w:right w:val="nil"/>
            </w:tcBorders>
            <w:shd w:val="clear" w:color="auto" w:fill="auto"/>
            <w:noWrap/>
            <w:vAlign w:val="bottom"/>
            <w:hideMark/>
          </w:tcPr>
          <w:p w14:paraId="3FA7F76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323</w:t>
            </w:r>
          </w:p>
        </w:tc>
        <w:tc>
          <w:tcPr>
            <w:tcW w:w="1040" w:type="dxa"/>
            <w:tcBorders>
              <w:top w:val="nil"/>
              <w:left w:val="nil"/>
              <w:bottom w:val="nil"/>
              <w:right w:val="nil"/>
            </w:tcBorders>
            <w:shd w:val="clear" w:color="auto" w:fill="auto"/>
            <w:noWrap/>
            <w:vAlign w:val="bottom"/>
            <w:hideMark/>
          </w:tcPr>
          <w:p w14:paraId="29CA891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57</w:t>
            </w:r>
          </w:p>
        </w:tc>
        <w:tc>
          <w:tcPr>
            <w:tcW w:w="1040" w:type="dxa"/>
            <w:tcBorders>
              <w:top w:val="nil"/>
              <w:left w:val="nil"/>
              <w:bottom w:val="nil"/>
              <w:right w:val="nil"/>
            </w:tcBorders>
            <w:shd w:val="clear" w:color="auto" w:fill="auto"/>
            <w:noWrap/>
            <w:vAlign w:val="bottom"/>
            <w:hideMark/>
          </w:tcPr>
          <w:p w14:paraId="59F97E4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491</w:t>
            </w:r>
          </w:p>
        </w:tc>
        <w:tc>
          <w:tcPr>
            <w:tcW w:w="1040" w:type="dxa"/>
            <w:tcBorders>
              <w:top w:val="nil"/>
              <w:left w:val="nil"/>
              <w:bottom w:val="nil"/>
              <w:right w:val="nil"/>
            </w:tcBorders>
            <w:shd w:val="clear" w:color="auto" w:fill="auto"/>
            <w:noWrap/>
            <w:vAlign w:val="bottom"/>
            <w:hideMark/>
          </w:tcPr>
          <w:p w14:paraId="536D9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56</w:t>
            </w:r>
          </w:p>
        </w:tc>
        <w:tc>
          <w:tcPr>
            <w:tcW w:w="1040" w:type="dxa"/>
            <w:tcBorders>
              <w:top w:val="nil"/>
              <w:left w:val="nil"/>
              <w:bottom w:val="nil"/>
              <w:right w:val="nil"/>
            </w:tcBorders>
            <w:shd w:val="clear" w:color="auto" w:fill="auto"/>
            <w:noWrap/>
            <w:vAlign w:val="bottom"/>
            <w:hideMark/>
          </w:tcPr>
          <w:p w14:paraId="2ECAD38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F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21481271" w14:textId="77777777" w:rsidR="00E675A2" w:rsidRDefault="00E675A2" w:rsidP="00E675A2">
      <w:pPr>
        <w:rPr>
          <w:del w:id="473" w:author="Author"/>
          <w:rFonts w:eastAsia="Times New Roman" w:cs="Times New Roman"/>
          <w:color w:val="000000"/>
          <w:sz w:val="22"/>
          <w:lang w:val="en-GB" w:eastAsia="en-GB"/>
        </w:rPr>
      </w:pPr>
      <w:del w:id="474" w:author="Author">
        <w:r>
          <w:rPr>
            <w:rFonts w:eastAsia="Times New Roman" w:cs="Times New Roman"/>
            <w:b/>
            <w:bCs/>
            <w:color w:val="000000"/>
            <w:szCs w:val="20"/>
            <w:lang w:val="en-GB" w:eastAsia="de-DE"/>
          </w:rPr>
          <w:delText xml:space="preserve">Supplementary </w:delText>
        </w:r>
        <w:r>
          <w:rPr>
            <w:b/>
            <w:bCs/>
          </w:rPr>
          <w:delText xml:space="preserve">table </w:delText>
        </w:r>
        <w:r w:rsidR="007B0DD1">
          <w:rPr>
            <w:b/>
            <w:bCs/>
          </w:rPr>
          <w:delText>4</w:delText>
        </w:r>
        <w:r>
          <w:delText>. C</w:delText>
        </w:r>
        <w:r w:rsidRPr="006104F9">
          <w:delText>lustering solutions</w:delText>
        </w:r>
        <w:r>
          <w:delText xml:space="preserve"> and derivatives</w:delText>
        </w:r>
        <w:r w:rsidRPr="006104F9">
          <w:delText xml:space="preserve"> for values of </w:delText>
        </w:r>
        <w:r w:rsidRPr="006104F9">
          <w:rPr>
            <w:i/>
            <w:iCs/>
          </w:rPr>
          <w:delText>K</w:delText>
        </w:r>
        <w:r w:rsidRPr="006104F9">
          <w:delText xml:space="preserve"> from </w:delText>
        </w:r>
        <w:r>
          <w:delText>1</w:delText>
        </w:r>
        <w:r w:rsidRPr="006104F9">
          <w:delText xml:space="preserve"> to</w:delText>
        </w:r>
        <w:r>
          <w:delText xml:space="preserve"> 7, over ten runs for each </w:delText>
        </w:r>
        <w:r>
          <w:rPr>
            <w:i/>
            <w:iCs/>
          </w:rPr>
          <w:delText xml:space="preserve">K </w:delText>
        </w:r>
        <w:r>
          <w:delText xml:space="preserve">value. SD refers to standard deviation. Rates of changes are given as means. </w:delText>
        </w:r>
        <w:r w:rsidRPr="00AF1C54">
          <w:rPr>
            <w:rFonts w:eastAsia="Times New Roman" w:cs="Times New Roman"/>
            <w:color w:val="000000"/>
            <w:sz w:val="22"/>
            <w:lang w:val="en-GB" w:eastAsia="en-GB"/>
          </w:rPr>
          <w:delText>Δ</w:delText>
        </w:r>
        <w:r w:rsidRPr="00ED0515">
          <w:rPr>
            <w:rFonts w:eastAsia="Times New Roman" w:cs="Times New Roman"/>
            <w:i/>
            <w:iCs/>
            <w:color w:val="000000"/>
            <w:sz w:val="22"/>
            <w:lang w:val="en-GB" w:eastAsia="en-GB"/>
          </w:rPr>
          <w:delText>K</w:delText>
        </w:r>
        <w:r>
          <w:rPr>
            <w:rFonts w:eastAsia="Times New Roman" w:cs="Times New Roman"/>
            <w:color w:val="000000"/>
            <w:sz w:val="22"/>
            <w:lang w:val="en-GB" w:eastAsia="en-GB"/>
          </w:rPr>
          <w:delText xml:space="preserve"> is calculated as the ratio of the absolute value of the second order rate of change over the standard deviation of the logarithm of the likelihood of K given the data.</w:delText>
        </w:r>
      </w:del>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E675A2" w:rsidRPr="00ED0515" w14:paraId="05CE2C43" w14:textId="77777777" w:rsidTr="00C961FD">
        <w:trPr>
          <w:trHeight w:val="300"/>
          <w:del w:id="475" w:author="Author"/>
        </w:trPr>
        <w:tc>
          <w:tcPr>
            <w:tcW w:w="2420" w:type="dxa"/>
            <w:gridSpan w:val="2"/>
            <w:tcBorders>
              <w:top w:val="nil"/>
              <w:left w:val="nil"/>
              <w:right w:val="nil"/>
            </w:tcBorders>
            <w:shd w:val="clear" w:color="auto" w:fill="auto"/>
            <w:noWrap/>
            <w:vAlign w:val="bottom"/>
            <w:hideMark/>
          </w:tcPr>
          <w:p w14:paraId="64F848FF" w14:textId="77777777" w:rsidR="00E675A2" w:rsidRDefault="00E675A2" w:rsidP="00C961FD">
            <w:pPr>
              <w:spacing w:after="0" w:line="240" w:lineRule="auto"/>
              <w:rPr>
                <w:del w:id="476" w:author="Author"/>
                <w:rFonts w:eastAsia="Times New Roman" w:cs="Times New Roman"/>
                <w:b/>
                <w:bCs/>
                <w:i/>
                <w:iCs/>
                <w:color w:val="000000"/>
                <w:sz w:val="22"/>
                <w:lang w:val="en-GB" w:eastAsia="en-GB"/>
              </w:rPr>
            </w:pPr>
            <w:del w:id="477" w:author="Author">
              <w:r w:rsidRPr="00ED0515">
                <w:rPr>
                  <w:rFonts w:eastAsia="Times New Roman" w:cs="Times New Roman"/>
                  <w:b/>
                  <w:bCs/>
                  <w:i/>
                  <w:iCs/>
                  <w:color w:val="000000"/>
                  <w:sz w:val="22"/>
                  <w:lang w:val="en-GB" w:eastAsia="en-GB"/>
                </w:rPr>
                <w:delText>M</w:delText>
              </w:r>
              <w:r>
                <w:rPr>
                  <w:rFonts w:eastAsia="Times New Roman" w:cs="Times New Roman"/>
                  <w:b/>
                  <w:bCs/>
                  <w:i/>
                  <w:iCs/>
                  <w:color w:val="000000"/>
                  <w:sz w:val="22"/>
                  <w:lang w:val="en-GB" w:eastAsia="en-GB"/>
                </w:rPr>
                <w:delText>yathropa</w:delText>
              </w:r>
              <w:r w:rsidRPr="00ED0515">
                <w:rPr>
                  <w:rFonts w:eastAsia="Times New Roman" w:cs="Times New Roman"/>
                  <w:b/>
                  <w:bCs/>
                  <w:i/>
                  <w:iCs/>
                  <w:color w:val="000000"/>
                  <w:sz w:val="22"/>
                  <w:lang w:val="en-GB" w:eastAsia="en-GB"/>
                </w:rPr>
                <w:delText xml:space="preserve"> florea</w:delText>
              </w:r>
            </w:del>
          </w:p>
          <w:p w14:paraId="24155793" w14:textId="77777777" w:rsidR="00E675A2" w:rsidRPr="00ED0515" w:rsidRDefault="00E675A2" w:rsidP="00C961FD">
            <w:pPr>
              <w:spacing w:after="0" w:line="240" w:lineRule="auto"/>
              <w:rPr>
                <w:del w:id="478" w:author="Autho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61CD5C52" w14:textId="77777777" w:rsidR="00E675A2" w:rsidRPr="00ED0515" w:rsidRDefault="00E675A2" w:rsidP="00C961FD">
            <w:pPr>
              <w:spacing w:after="0" w:line="240" w:lineRule="auto"/>
              <w:rPr>
                <w:del w:id="479" w:author="Autho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1E5B9F4A" w14:textId="77777777" w:rsidR="00E675A2" w:rsidRPr="00ED0515" w:rsidRDefault="00E675A2" w:rsidP="00C961FD">
            <w:pPr>
              <w:spacing w:after="0" w:line="240" w:lineRule="auto"/>
              <w:rPr>
                <w:del w:id="480" w:author="Autho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3BFAAA22" w14:textId="77777777" w:rsidR="00E675A2" w:rsidRPr="00ED0515" w:rsidRDefault="00E675A2" w:rsidP="00C961FD">
            <w:pPr>
              <w:spacing w:after="0" w:line="240" w:lineRule="auto"/>
              <w:rPr>
                <w:del w:id="481" w:author="Autho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1A5DA26F" w14:textId="77777777" w:rsidR="00E675A2" w:rsidRPr="00ED0515" w:rsidRDefault="00E675A2" w:rsidP="00C961FD">
            <w:pPr>
              <w:spacing w:after="0" w:line="240" w:lineRule="auto"/>
              <w:rPr>
                <w:del w:id="482" w:author="Autho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152D4C20" w14:textId="77777777" w:rsidR="00E675A2" w:rsidRPr="00ED0515" w:rsidRDefault="00E675A2" w:rsidP="00C961FD">
            <w:pPr>
              <w:spacing w:after="0" w:line="240" w:lineRule="auto"/>
              <w:rPr>
                <w:del w:id="483" w:author="Author"/>
                <w:rFonts w:eastAsia="Times New Roman" w:cs="Times New Roman"/>
                <w:sz w:val="20"/>
                <w:szCs w:val="20"/>
                <w:lang w:val="en-GB" w:eastAsia="en-GB"/>
              </w:rPr>
            </w:pPr>
          </w:p>
        </w:tc>
      </w:tr>
      <w:tr w:rsidR="00E675A2" w:rsidRPr="00ED0515" w14:paraId="6298770C" w14:textId="77777777" w:rsidTr="00C961FD">
        <w:trPr>
          <w:trHeight w:val="300"/>
          <w:del w:id="484" w:author="Author"/>
        </w:trPr>
        <w:tc>
          <w:tcPr>
            <w:tcW w:w="851" w:type="dxa"/>
            <w:tcBorders>
              <w:bottom w:val="single" w:sz="4" w:space="0" w:color="auto"/>
            </w:tcBorders>
            <w:shd w:val="clear" w:color="auto" w:fill="auto"/>
            <w:noWrap/>
            <w:hideMark/>
          </w:tcPr>
          <w:p w14:paraId="5184C880" w14:textId="77777777" w:rsidR="00E675A2" w:rsidRPr="00ED0515" w:rsidRDefault="00E675A2" w:rsidP="00C961FD">
            <w:pPr>
              <w:spacing w:after="0" w:line="240" w:lineRule="auto"/>
              <w:rPr>
                <w:del w:id="485" w:author="Author"/>
                <w:rFonts w:eastAsia="Times New Roman" w:cs="Times New Roman"/>
                <w:b/>
                <w:bCs/>
                <w:i/>
                <w:iCs/>
                <w:color w:val="000000"/>
                <w:sz w:val="22"/>
                <w:lang w:val="en-GB" w:eastAsia="en-GB"/>
              </w:rPr>
            </w:pPr>
            <w:del w:id="486" w:author="Author">
              <w:r w:rsidRPr="00ED0515">
                <w:rPr>
                  <w:rFonts w:eastAsia="Times New Roman" w:cs="Times New Roman"/>
                  <w:b/>
                  <w:bCs/>
                  <w:i/>
                  <w:iCs/>
                  <w:color w:val="000000"/>
                  <w:sz w:val="22"/>
                  <w:lang w:val="en-GB" w:eastAsia="en-GB"/>
                </w:rPr>
                <w:delText>K</w:delText>
              </w:r>
            </w:del>
          </w:p>
        </w:tc>
        <w:tc>
          <w:tcPr>
            <w:tcW w:w="1569" w:type="dxa"/>
            <w:tcBorders>
              <w:bottom w:val="single" w:sz="4" w:space="0" w:color="auto"/>
            </w:tcBorders>
            <w:shd w:val="clear" w:color="auto" w:fill="auto"/>
            <w:noWrap/>
            <w:hideMark/>
          </w:tcPr>
          <w:p w14:paraId="6E0CBF3F" w14:textId="77777777" w:rsidR="00E675A2" w:rsidRPr="00ED0515" w:rsidRDefault="00E675A2" w:rsidP="00C961FD">
            <w:pPr>
              <w:spacing w:after="0" w:line="240" w:lineRule="auto"/>
              <w:jc w:val="center"/>
              <w:rPr>
                <w:del w:id="487" w:author="Author"/>
                <w:rFonts w:eastAsia="Times New Roman" w:cs="Times New Roman"/>
                <w:b/>
                <w:bCs/>
                <w:color w:val="000000"/>
                <w:sz w:val="22"/>
                <w:lang w:val="en-GB" w:eastAsia="en-GB"/>
              </w:rPr>
            </w:pPr>
            <w:del w:id="488" w:author="Author">
              <w:r w:rsidRPr="00ED0515">
                <w:rPr>
                  <w:rFonts w:eastAsia="Times New Roman" w:cs="Times New Roman"/>
                  <w:b/>
                  <w:bCs/>
                  <w:color w:val="000000"/>
                  <w:sz w:val="22"/>
                  <w:lang w:val="en-GB" w:eastAsia="en-GB"/>
                </w:rPr>
                <w:delText>Mean L</w:delText>
              </w:r>
              <w:r>
                <w:rPr>
                  <w:rFonts w:eastAsia="Times New Roman" w:cs="Times New Roman"/>
                  <w:b/>
                  <w:bCs/>
                  <w:color w:val="000000"/>
                  <w:sz w:val="22"/>
                  <w:lang w:val="en-GB" w:eastAsia="en-GB"/>
                </w:rPr>
                <w:delText xml:space="preserve">og </w:delText>
              </w:r>
              <w:r w:rsidRPr="00ED0515">
                <w:rPr>
                  <w:rFonts w:eastAsia="Times New Roman" w:cs="Times New Roman"/>
                  <w:b/>
                  <w:bCs/>
                  <w:i/>
                  <w:iCs/>
                  <w:color w:val="000000"/>
                  <w:sz w:val="22"/>
                  <w:lang w:val="en-GB" w:eastAsia="en-GB"/>
                </w:rPr>
                <w:delText>P</w:delText>
              </w:r>
              <w:r w:rsidRPr="006104F9">
                <w:rPr>
                  <w:rFonts w:eastAsia="Times New Roman" w:cs="Times New Roman"/>
                  <w:b/>
                  <w:bCs/>
                  <w:i/>
                  <w:iCs/>
                  <w:color w:val="000000"/>
                  <w:sz w:val="22"/>
                  <w:lang w:val="en-GB" w:eastAsia="en-GB"/>
                </w:rPr>
                <w:delText>r</w:delText>
              </w:r>
              <w:r w:rsidRPr="00ED0515">
                <w:rPr>
                  <w:rFonts w:eastAsia="Times New Roman" w:cs="Times New Roman"/>
                  <w:b/>
                  <w:bCs/>
                  <w:color w:val="000000"/>
                  <w:sz w:val="22"/>
                  <w:lang w:val="en-GB" w:eastAsia="en-GB"/>
                </w:rPr>
                <w:delText>(</w:delText>
              </w:r>
              <w:r>
                <w:rPr>
                  <w:rFonts w:eastAsia="Times New Roman" w:cs="Times New Roman"/>
                  <w:b/>
                  <w:bCs/>
                  <w:color w:val="000000"/>
                  <w:sz w:val="22"/>
                  <w:lang w:val="en-GB" w:eastAsia="en-GB"/>
                </w:rPr>
                <w:delText>data|</w:delText>
              </w:r>
              <w:r w:rsidRPr="00ED0515">
                <w:rPr>
                  <w:rFonts w:eastAsia="Times New Roman" w:cs="Times New Roman"/>
                  <w:b/>
                  <w:bCs/>
                  <w:i/>
                  <w:iCs/>
                  <w:color w:val="000000"/>
                  <w:sz w:val="22"/>
                  <w:lang w:val="en-GB" w:eastAsia="en-GB"/>
                </w:rPr>
                <w:delText>K</w:delText>
              </w:r>
              <w:r w:rsidRPr="00ED0515">
                <w:rPr>
                  <w:rFonts w:eastAsia="Times New Roman" w:cs="Times New Roman"/>
                  <w:b/>
                  <w:bCs/>
                  <w:color w:val="000000"/>
                  <w:sz w:val="22"/>
                  <w:lang w:val="en-GB" w:eastAsia="en-GB"/>
                </w:rPr>
                <w:delText>)</w:delText>
              </w:r>
            </w:del>
          </w:p>
        </w:tc>
        <w:tc>
          <w:tcPr>
            <w:tcW w:w="1266" w:type="dxa"/>
            <w:tcBorders>
              <w:bottom w:val="single" w:sz="4" w:space="0" w:color="auto"/>
            </w:tcBorders>
            <w:shd w:val="clear" w:color="auto" w:fill="auto"/>
            <w:noWrap/>
            <w:hideMark/>
          </w:tcPr>
          <w:p w14:paraId="7A11D18A" w14:textId="77777777" w:rsidR="00E675A2" w:rsidRPr="00F44CF5" w:rsidRDefault="00E675A2" w:rsidP="00C961FD">
            <w:pPr>
              <w:spacing w:after="0" w:line="240" w:lineRule="auto"/>
              <w:jc w:val="center"/>
              <w:rPr>
                <w:del w:id="489" w:author="Author"/>
                <w:rFonts w:eastAsia="Times New Roman" w:cs="Times New Roman"/>
                <w:b/>
                <w:bCs/>
                <w:color w:val="000000"/>
                <w:sz w:val="22"/>
                <w:lang w:val="fr-FR" w:eastAsia="en-GB"/>
              </w:rPr>
            </w:pPr>
            <w:del w:id="490" w:author="Author">
              <w:r w:rsidRPr="00F44CF5">
                <w:rPr>
                  <w:rFonts w:eastAsia="Times New Roman" w:cs="Times New Roman"/>
                  <w:b/>
                  <w:bCs/>
                  <w:color w:val="000000"/>
                  <w:sz w:val="22"/>
                  <w:lang w:val="fr-FR" w:eastAsia="en-GB"/>
                </w:rPr>
                <w:delText xml:space="preserve">SD Log </w:delText>
              </w:r>
              <w:r w:rsidRPr="00F44CF5">
                <w:rPr>
                  <w:rFonts w:eastAsia="Times New Roman" w:cs="Times New Roman"/>
                  <w:b/>
                  <w:bCs/>
                  <w:i/>
                  <w:iCs/>
                  <w:color w:val="000000"/>
                  <w:sz w:val="22"/>
                  <w:lang w:val="fr-FR" w:eastAsia="en-GB"/>
                </w:rPr>
                <w:delText>Pr</w:delText>
              </w:r>
              <w:r w:rsidRPr="00F44CF5">
                <w:rPr>
                  <w:rFonts w:eastAsia="Times New Roman" w:cs="Times New Roman"/>
                  <w:b/>
                  <w:bCs/>
                  <w:color w:val="000000"/>
                  <w:sz w:val="22"/>
                  <w:lang w:val="fr-FR" w:eastAsia="en-GB"/>
                </w:rPr>
                <w:delText>(data|</w:delText>
              </w:r>
              <w:r w:rsidRPr="00F44CF5">
                <w:rPr>
                  <w:rFonts w:eastAsia="Times New Roman" w:cs="Times New Roman"/>
                  <w:b/>
                  <w:bCs/>
                  <w:i/>
                  <w:iCs/>
                  <w:color w:val="000000"/>
                  <w:sz w:val="22"/>
                  <w:lang w:val="fr-FR" w:eastAsia="en-GB"/>
                </w:rPr>
                <w:delText>K</w:delText>
              </w:r>
              <w:r w:rsidRPr="00F44CF5">
                <w:rPr>
                  <w:rFonts w:eastAsia="Times New Roman" w:cs="Times New Roman"/>
                  <w:b/>
                  <w:bCs/>
                  <w:color w:val="000000"/>
                  <w:sz w:val="22"/>
                  <w:lang w:val="fr-FR" w:eastAsia="en-GB"/>
                </w:rPr>
                <w:delText>)</w:delText>
              </w:r>
            </w:del>
          </w:p>
        </w:tc>
        <w:tc>
          <w:tcPr>
            <w:tcW w:w="1559" w:type="dxa"/>
            <w:tcBorders>
              <w:bottom w:val="single" w:sz="4" w:space="0" w:color="auto"/>
            </w:tcBorders>
            <w:shd w:val="clear" w:color="auto" w:fill="auto"/>
            <w:noWrap/>
            <w:hideMark/>
          </w:tcPr>
          <w:p w14:paraId="18A08C81" w14:textId="77777777" w:rsidR="00E675A2" w:rsidRPr="00ED0515" w:rsidRDefault="00E675A2" w:rsidP="00C961FD">
            <w:pPr>
              <w:spacing w:after="0" w:line="240" w:lineRule="auto"/>
              <w:jc w:val="center"/>
              <w:rPr>
                <w:del w:id="491" w:author="Author"/>
                <w:rFonts w:eastAsia="Times New Roman" w:cs="Times New Roman"/>
                <w:b/>
                <w:bCs/>
                <w:color w:val="000000"/>
                <w:sz w:val="22"/>
                <w:lang w:val="en-GB" w:eastAsia="en-GB"/>
              </w:rPr>
            </w:pPr>
            <w:del w:id="492" w:author="Author">
              <w:r w:rsidRPr="00ED0515">
                <w:rPr>
                  <w:rFonts w:eastAsia="Times New Roman" w:cs="Times New Roman"/>
                  <w:b/>
                  <w:bCs/>
                  <w:color w:val="000000"/>
                  <w:sz w:val="22"/>
                  <w:lang w:val="en-GB" w:eastAsia="en-GB"/>
                </w:rPr>
                <w:delText xml:space="preserve">Median-based </w:delText>
              </w:r>
              <w:r w:rsidRPr="00ED0515">
                <w:rPr>
                  <w:rFonts w:eastAsia="Times New Roman" w:cs="Times New Roman"/>
                  <w:b/>
                  <w:bCs/>
                  <w:i/>
                  <w:iCs/>
                  <w:color w:val="000000"/>
                  <w:sz w:val="22"/>
                  <w:lang w:val="en-GB" w:eastAsia="en-GB"/>
                </w:rPr>
                <w:delText>P</w:delText>
              </w:r>
              <w:r w:rsidRPr="006104F9">
                <w:rPr>
                  <w:rFonts w:eastAsia="Times New Roman" w:cs="Times New Roman"/>
                  <w:b/>
                  <w:bCs/>
                  <w:i/>
                  <w:iCs/>
                  <w:color w:val="000000"/>
                  <w:sz w:val="22"/>
                  <w:lang w:val="en-GB" w:eastAsia="en-GB"/>
                </w:rPr>
                <w:delText>r</w:delText>
              </w:r>
              <w:r w:rsidRPr="00ED0515">
                <w:rPr>
                  <w:rFonts w:eastAsia="Times New Roman" w:cs="Times New Roman"/>
                  <w:b/>
                  <w:bCs/>
                  <w:color w:val="000000"/>
                  <w:sz w:val="22"/>
                  <w:lang w:val="en-GB" w:eastAsia="en-GB"/>
                </w:rPr>
                <w:delText>(</w:delText>
              </w:r>
              <w:r>
                <w:rPr>
                  <w:rFonts w:eastAsia="Times New Roman" w:cs="Times New Roman"/>
                  <w:b/>
                  <w:bCs/>
                  <w:color w:val="000000"/>
                  <w:sz w:val="22"/>
                  <w:lang w:val="en-GB" w:eastAsia="en-GB"/>
                </w:rPr>
                <w:delText>data|</w:delText>
              </w:r>
              <w:r w:rsidRPr="00ED0515">
                <w:rPr>
                  <w:rFonts w:eastAsia="Times New Roman" w:cs="Times New Roman"/>
                  <w:b/>
                  <w:bCs/>
                  <w:i/>
                  <w:iCs/>
                  <w:color w:val="000000"/>
                  <w:sz w:val="22"/>
                  <w:lang w:val="en-GB" w:eastAsia="en-GB"/>
                </w:rPr>
                <w:delText>K</w:delText>
              </w:r>
              <w:r w:rsidRPr="00ED0515">
                <w:rPr>
                  <w:rFonts w:eastAsia="Times New Roman" w:cs="Times New Roman"/>
                  <w:b/>
                  <w:bCs/>
                  <w:color w:val="000000"/>
                  <w:sz w:val="22"/>
                  <w:lang w:val="en-GB" w:eastAsia="en-GB"/>
                </w:rPr>
                <w:delText>)</w:delText>
              </w:r>
            </w:del>
          </w:p>
        </w:tc>
        <w:tc>
          <w:tcPr>
            <w:tcW w:w="1134" w:type="dxa"/>
            <w:tcBorders>
              <w:bottom w:val="single" w:sz="4" w:space="0" w:color="auto"/>
            </w:tcBorders>
            <w:shd w:val="clear" w:color="auto" w:fill="auto"/>
            <w:noWrap/>
            <w:hideMark/>
          </w:tcPr>
          <w:p w14:paraId="623ADD98" w14:textId="77777777" w:rsidR="00E675A2" w:rsidRPr="00ED0515" w:rsidRDefault="00E675A2" w:rsidP="00C961FD">
            <w:pPr>
              <w:spacing w:after="0" w:line="240" w:lineRule="auto"/>
              <w:jc w:val="center"/>
              <w:rPr>
                <w:del w:id="493" w:author="Author"/>
                <w:rFonts w:eastAsia="Times New Roman" w:cs="Times New Roman"/>
                <w:b/>
                <w:bCs/>
                <w:color w:val="000000"/>
                <w:sz w:val="22"/>
                <w:lang w:val="en-GB" w:eastAsia="en-GB"/>
              </w:rPr>
            </w:pPr>
            <w:del w:id="494" w:author="Author">
              <w:r>
                <w:rPr>
                  <w:rFonts w:eastAsia="Times New Roman" w:cs="Times New Roman"/>
                  <w:b/>
                  <w:bCs/>
                  <w:color w:val="000000"/>
                  <w:sz w:val="22"/>
                  <w:lang w:val="en-GB" w:eastAsia="en-GB"/>
                </w:rPr>
                <w:delText>Rate of change</w:delText>
              </w:r>
            </w:del>
          </w:p>
        </w:tc>
        <w:tc>
          <w:tcPr>
            <w:tcW w:w="1985" w:type="dxa"/>
            <w:tcBorders>
              <w:bottom w:val="single" w:sz="4" w:space="0" w:color="auto"/>
            </w:tcBorders>
            <w:shd w:val="clear" w:color="auto" w:fill="auto"/>
            <w:noWrap/>
            <w:hideMark/>
          </w:tcPr>
          <w:p w14:paraId="0753FAEC" w14:textId="77777777" w:rsidR="00E675A2" w:rsidRPr="00ED0515" w:rsidRDefault="00E675A2" w:rsidP="00C961FD">
            <w:pPr>
              <w:spacing w:after="0" w:line="240" w:lineRule="auto"/>
              <w:jc w:val="center"/>
              <w:rPr>
                <w:del w:id="495" w:author="Author"/>
                <w:rFonts w:eastAsia="Times New Roman" w:cs="Times New Roman"/>
                <w:b/>
                <w:bCs/>
                <w:color w:val="000000"/>
                <w:sz w:val="22"/>
                <w:lang w:val="en-GB" w:eastAsia="en-GB"/>
              </w:rPr>
            </w:pPr>
            <w:del w:id="496" w:author="Author">
              <w:r>
                <w:rPr>
                  <w:rFonts w:eastAsia="Times New Roman" w:cs="Times New Roman"/>
                  <w:b/>
                  <w:bCs/>
                  <w:color w:val="000000"/>
                  <w:sz w:val="22"/>
                  <w:lang w:val="en-GB" w:eastAsia="en-GB"/>
                </w:rPr>
                <w:delText>Absolute 2</w:delText>
              </w:r>
              <w:r>
                <w:rPr>
                  <w:rFonts w:eastAsia="Times New Roman" w:cs="Times New Roman"/>
                  <w:b/>
                  <w:bCs/>
                  <w:color w:val="000000"/>
                  <w:sz w:val="22"/>
                  <w:vertAlign w:val="superscript"/>
                  <w:lang w:val="en-GB" w:eastAsia="en-GB"/>
                </w:rPr>
                <w:delText xml:space="preserve">nd </w:delText>
              </w:r>
              <w:r>
                <w:rPr>
                  <w:rFonts w:eastAsia="Times New Roman" w:cs="Times New Roman"/>
                  <w:b/>
                  <w:bCs/>
                  <w:color w:val="000000"/>
                  <w:sz w:val="22"/>
                  <w:lang w:val="en-GB" w:eastAsia="en-GB"/>
                </w:rPr>
                <w:delText>order rate of change</w:delText>
              </w:r>
            </w:del>
          </w:p>
        </w:tc>
        <w:tc>
          <w:tcPr>
            <w:tcW w:w="992" w:type="dxa"/>
            <w:tcBorders>
              <w:bottom w:val="single" w:sz="4" w:space="0" w:color="auto"/>
            </w:tcBorders>
            <w:shd w:val="clear" w:color="auto" w:fill="auto"/>
            <w:noWrap/>
            <w:hideMark/>
          </w:tcPr>
          <w:p w14:paraId="3BCDD606" w14:textId="77777777" w:rsidR="00E675A2" w:rsidRPr="00ED0515" w:rsidRDefault="00E675A2" w:rsidP="00C961FD">
            <w:pPr>
              <w:spacing w:after="0" w:line="240" w:lineRule="auto"/>
              <w:jc w:val="center"/>
              <w:rPr>
                <w:del w:id="497" w:author="Author"/>
                <w:rFonts w:eastAsia="Times New Roman" w:cs="Times New Roman"/>
                <w:b/>
                <w:bCs/>
                <w:color w:val="000000"/>
                <w:sz w:val="22"/>
                <w:lang w:val="en-GB" w:eastAsia="en-GB"/>
              </w:rPr>
            </w:pPr>
            <w:del w:id="498" w:author="Author">
              <w:r w:rsidRPr="00E30521">
                <w:rPr>
                  <w:rFonts w:eastAsia="Times New Roman" w:cs="Times New Roman"/>
                  <w:b/>
                  <w:bCs/>
                  <w:color w:val="000000"/>
                  <w:sz w:val="22"/>
                  <w:lang w:val="en-GB" w:eastAsia="en-GB"/>
                </w:rPr>
                <w:delText>Δ</w:delText>
              </w:r>
              <w:r w:rsidRPr="00ED0515">
                <w:rPr>
                  <w:rFonts w:eastAsia="Times New Roman" w:cs="Times New Roman"/>
                  <w:b/>
                  <w:bCs/>
                  <w:i/>
                  <w:iCs/>
                  <w:color w:val="000000"/>
                  <w:sz w:val="22"/>
                  <w:lang w:val="en-GB" w:eastAsia="en-GB"/>
                </w:rPr>
                <w:delText>K</w:delText>
              </w:r>
            </w:del>
          </w:p>
        </w:tc>
      </w:tr>
      <w:tr w:rsidR="00E675A2" w:rsidRPr="00ED0515" w14:paraId="2B43C273" w14:textId="77777777" w:rsidTr="00C961FD">
        <w:trPr>
          <w:trHeight w:val="300"/>
          <w:del w:id="499" w:author="Author"/>
        </w:trPr>
        <w:tc>
          <w:tcPr>
            <w:tcW w:w="851" w:type="dxa"/>
            <w:tcBorders>
              <w:top w:val="single" w:sz="4" w:space="0" w:color="auto"/>
            </w:tcBorders>
            <w:shd w:val="clear" w:color="auto" w:fill="auto"/>
            <w:noWrap/>
            <w:vAlign w:val="bottom"/>
            <w:hideMark/>
          </w:tcPr>
          <w:p w14:paraId="0E1C0385" w14:textId="77777777" w:rsidR="00E675A2" w:rsidRPr="00C02C3F" w:rsidRDefault="00E675A2" w:rsidP="00C961FD">
            <w:pPr>
              <w:spacing w:after="0" w:line="240" w:lineRule="auto"/>
              <w:rPr>
                <w:del w:id="500" w:author="Author"/>
                <w:rFonts w:eastAsia="Times New Roman" w:cs="Times New Roman"/>
                <w:color w:val="000000"/>
                <w:sz w:val="22"/>
                <w:lang w:val="en-GB" w:eastAsia="en-GB"/>
              </w:rPr>
            </w:pPr>
            <w:del w:id="501" w:author="Author">
              <w:r w:rsidRPr="00C02C3F">
                <w:rPr>
                  <w:rFonts w:eastAsia="Times New Roman" w:cs="Times New Roman"/>
                  <w:color w:val="000000"/>
                  <w:sz w:val="22"/>
                  <w:lang w:val="en-GB" w:eastAsia="en-GB"/>
                </w:rPr>
                <w:delText>1</w:delText>
              </w:r>
            </w:del>
          </w:p>
        </w:tc>
        <w:tc>
          <w:tcPr>
            <w:tcW w:w="1569" w:type="dxa"/>
            <w:tcBorders>
              <w:top w:val="single" w:sz="4" w:space="0" w:color="auto"/>
            </w:tcBorders>
            <w:shd w:val="clear" w:color="auto" w:fill="auto"/>
            <w:noWrap/>
            <w:vAlign w:val="bottom"/>
            <w:hideMark/>
          </w:tcPr>
          <w:p w14:paraId="63BFB7F7" w14:textId="77777777" w:rsidR="00E675A2" w:rsidRPr="00C02C3F" w:rsidRDefault="00E675A2" w:rsidP="00C961FD">
            <w:pPr>
              <w:spacing w:after="0" w:line="240" w:lineRule="auto"/>
              <w:jc w:val="right"/>
              <w:rPr>
                <w:del w:id="502" w:author="Author"/>
                <w:rFonts w:eastAsia="Times New Roman" w:cs="Times New Roman"/>
                <w:color w:val="000000"/>
                <w:sz w:val="22"/>
                <w:lang w:val="en-GB" w:eastAsia="en-GB"/>
              </w:rPr>
            </w:pPr>
            <w:del w:id="503" w:author="Author">
              <w:r w:rsidRPr="00C02C3F">
                <w:rPr>
                  <w:rFonts w:eastAsia="Times New Roman" w:cs="Times New Roman"/>
                  <w:color w:val="000000"/>
                  <w:sz w:val="22"/>
                  <w:lang w:val="en-GB" w:eastAsia="en-GB"/>
                </w:rPr>
                <w:delText>-45682.48</w:delText>
              </w:r>
            </w:del>
          </w:p>
        </w:tc>
        <w:tc>
          <w:tcPr>
            <w:tcW w:w="1266" w:type="dxa"/>
            <w:tcBorders>
              <w:top w:val="single" w:sz="4" w:space="0" w:color="auto"/>
            </w:tcBorders>
            <w:shd w:val="clear" w:color="auto" w:fill="auto"/>
            <w:noWrap/>
            <w:vAlign w:val="bottom"/>
            <w:hideMark/>
          </w:tcPr>
          <w:p w14:paraId="4D0176D7" w14:textId="77777777" w:rsidR="00E675A2" w:rsidRPr="00C02C3F" w:rsidRDefault="00E675A2" w:rsidP="00C961FD">
            <w:pPr>
              <w:spacing w:after="0" w:line="240" w:lineRule="auto"/>
              <w:jc w:val="right"/>
              <w:rPr>
                <w:del w:id="504" w:author="Author"/>
                <w:rFonts w:eastAsia="Times New Roman" w:cs="Times New Roman"/>
                <w:color w:val="000000"/>
                <w:sz w:val="22"/>
                <w:lang w:val="en-GB" w:eastAsia="en-GB"/>
              </w:rPr>
            </w:pPr>
            <w:del w:id="505" w:author="Author">
              <w:r w:rsidRPr="00C02C3F">
                <w:rPr>
                  <w:rFonts w:eastAsia="Times New Roman" w:cs="Times New Roman"/>
                  <w:color w:val="000000"/>
                  <w:sz w:val="22"/>
                  <w:lang w:val="en-GB" w:eastAsia="en-GB"/>
                </w:rPr>
                <w:delText>0.114</w:delText>
              </w:r>
            </w:del>
          </w:p>
        </w:tc>
        <w:tc>
          <w:tcPr>
            <w:tcW w:w="1559" w:type="dxa"/>
            <w:tcBorders>
              <w:top w:val="single" w:sz="4" w:space="0" w:color="auto"/>
            </w:tcBorders>
            <w:shd w:val="clear" w:color="auto" w:fill="auto"/>
            <w:noWrap/>
            <w:vAlign w:val="bottom"/>
            <w:hideMark/>
          </w:tcPr>
          <w:p w14:paraId="4C38F676" w14:textId="77777777" w:rsidR="00E675A2" w:rsidRPr="00C02C3F" w:rsidRDefault="00E675A2" w:rsidP="00C961FD">
            <w:pPr>
              <w:spacing w:after="0" w:line="240" w:lineRule="auto"/>
              <w:jc w:val="right"/>
              <w:rPr>
                <w:del w:id="506" w:author="Author"/>
                <w:rFonts w:eastAsia="Times New Roman" w:cs="Times New Roman"/>
                <w:color w:val="000000"/>
                <w:sz w:val="22"/>
                <w:lang w:val="en-GB" w:eastAsia="en-GB"/>
              </w:rPr>
            </w:pPr>
            <w:del w:id="507" w:author="Author">
              <w:r w:rsidRPr="00C02C3F">
                <w:rPr>
                  <w:rFonts w:eastAsia="Times New Roman" w:cs="Times New Roman"/>
                  <w:color w:val="000000"/>
                  <w:sz w:val="22"/>
                  <w:lang w:val="en-GB" w:eastAsia="en-GB"/>
                </w:rPr>
                <w:delText>&lt;0.0001</w:delText>
              </w:r>
            </w:del>
          </w:p>
        </w:tc>
        <w:tc>
          <w:tcPr>
            <w:tcW w:w="1134" w:type="dxa"/>
            <w:tcBorders>
              <w:top w:val="single" w:sz="4" w:space="0" w:color="auto"/>
            </w:tcBorders>
            <w:shd w:val="clear" w:color="auto" w:fill="auto"/>
            <w:noWrap/>
            <w:vAlign w:val="bottom"/>
            <w:hideMark/>
          </w:tcPr>
          <w:p w14:paraId="4053FD56" w14:textId="77777777" w:rsidR="00E675A2" w:rsidRPr="00C02C3F" w:rsidRDefault="00E675A2" w:rsidP="00C961FD">
            <w:pPr>
              <w:spacing w:after="0" w:line="240" w:lineRule="auto"/>
              <w:jc w:val="right"/>
              <w:rPr>
                <w:del w:id="508" w:author="Author"/>
                <w:rFonts w:eastAsia="Times New Roman" w:cs="Times New Roman"/>
                <w:i/>
                <w:iCs/>
                <w:color w:val="000000"/>
                <w:sz w:val="22"/>
                <w:lang w:val="en-GB" w:eastAsia="en-GB"/>
              </w:rPr>
            </w:pPr>
            <w:del w:id="509" w:author="Author">
              <w:r w:rsidRPr="00C02C3F">
                <w:rPr>
                  <w:rFonts w:eastAsia="Times New Roman" w:cs="Times New Roman"/>
                  <w:i/>
                  <w:iCs/>
                  <w:color w:val="000000"/>
                  <w:sz w:val="22"/>
                  <w:lang w:val="en-GB" w:eastAsia="en-GB"/>
                </w:rPr>
                <w:delText>NA</w:delText>
              </w:r>
            </w:del>
          </w:p>
        </w:tc>
        <w:tc>
          <w:tcPr>
            <w:tcW w:w="1985" w:type="dxa"/>
            <w:tcBorders>
              <w:top w:val="single" w:sz="4" w:space="0" w:color="auto"/>
            </w:tcBorders>
            <w:shd w:val="clear" w:color="auto" w:fill="auto"/>
            <w:noWrap/>
            <w:vAlign w:val="bottom"/>
            <w:hideMark/>
          </w:tcPr>
          <w:p w14:paraId="712A985E" w14:textId="77777777" w:rsidR="00E675A2" w:rsidRPr="00C02C3F" w:rsidRDefault="00E675A2" w:rsidP="00C961FD">
            <w:pPr>
              <w:spacing w:after="0" w:line="240" w:lineRule="auto"/>
              <w:jc w:val="right"/>
              <w:rPr>
                <w:del w:id="510" w:author="Author"/>
                <w:rFonts w:eastAsia="Times New Roman" w:cs="Times New Roman"/>
                <w:i/>
                <w:iCs/>
                <w:color w:val="000000"/>
                <w:sz w:val="22"/>
                <w:lang w:val="en-GB" w:eastAsia="en-GB"/>
              </w:rPr>
            </w:pPr>
            <w:del w:id="511" w:author="Author">
              <w:r w:rsidRPr="00C02C3F">
                <w:rPr>
                  <w:rFonts w:eastAsia="Times New Roman" w:cs="Times New Roman"/>
                  <w:i/>
                  <w:iCs/>
                  <w:color w:val="000000"/>
                  <w:sz w:val="22"/>
                  <w:lang w:val="en-GB" w:eastAsia="en-GB"/>
                </w:rPr>
                <w:delText>NA</w:delText>
              </w:r>
            </w:del>
          </w:p>
        </w:tc>
        <w:tc>
          <w:tcPr>
            <w:tcW w:w="992" w:type="dxa"/>
            <w:tcBorders>
              <w:top w:val="single" w:sz="4" w:space="0" w:color="auto"/>
            </w:tcBorders>
            <w:shd w:val="clear" w:color="auto" w:fill="auto"/>
            <w:noWrap/>
            <w:vAlign w:val="bottom"/>
            <w:hideMark/>
          </w:tcPr>
          <w:p w14:paraId="0A243CF9" w14:textId="77777777" w:rsidR="00E675A2" w:rsidRPr="00C02C3F" w:rsidRDefault="00E675A2" w:rsidP="00C961FD">
            <w:pPr>
              <w:spacing w:after="0" w:line="240" w:lineRule="auto"/>
              <w:jc w:val="right"/>
              <w:rPr>
                <w:del w:id="512" w:author="Author"/>
                <w:rFonts w:eastAsia="Times New Roman" w:cs="Times New Roman"/>
                <w:i/>
                <w:iCs/>
                <w:color w:val="000000"/>
                <w:sz w:val="22"/>
                <w:lang w:val="en-GB" w:eastAsia="en-GB"/>
              </w:rPr>
            </w:pPr>
            <w:del w:id="513" w:author="Author">
              <w:r w:rsidRPr="00C02C3F">
                <w:rPr>
                  <w:rFonts w:eastAsia="Times New Roman" w:cs="Times New Roman"/>
                  <w:i/>
                  <w:iCs/>
                  <w:color w:val="000000"/>
                  <w:sz w:val="22"/>
                  <w:lang w:val="en-GB" w:eastAsia="en-GB"/>
                </w:rPr>
                <w:delText>NA</w:delText>
              </w:r>
            </w:del>
          </w:p>
        </w:tc>
      </w:tr>
      <w:tr w:rsidR="00E675A2" w:rsidRPr="00ED0515" w14:paraId="667A585D" w14:textId="77777777" w:rsidTr="00C961FD">
        <w:trPr>
          <w:trHeight w:val="300"/>
          <w:del w:id="514" w:author="Author"/>
        </w:trPr>
        <w:tc>
          <w:tcPr>
            <w:tcW w:w="851" w:type="dxa"/>
            <w:shd w:val="clear" w:color="auto" w:fill="auto"/>
            <w:noWrap/>
            <w:vAlign w:val="bottom"/>
            <w:hideMark/>
          </w:tcPr>
          <w:p w14:paraId="61876CC6" w14:textId="77777777" w:rsidR="00E675A2" w:rsidRPr="00C02C3F" w:rsidRDefault="00E675A2" w:rsidP="00C961FD">
            <w:pPr>
              <w:spacing w:after="0" w:line="240" w:lineRule="auto"/>
              <w:rPr>
                <w:del w:id="515" w:author="Author"/>
                <w:rFonts w:eastAsia="Times New Roman" w:cs="Times New Roman"/>
                <w:color w:val="000000"/>
                <w:sz w:val="22"/>
                <w:lang w:val="en-GB" w:eastAsia="en-GB"/>
              </w:rPr>
            </w:pPr>
            <w:del w:id="516" w:author="Author">
              <w:r w:rsidRPr="00C02C3F">
                <w:rPr>
                  <w:rFonts w:eastAsia="Times New Roman" w:cs="Times New Roman"/>
                  <w:color w:val="000000"/>
                  <w:sz w:val="22"/>
                  <w:lang w:val="en-GB" w:eastAsia="en-GB"/>
                </w:rPr>
                <w:delText>2</w:delText>
              </w:r>
            </w:del>
          </w:p>
        </w:tc>
        <w:tc>
          <w:tcPr>
            <w:tcW w:w="1569" w:type="dxa"/>
            <w:shd w:val="clear" w:color="auto" w:fill="auto"/>
            <w:noWrap/>
            <w:vAlign w:val="bottom"/>
            <w:hideMark/>
          </w:tcPr>
          <w:p w14:paraId="2364CE35" w14:textId="77777777" w:rsidR="00E675A2" w:rsidRPr="00C02C3F" w:rsidRDefault="00E675A2" w:rsidP="00C961FD">
            <w:pPr>
              <w:spacing w:after="0" w:line="240" w:lineRule="auto"/>
              <w:jc w:val="right"/>
              <w:rPr>
                <w:del w:id="517" w:author="Author"/>
                <w:rFonts w:eastAsia="Times New Roman" w:cs="Times New Roman"/>
                <w:bCs/>
                <w:color w:val="000000"/>
                <w:sz w:val="22"/>
                <w:lang w:val="en-GB" w:eastAsia="en-GB"/>
              </w:rPr>
            </w:pPr>
            <w:del w:id="518" w:author="Author">
              <w:r w:rsidRPr="00C02C3F">
                <w:rPr>
                  <w:rFonts w:eastAsia="Times New Roman" w:cs="Times New Roman"/>
                  <w:bCs/>
                  <w:color w:val="000000"/>
                  <w:sz w:val="22"/>
                  <w:lang w:val="en-GB" w:eastAsia="en-GB"/>
                </w:rPr>
                <w:delText>-45608.06</w:delText>
              </w:r>
            </w:del>
          </w:p>
        </w:tc>
        <w:tc>
          <w:tcPr>
            <w:tcW w:w="1266" w:type="dxa"/>
            <w:shd w:val="clear" w:color="auto" w:fill="auto"/>
            <w:noWrap/>
            <w:vAlign w:val="bottom"/>
            <w:hideMark/>
          </w:tcPr>
          <w:p w14:paraId="6D479EC5" w14:textId="77777777" w:rsidR="00E675A2" w:rsidRPr="00C02C3F" w:rsidRDefault="00E675A2" w:rsidP="00C961FD">
            <w:pPr>
              <w:spacing w:after="0" w:line="240" w:lineRule="auto"/>
              <w:jc w:val="right"/>
              <w:rPr>
                <w:del w:id="519" w:author="Author"/>
                <w:rFonts w:eastAsia="Times New Roman" w:cs="Times New Roman"/>
                <w:color w:val="000000"/>
                <w:sz w:val="22"/>
                <w:lang w:val="en-GB" w:eastAsia="en-GB"/>
              </w:rPr>
            </w:pPr>
            <w:del w:id="520" w:author="Author">
              <w:r w:rsidRPr="00C02C3F">
                <w:rPr>
                  <w:rFonts w:eastAsia="Times New Roman" w:cs="Times New Roman"/>
                  <w:color w:val="000000"/>
                  <w:sz w:val="22"/>
                  <w:lang w:val="en-GB" w:eastAsia="en-GB"/>
                </w:rPr>
                <w:delText>1.84</w:delText>
              </w:r>
            </w:del>
          </w:p>
        </w:tc>
        <w:tc>
          <w:tcPr>
            <w:tcW w:w="1559" w:type="dxa"/>
            <w:shd w:val="clear" w:color="auto" w:fill="auto"/>
            <w:noWrap/>
            <w:vAlign w:val="bottom"/>
            <w:hideMark/>
          </w:tcPr>
          <w:p w14:paraId="6FA2CB66" w14:textId="77777777" w:rsidR="00E675A2" w:rsidRPr="00C02C3F" w:rsidRDefault="00E675A2" w:rsidP="00C961FD">
            <w:pPr>
              <w:spacing w:after="0" w:line="240" w:lineRule="auto"/>
              <w:jc w:val="right"/>
              <w:rPr>
                <w:del w:id="521" w:author="Author"/>
                <w:rFonts w:eastAsia="Times New Roman" w:cs="Times New Roman"/>
                <w:bCs/>
                <w:color w:val="000000"/>
                <w:sz w:val="22"/>
                <w:lang w:val="en-GB" w:eastAsia="en-GB"/>
              </w:rPr>
            </w:pPr>
            <w:del w:id="522" w:author="Author">
              <w:r w:rsidRPr="00C02C3F">
                <w:rPr>
                  <w:rFonts w:eastAsia="Times New Roman" w:cs="Times New Roman"/>
                  <w:bCs/>
                  <w:color w:val="000000"/>
                  <w:sz w:val="22"/>
                  <w:lang w:val="en-GB" w:eastAsia="en-GB"/>
                </w:rPr>
                <w:delText>1</w:delText>
              </w:r>
            </w:del>
          </w:p>
        </w:tc>
        <w:tc>
          <w:tcPr>
            <w:tcW w:w="1134" w:type="dxa"/>
            <w:shd w:val="clear" w:color="auto" w:fill="auto"/>
            <w:noWrap/>
            <w:vAlign w:val="bottom"/>
            <w:hideMark/>
          </w:tcPr>
          <w:p w14:paraId="5361EE2E" w14:textId="77777777" w:rsidR="00E675A2" w:rsidRPr="00C02C3F" w:rsidRDefault="00E675A2" w:rsidP="00C961FD">
            <w:pPr>
              <w:spacing w:after="0" w:line="240" w:lineRule="auto"/>
              <w:jc w:val="right"/>
              <w:rPr>
                <w:del w:id="523" w:author="Author"/>
                <w:rFonts w:eastAsia="Times New Roman" w:cs="Times New Roman"/>
                <w:bCs/>
                <w:color w:val="000000"/>
                <w:sz w:val="22"/>
                <w:lang w:val="en-GB" w:eastAsia="en-GB"/>
              </w:rPr>
            </w:pPr>
            <w:del w:id="524" w:author="Author">
              <w:r w:rsidRPr="00C02C3F">
                <w:rPr>
                  <w:rFonts w:eastAsia="Times New Roman" w:cs="Times New Roman"/>
                  <w:bCs/>
                  <w:color w:val="000000"/>
                  <w:sz w:val="22"/>
                  <w:lang w:val="en-GB" w:eastAsia="en-GB"/>
                </w:rPr>
                <w:delText>74.42</w:delText>
              </w:r>
            </w:del>
          </w:p>
        </w:tc>
        <w:tc>
          <w:tcPr>
            <w:tcW w:w="1985" w:type="dxa"/>
            <w:shd w:val="clear" w:color="auto" w:fill="auto"/>
            <w:noWrap/>
            <w:vAlign w:val="bottom"/>
            <w:hideMark/>
          </w:tcPr>
          <w:p w14:paraId="6EFB4ABA" w14:textId="77777777" w:rsidR="00E675A2" w:rsidRPr="00C02C3F" w:rsidRDefault="00E675A2" w:rsidP="00C961FD">
            <w:pPr>
              <w:spacing w:after="0" w:line="240" w:lineRule="auto"/>
              <w:jc w:val="right"/>
              <w:rPr>
                <w:del w:id="525" w:author="Author"/>
                <w:rFonts w:eastAsia="Times New Roman" w:cs="Times New Roman"/>
                <w:color w:val="000000"/>
                <w:sz w:val="22"/>
                <w:lang w:val="en-GB" w:eastAsia="en-GB"/>
              </w:rPr>
            </w:pPr>
            <w:del w:id="526" w:author="Author">
              <w:r w:rsidRPr="00C02C3F">
                <w:rPr>
                  <w:rFonts w:eastAsia="Times New Roman" w:cs="Times New Roman"/>
                  <w:color w:val="000000"/>
                  <w:sz w:val="22"/>
                  <w:lang w:val="en-GB" w:eastAsia="en-GB"/>
                </w:rPr>
                <w:delText>584.32</w:delText>
              </w:r>
            </w:del>
          </w:p>
        </w:tc>
        <w:tc>
          <w:tcPr>
            <w:tcW w:w="992" w:type="dxa"/>
            <w:shd w:val="clear" w:color="auto" w:fill="auto"/>
            <w:noWrap/>
            <w:vAlign w:val="bottom"/>
            <w:hideMark/>
          </w:tcPr>
          <w:p w14:paraId="396EB09D" w14:textId="77777777" w:rsidR="00E675A2" w:rsidRPr="00C02C3F" w:rsidRDefault="00E675A2" w:rsidP="00C961FD">
            <w:pPr>
              <w:spacing w:after="0" w:line="240" w:lineRule="auto"/>
              <w:jc w:val="right"/>
              <w:rPr>
                <w:del w:id="527" w:author="Author"/>
                <w:rFonts w:eastAsia="Times New Roman" w:cs="Times New Roman"/>
                <w:bCs/>
                <w:color w:val="000000"/>
                <w:sz w:val="22"/>
                <w:lang w:val="en-GB" w:eastAsia="en-GB"/>
              </w:rPr>
            </w:pPr>
            <w:del w:id="528" w:author="Author">
              <w:r w:rsidRPr="00C02C3F">
                <w:rPr>
                  <w:rFonts w:eastAsia="Times New Roman" w:cs="Times New Roman"/>
                  <w:bCs/>
                  <w:color w:val="000000"/>
                  <w:sz w:val="22"/>
                  <w:lang w:val="en-GB" w:eastAsia="en-GB"/>
                </w:rPr>
                <w:delText>317.91</w:delText>
              </w:r>
            </w:del>
          </w:p>
        </w:tc>
      </w:tr>
      <w:tr w:rsidR="00E675A2" w:rsidRPr="00ED0515" w14:paraId="1FC4A7FE" w14:textId="77777777" w:rsidTr="00C961FD">
        <w:trPr>
          <w:trHeight w:val="300"/>
          <w:del w:id="529" w:author="Author"/>
        </w:trPr>
        <w:tc>
          <w:tcPr>
            <w:tcW w:w="851" w:type="dxa"/>
            <w:shd w:val="clear" w:color="auto" w:fill="auto"/>
            <w:noWrap/>
            <w:vAlign w:val="bottom"/>
            <w:hideMark/>
          </w:tcPr>
          <w:p w14:paraId="7E9CE61C" w14:textId="77777777" w:rsidR="00E675A2" w:rsidRPr="00C02C3F" w:rsidRDefault="00E675A2" w:rsidP="00C961FD">
            <w:pPr>
              <w:spacing w:after="0" w:line="240" w:lineRule="auto"/>
              <w:rPr>
                <w:del w:id="530" w:author="Author"/>
                <w:rFonts w:eastAsia="Times New Roman" w:cs="Times New Roman"/>
                <w:color w:val="000000"/>
                <w:sz w:val="22"/>
                <w:lang w:val="en-GB" w:eastAsia="en-GB"/>
              </w:rPr>
            </w:pPr>
            <w:del w:id="531" w:author="Author">
              <w:r w:rsidRPr="00C02C3F">
                <w:rPr>
                  <w:rFonts w:eastAsia="Times New Roman" w:cs="Times New Roman"/>
                  <w:color w:val="000000"/>
                  <w:sz w:val="22"/>
                  <w:lang w:val="en-GB" w:eastAsia="en-GB"/>
                </w:rPr>
                <w:delText>3</w:delText>
              </w:r>
            </w:del>
          </w:p>
        </w:tc>
        <w:tc>
          <w:tcPr>
            <w:tcW w:w="1569" w:type="dxa"/>
            <w:shd w:val="clear" w:color="auto" w:fill="auto"/>
            <w:noWrap/>
            <w:vAlign w:val="bottom"/>
            <w:hideMark/>
          </w:tcPr>
          <w:p w14:paraId="6434C9D0" w14:textId="77777777" w:rsidR="00E675A2" w:rsidRPr="00C02C3F" w:rsidRDefault="00E675A2" w:rsidP="00C961FD">
            <w:pPr>
              <w:spacing w:after="0" w:line="240" w:lineRule="auto"/>
              <w:jc w:val="right"/>
              <w:rPr>
                <w:del w:id="532" w:author="Author"/>
                <w:rFonts w:eastAsia="Times New Roman" w:cs="Times New Roman"/>
                <w:color w:val="000000"/>
                <w:sz w:val="22"/>
                <w:lang w:val="en-GB" w:eastAsia="en-GB"/>
              </w:rPr>
            </w:pPr>
            <w:del w:id="533" w:author="Author">
              <w:r w:rsidRPr="00C02C3F">
                <w:rPr>
                  <w:rFonts w:eastAsia="Times New Roman" w:cs="Times New Roman"/>
                  <w:color w:val="000000"/>
                  <w:sz w:val="22"/>
                  <w:lang w:val="en-GB" w:eastAsia="en-GB"/>
                </w:rPr>
                <w:delText>-46117.96</w:delText>
              </w:r>
            </w:del>
          </w:p>
        </w:tc>
        <w:tc>
          <w:tcPr>
            <w:tcW w:w="1266" w:type="dxa"/>
            <w:shd w:val="clear" w:color="auto" w:fill="auto"/>
            <w:noWrap/>
            <w:vAlign w:val="bottom"/>
            <w:hideMark/>
          </w:tcPr>
          <w:p w14:paraId="582F2453" w14:textId="77777777" w:rsidR="00E675A2" w:rsidRPr="00C02C3F" w:rsidRDefault="00E675A2" w:rsidP="00C961FD">
            <w:pPr>
              <w:spacing w:after="0" w:line="240" w:lineRule="auto"/>
              <w:jc w:val="right"/>
              <w:rPr>
                <w:del w:id="534" w:author="Author"/>
                <w:rFonts w:eastAsia="Times New Roman" w:cs="Times New Roman"/>
                <w:color w:val="000000"/>
                <w:sz w:val="22"/>
                <w:lang w:val="en-GB" w:eastAsia="en-GB"/>
              </w:rPr>
            </w:pPr>
            <w:del w:id="535" w:author="Author">
              <w:r w:rsidRPr="00C02C3F">
                <w:rPr>
                  <w:rFonts w:eastAsia="Times New Roman" w:cs="Times New Roman"/>
                  <w:color w:val="000000"/>
                  <w:sz w:val="22"/>
                  <w:lang w:val="en-GB" w:eastAsia="en-GB"/>
                </w:rPr>
                <w:delText>397.91</w:delText>
              </w:r>
            </w:del>
          </w:p>
        </w:tc>
        <w:tc>
          <w:tcPr>
            <w:tcW w:w="1559" w:type="dxa"/>
            <w:shd w:val="clear" w:color="auto" w:fill="auto"/>
            <w:noWrap/>
            <w:vAlign w:val="bottom"/>
            <w:hideMark/>
          </w:tcPr>
          <w:p w14:paraId="23917658" w14:textId="77777777" w:rsidR="00E675A2" w:rsidRPr="00C02C3F" w:rsidRDefault="00E675A2" w:rsidP="00C961FD">
            <w:pPr>
              <w:spacing w:after="0" w:line="240" w:lineRule="auto"/>
              <w:jc w:val="right"/>
              <w:rPr>
                <w:del w:id="536" w:author="Author"/>
                <w:rFonts w:eastAsia="Times New Roman" w:cs="Times New Roman"/>
                <w:color w:val="000000"/>
                <w:sz w:val="22"/>
                <w:lang w:val="en-GB" w:eastAsia="en-GB"/>
              </w:rPr>
            </w:pPr>
            <w:del w:id="537" w:author="Author">
              <w:r w:rsidRPr="00C02C3F">
                <w:rPr>
                  <w:rFonts w:eastAsia="Times New Roman" w:cs="Times New Roman"/>
                  <w:color w:val="000000"/>
                  <w:sz w:val="22"/>
                  <w:lang w:val="en-GB" w:eastAsia="en-GB"/>
                </w:rPr>
                <w:delText>&lt;0.0001</w:delText>
              </w:r>
            </w:del>
          </w:p>
        </w:tc>
        <w:tc>
          <w:tcPr>
            <w:tcW w:w="1134" w:type="dxa"/>
            <w:shd w:val="clear" w:color="auto" w:fill="auto"/>
            <w:noWrap/>
            <w:vAlign w:val="bottom"/>
            <w:hideMark/>
          </w:tcPr>
          <w:p w14:paraId="1E75E0EB" w14:textId="77777777" w:rsidR="00E675A2" w:rsidRPr="00C02C3F" w:rsidRDefault="00E675A2" w:rsidP="00C961FD">
            <w:pPr>
              <w:spacing w:after="0" w:line="240" w:lineRule="auto"/>
              <w:jc w:val="right"/>
              <w:rPr>
                <w:del w:id="538" w:author="Author"/>
                <w:rFonts w:eastAsia="Times New Roman" w:cs="Times New Roman"/>
                <w:color w:val="000000"/>
                <w:sz w:val="22"/>
                <w:lang w:val="en-GB" w:eastAsia="en-GB"/>
              </w:rPr>
            </w:pPr>
            <w:del w:id="539" w:author="Author">
              <w:r w:rsidRPr="00C02C3F">
                <w:rPr>
                  <w:rFonts w:eastAsia="Times New Roman" w:cs="Times New Roman"/>
                  <w:color w:val="000000"/>
                  <w:sz w:val="22"/>
                  <w:lang w:val="en-GB" w:eastAsia="en-GB"/>
                </w:rPr>
                <w:delText>-509.9</w:delText>
              </w:r>
            </w:del>
          </w:p>
        </w:tc>
        <w:tc>
          <w:tcPr>
            <w:tcW w:w="1985" w:type="dxa"/>
            <w:shd w:val="clear" w:color="auto" w:fill="auto"/>
            <w:noWrap/>
            <w:vAlign w:val="bottom"/>
            <w:hideMark/>
          </w:tcPr>
          <w:p w14:paraId="2B424DC5" w14:textId="77777777" w:rsidR="00E675A2" w:rsidRPr="00C02C3F" w:rsidRDefault="00E675A2" w:rsidP="00C961FD">
            <w:pPr>
              <w:spacing w:after="0" w:line="240" w:lineRule="auto"/>
              <w:jc w:val="right"/>
              <w:rPr>
                <w:del w:id="540" w:author="Author"/>
                <w:rFonts w:eastAsia="Times New Roman" w:cs="Times New Roman"/>
                <w:color w:val="000000"/>
                <w:sz w:val="22"/>
                <w:lang w:val="en-GB" w:eastAsia="en-GB"/>
              </w:rPr>
            </w:pPr>
            <w:del w:id="541" w:author="Author">
              <w:r w:rsidRPr="00C02C3F">
                <w:rPr>
                  <w:rFonts w:eastAsia="Times New Roman" w:cs="Times New Roman"/>
                  <w:color w:val="000000"/>
                  <w:sz w:val="22"/>
                  <w:lang w:val="en-GB" w:eastAsia="en-GB"/>
                </w:rPr>
                <w:delText>437.18</w:delText>
              </w:r>
            </w:del>
          </w:p>
        </w:tc>
        <w:tc>
          <w:tcPr>
            <w:tcW w:w="992" w:type="dxa"/>
            <w:shd w:val="clear" w:color="auto" w:fill="auto"/>
            <w:noWrap/>
            <w:vAlign w:val="bottom"/>
            <w:hideMark/>
          </w:tcPr>
          <w:p w14:paraId="29AE5376" w14:textId="77777777" w:rsidR="00E675A2" w:rsidRPr="00C02C3F" w:rsidRDefault="00E675A2" w:rsidP="00C961FD">
            <w:pPr>
              <w:spacing w:after="0" w:line="240" w:lineRule="auto"/>
              <w:jc w:val="right"/>
              <w:rPr>
                <w:del w:id="542" w:author="Author"/>
                <w:rFonts w:eastAsia="Times New Roman" w:cs="Times New Roman"/>
                <w:color w:val="000000"/>
                <w:sz w:val="22"/>
                <w:lang w:val="en-GB" w:eastAsia="en-GB"/>
              </w:rPr>
            </w:pPr>
            <w:del w:id="543" w:author="Author">
              <w:r w:rsidRPr="00C02C3F">
                <w:rPr>
                  <w:rFonts w:eastAsia="Times New Roman" w:cs="Times New Roman"/>
                  <w:color w:val="000000"/>
                  <w:sz w:val="22"/>
                  <w:lang w:val="en-GB" w:eastAsia="en-GB"/>
                </w:rPr>
                <w:delText>1.10</w:delText>
              </w:r>
            </w:del>
          </w:p>
        </w:tc>
      </w:tr>
      <w:tr w:rsidR="00E675A2" w:rsidRPr="00ED0515" w14:paraId="109047D3" w14:textId="77777777" w:rsidTr="00C961FD">
        <w:trPr>
          <w:trHeight w:val="300"/>
          <w:del w:id="544" w:author="Author"/>
        </w:trPr>
        <w:tc>
          <w:tcPr>
            <w:tcW w:w="851" w:type="dxa"/>
            <w:shd w:val="clear" w:color="auto" w:fill="auto"/>
            <w:noWrap/>
            <w:vAlign w:val="bottom"/>
            <w:hideMark/>
          </w:tcPr>
          <w:p w14:paraId="566D71BF" w14:textId="77777777" w:rsidR="00E675A2" w:rsidRPr="00C02C3F" w:rsidRDefault="00E675A2" w:rsidP="00C961FD">
            <w:pPr>
              <w:spacing w:after="0" w:line="240" w:lineRule="auto"/>
              <w:rPr>
                <w:del w:id="545" w:author="Author"/>
                <w:rFonts w:eastAsia="Times New Roman" w:cs="Times New Roman"/>
                <w:color w:val="000000"/>
                <w:sz w:val="22"/>
                <w:lang w:val="en-GB" w:eastAsia="en-GB"/>
              </w:rPr>
            </w:pPr>
            <w:del w:id="546" w:author="Author">
              <w:r w:rsidRPr="00C02C3F">
                <w:rPr>
                  <w:rFonts w:eastAsia="Times New Roman" w:cs="Times New Roman"/>
                  <w:color w:val="000000"/>
                  <w:sz w:val="22"/>
                  <w:lang w:val="en-GB" w:eastAsia="en-GB"/>
                </w:rPr>
                <w:delText>4</w:delText>
              </w:r>
            </w:del>
          </w:p>
        </w:tc>
        <w:tc>
          <w:tcPr>
            <w:tcW w:w="1569" w:type="dxa"/>
            <w:shd w:val="clear" w:color="auto" w:fill="auto"/>
            <w:noWrap/>
            <w:vAlign w:val="bottom"/>
            <w:hideMark/>
          </w:tcPr>
          <w:p w14:paraId="3FB18840" w14:textId="77777777" w:rsidR="00E675A2" w:rsidRPr="00C02C3F" w:rsidRDefault="00E675A2" w:rsidP="00C961FD">
            <w:pPr>
              <w:spacing w:after="0" w:line="240" w:lineRule="auto"/>
              <w:jc w:val="right"/>
              <w:rPr>
                <w:del w:id="547" w:author="Author"/>
                <w:rFonts w:eastAsia="Times New Roman" w:cs="Times New Roman"/>
                <w:color w:val="000000"/>
                <w:sz w:val="22"/>
                <w:lang w:val="en-GB" w:eastAsia="en-GB"/>
              </w:rPr>
            </w:pPr>
            <w:del w:id="548" w:author="Author">
              <w:r w:rsidRPr="00C02C3F">
                <w:rPr>
                  <w:rFonts w:eastAsia="Times New Roman" w:cs="Times New Roman"/>
                  <w:color w:val="000000"/>
                  <w:sz w:val="22"/>
                  <w:lang w:val="en-GB" w:eastAsia="en-GB"/>
                </w:rPr>
                <w:delText>-46190.68</w:delText>
              </w:r>
            </w:del>
          </w:p>
        </w:tc>
        <w:tc>
          <w:tcPr>
            <w:tcW w:w="1266" w:type="dxa"/>
            <w:shd w:val="clear" w:color="auto" w:fill="auto"/>
            <w:noWrap/>
            <w:vAlign w:val="bottom"/>
            <w:hideMark/>
          </w:tcPr>
          <w:p w14:paraId="18C4CD41" w14:textId="77777777" w:rsidR="00E675A2" w:rsidRPr="00C02C3F" w:rsidRDefault="00E675A2" w:rsidP="00C961FD">
            <w:pPr>
              <w:spacing w:after="0" w:line="240" w:lineRule="auto"/>
              <w:jc w:val="right"/>
              <w:rPr>
                <w:del w:id="549" w:author="Author"/>
                <w:rFonts w:eastAsia="Times New Roman" w:cs="Times New Roman"/>
                <w:color w:val="000000"/>
                <w:sz w:val="22"/>
                <w:lang w:val="en-GB" w:eastAsia="en-GB"/>
              </w:rPr>
            </w:pPr>
            <w:del w:id="550" w:author="Author">
              <w:r w:rsidRPr="00C02C3F">
                <w:rPr>
                  <w:rFonts w:eastAsia="Times New Roman" w:cs="Times New Roman"/>
                  <w:color w:val="000000"/>
                  <w:sz w:val="22"/>
                  <w:lang w:val="en-GB" w:eastAsia="en-GB"/>
                </w:rPr>
                <w:delText>616.80</w:delText>
              </w:r>
            </w:del>
          </w:p>
        </w:tc>
        <w:tc>
          <w:tcPr>
            <w:tcW w:w="1559" w:type="dxa"/>
            <w:shd w:val="clear" w:color="auto" w:fill="auto"/>
            <w:noWrap/>
            <w:vAlign w:val="bottom"/>
            <w:hideMark/>
          </w:tcPr>
          <w:p w14:paraId="5102ED76" w14:textId="77777777" w:rsidR="00E675A2" w:rsidRPr="00C02C3F" w:rsidRDefault="00E675A2" w:rsidP="00C961FD">
            <w:pPr>
              <w:spacing w:after="0" w:line="240" w:lineRule="auto"/>
              <w:jc w:val="right"/>
              <w:rPr>
                <w:del w:id="551" w:author="Author"/>
                <w:rFonts w:eastAsia="Times New Roman" w:cs="Times New Roman"/>
                <w:color w:val="000000"/>
                <w:sz w:val="22"/>
                <w:lang w:val="en-GB" w:eastAsia="en-GB"/>
              </w:rPr>
            </w:pPr>
            <w:del w:id="552" w:author="Author">
              <w:r w:rsidRPr="00C02C3F">
                <w:rPr>
                  <w:rFonts w:eastAsia="Times New Roman" w:cs="Times New Roman"/>
                  <w:color w:val="000000"/>
                  <w:sz w:val="22"/>
                  <w:lang w:val="en-GB" w:eastAsia="en-GB"/>
                </w:rPr>
                <w:delText>&lt;0.0001</w:delText>
              </w:r>
            </w:del>
          </w:p>
        </w:tc>
        <w:tc>
          <w:tcPr>
            <w:tcW w:w="1134" w:type="dxa"/>
            <w:shd w:val="clear" w:color="auto" w:fill="auto"/>
            <w:noWrap/>
            <w:vAlign w:val="bottom"/>
            <w:hideMark/>
          </w:tcPr>
          <w:p w14:paraId="785CA034" w14:textId="77777777" w:rsidR="00E675A2" w:rsidRPr="00C02C3F" w:rsidRDefault="00E675A2" w:rsidP="00C961FD">
            <w:pPr>
              <w:spacing w:after="0" w:line="240" w:lineRule="auto"/>
              <w:jc w:val="right"/>
              <w:rPr>
                <w:del w:id="553" w:author="Author"/>
                <w:rFonts w:eastAsia="Times New Roman" w:cs="Times New Roman"/>
                <w:color w:val="000000"/>
                <w:sz w:val="22"/>
                <w:lang w:val="en-GB" w:eastAsia="en-GB"/>
              </w:rPr>
            </w:pPr>
            <w:del w:id="554" w:author="Author">
              <w:r w:rsidRPr="00C02C3F">
                <w:rPr>
                  <w:rFonts w:eastAsia="Times New Roman" w:cs="Times New Roman"/>
                  <w:color w:val="000000"/>
                  <w:sz w:val="22"/>
                  <w:lang w:val="en-GB" w:eastAsia="en-GB"/>
                </w:rPr>
                <w:delText>-72.72</w:delText>
              </w:r>
            </w:del>
          </w:p>
        </w:tc>
        <w:tc>
          <w:tcPr>
            <w:tcW w:w="1985" w:type="dxa"/>
            <w:shd w:val="clear" w:color="auto" w:fill="auto"/>
            <w:noWrap/>
            <w:vAlign w:val="bottom"/>
            <w:hideMark/>
          </w:tcPr>
          <w:p w14:paraId="147AF104" w14:textId="77777777" w:rsidR="00E675A2" w:rsidRPr="00C02C3F" w:rsidRDefault="00E675A2" w:rsidP="00C961FD">
            <w:pPr>
              <w:spacing w:after="0" w:line="240" w:lineRule="auto"/>
              <w:jc w:val="right"/>
              <w:rPr>
                <w:del w:id="555" w:author="Author"/>
                <w:rFonts w:eastAsia="Times New Roman" w:cs="Times New Roman"/>
                <w:color w:val="000000"/>
                <w:sz w:val="22"/>
                <w:lang w:val="en-GB" w:eastAsia="en-GB"/>
              </w:rPr>
            </w:pPr>
            <w:del w:id="556" w:author="Author">
              <w:r w:rsidRPr="00C02C3F">
                <w:rPr>
                  <w:rFonts w:eastAsia="Times New Roman" w:cs="Times New Roman"/>
                  <w:color w:val="000000"/>
                  <w:sz w:val="22"/>
                  <w:lang w:val="en-GB" w:eastAsia="en-GB"/>
                </w:rPr>
                <w:delText>50.86</w:delText>
              </w:r>
            </w:del>
          </w:p>
        </w:tc>
        <w:tc>
          <w:tcPr>
            <w:tcW w:w="992" w:type="dxa"/>
            <w:shd w:val="clear" w:color="auto" w:fill="auto"/>
            <w:noWrap/>
            <w:vAlign w:val="bottom"/>
            <w:hideMark/>
          </w:tcPr>
          <w:p w14:paraId="4B7CDF53" w14:textId="77777777" w:rsidR="00E675A2" w:rsidRPr="00C02C3F" w:rsidRDefault="00E675A2" w:rsidP="00C961FD">
            <w:pPr>
              <w:spacing w:after="0" w:line="240" w:lineRule="auto"/>
              <w:jc w:val="right"/>
              <w:rPr>
                <w:del w:id="557" w:author="Author"/>
                <w:rFonts w:eastAsia="Times New Roman" w:cs="Times New Roman"/>
                <w:color w:val="000000"/>
                <w:sz w:val="22"/>
                <w:lang w:val="en-GB" w:eastAsia="en-GB"/>
              </w:rPr>
            </w:pPr>
            <w:del w:id="558" w:author="Author">
              <w:r w:rsidRPr="00C02C3F">
                <w:rPr>
                  <w:rFonts w:eastAsia="Times New Roman" w:cs="Times New Roman"/>
                  <w:color w:val="000000"/>
                  <w:sz w:val="22"/>
                  <w:lang w:val="en-GB" w:eastAsia="en-GB"/>
                </w:rPr>
                <w:delText>0.082</w:delText>
              </w:r>
            </w:del>
          </w:p>
        </w:tc>
      </w:tr>
      <w:tr w:rsidR="00E675A2" w:rsidRPr="00ED0515" w14:paraId="0F05901F" w14:textId="77777777" w:rsidTr="00C961FD">
        <w:trPr>
          <w:trHeight w:val="300"/>
          <w:del w:id="559" w:author="Author"/>
        </w:trPr>
        <w:tc>
          <w:tcPr>
            <w:tcW w:w="851" w:type="dxa"/>
            <w:shd w:val="clear" w:color="auto" w:fill="auto"/>
            <w:noWrap/>
            <w:vAlign w:val="bottom"/>
            <w:hideMark/>
          </w:tcPr>
          <w:p w14:paraId="0A2026DF" w14:textId="77777777" w:rsidR="00E675A2" w:rsidRPr="00C02C3F" w:rsidRDefault="00E675A2" w:rsidP="00C961FD">
            <w:pPr>
              <w:spacing w:after="0" w:line="240" w:lineRule="auto"/>
              <w:rPr>
                <w:del w:id="560" w:author="Author"/>
                <w:rFonts w:eastAsia="Times New Roman" w:cs="Times New Roman"/>
                <w:color w:val="000000"/>
                <w:sz w:val="22"/>
                <w:lang w:val="en-GB" w:eastAsia="en-GB"/>
              </w:rPr>
            </w:pPr>
            <w:del w:id="561" w:author="Author">
              <w:r w:rsidRPr="00C02C3F">
                <w:rPr>
                  <w:rFonts w:eastAsia="Times New Roman" w:cs="Times New Roman"/>
                  <w:color w:val="000000"/>
                  <w:sz w:val="22"/>
                  <w:lang w:val="en-GB" w:eastAsia="en-GB"/>
                </w:rPr>
                <w:delText>5</w:delText>
              </w:r>
            </w:del>
          </w:p>
        </w:tc>
        <w:tc>
          <w:tcPr>
            <w:tcW w:w="1569" w:type="dxa"/>
            <w:shd w:val="clear" w:color="auto" w:fill="auto"/>
            <w:noWrap/>
            <w:vAlign w:val="bottom"/>
            <w:hideMark/>
          </w:tcPr>
          <w:p w14:paraId="0E7FFBDA" w14:textId="77777777" w:rsidR="00E675A2" w:rsidRPr="00C02C3F" w:rsidRDefault="00E675A2" w:rsidP="00C961FD">
            <w:pPr>
              <w:spacing w:after="0" w:line="240" w:lineRule="auto"/>
              <w:jc w:val="right"/>
              <w:rPr>
                <w:del w:id="562" w:author="Author"/>
                <w:rFonts w:eastAsia="Times New Roman" w:cs="Times New Roman"/>
                <w:color w:val="000000"/>
                <w:sz w:val="22"/>
                <w:lang w:val="en-GB" w:eastAsia="en-GB"/>
              </w:rPr>
            </w:pPr>
            <w:del w:id="563" w:author="Author">
              <w:r w:rsidRPr="00C02C3F">
                <w:rPr>
                  <w:rFonts w:eastAsia="Times New Roman" w:cs="Times New Roman"/>
                  <w:color w:val="000000"/>
                  <w:sz w:val="22"/>
                  <w:lang w:val="en-GB" w:eastAsia="en-GB"/>
                </w:rPr>
                <w:delText>-46212.54</w:delText>
              </w:r>
            </w:del>
          </w:p>
        </w:tc>
        <w:tc>
          <w:tcPr>
            <w:tcW w:w="1266" w:type="dxa"/>
            <w:shd w:val="clear" w:color="auto" w:fill="auto"/>
            <w:noWrap/>
            <w:vAlign w:val="bottom"/>
            <w:hideMark/>
          </w:tcPr>
          <w:p w14:paraId="5EED8E92" w14:textId="77777777" w:rsidR="00E675A2" w:rsidRPr="00C02C3F" w:rsidRDefault="00E675A2" w:rsidP="00C961FD">
            <w:pPr>
              <w:spacing w:after="0" w:line="240" w:lineRule="auto"/>
              <w:jc w:val="right"/>
              <w:rPr>
                <w:del w:id="564" w:author="Author"/>
                <w:rFonts w:eastAsia="Times New Roman" w:cs="Times New Roman"/>
                <w:color w:val="000000"/>
                <w:sz w:val="22"/>
                <w:lang w:val="en-GB" w:eastAsia="en-GB"/>
              </w:rPr>
            </w:pPr>
            <w:del w:id="565" w:author="Author">
              <w:r w:rsidRPr="00C02C3F">
                <w:rPr>
                  <w:rFonts w:eastAsia="Times New Roman" w:cs="Times New Roman"/>
                  <w:color w:val="000000"/>
                  <w:sz w:val="22"/>
                  <w:lang w:val="en-GB" w:eastAsia="en-GB"/>
                </w:rPr>
                <w:delText>293.07</w:delText>
              </w:r>
            </w:del>
          </w:p>
        </w:tc>
        <w:tc>
          <w:tcPr>
            <w:tcW w:w="1559" w:type="dxa"/>
            <w:shd w:val="clear" w:color="auto" w:fill="auto"/>
            <w:noWrap/>
            <w:vAlign w:val="bottom"/>
            <w:hideMark/>
          </w:tcPr>
          <w:p w14:paraId="5A834F9A" w14:textId="77777777" w:rsidR="00E675A2" w:rsidRPr="00C02C3F" w:rsidRDefault="00E675A2" w:rsidP="00C961FD">
            <w:pPr>
              <w:spacing w:after="0" w:line="240" w:lineRule="auto"/>
              <w:jc w:val="right"/>
              <w:rPr>
                <w:del w:id="566" w:author="Author"/>
                <w:rFonts w:eastAsia="Times New Roman" w:cs="Times New Roman"/>
                <w:color w:val="000000"/>
                <w:sz w:val="22"/>
                <w:lang w:val="en-GB" w:eastAsia="en-GB"/>
              </w:rPr>
            </w:pPr>
            <w:del w:id="567" w:author="Author">
              <w:r w:rsidRPr="00C02C3F">
                <w:rPr>
                  <w:rFonts w:eastAsia="Times New Roman" w:cs="Times New Roman"/>
                  <w:color w:val="000000"/>
                  <w:sz w:val="22"/>
                  <w:lang w:val="en-GB" w:eastAsia="en-GB"/>
                </w:rPr>
                <w:delText>&lt;0.0001</w:delText>
              </w:r>
            </w:del>
          </w:p>
        </w:tc>
        <w:tc>
          <w:tcPr>
            <w:tcW w:w="1134" w:type="dxa"/>
            <w:shd w:val="clear" w:color="auto" w:fill="auto"/>
            <w:noWrap/>
            <w:vAlign w:val="bottom"/>
            <w:hideMark/>
          </w:tcPr>
          <w:p w14:paraId="7A91BB9B" w14:textId="77777777" w:rsidR="00E675A2" w:rsidRPr="00C02C3F" w:rsidRDefault="00E675A2" w:rsidP="00C961FD">
            <w:pPr>
              <w:spacing w:after="0" w:line="240" w:lineRule="auto"/>
              <w:jc w:val="right"/>
              <w:rPr>
                <w:del w:id="568" w:author="Author"/>
                <w:rFonts w:eastAsia="Times New Roman" w:cs="Times New Roman"/>
                <w:color w:val="000000"/>
                <w:sz w:val="22"/>
                <w:lang w:val="en-GB" w:eastAsia="en-GB"/>
              </w:rPr>
            </w:pPr>
            <w:del w:id="569" w:author="Author">
              <w:r w:rsidRPr="00C02C3F">
                <w:rPr>
                  <w:rFonts w:eastAsia="Times New Roman" w:cs="Times New Roman"/>
                  <w:color w:val="000000"/>
                  <w:sz w:val="22"/>
                  <w:lang w:val="en-GB" w:eastAsia="en-GB"/>
                </w:rPr>
                <w:delText>-21.86</w:delText>
              </w:r>
            </w:del>
          </w:p>
        </w:tc>
        <w:tc>
          <w:tcPr>
            <w:tcW w:w="1985" w:type="dxa"/>
            <w:shd w:val="clear" w:color="auto" w:fill="auto"/>
            <w:noWrap/>
            <w:vAlign w:val="bottom"/>
            <w:hideMark/>
          </w:tcPr>
          <w:p w14:paraId="43D72265" w14:textId="77777777" w:rsidR="00E675A2" w:rsidRPr="00C02C3F" w:rsidRDefault="00E675A2" w:rsidP="00C961FD">
            <w:pPr>
              <w:spacing w:after="0" w:line="240" w:lineRule="auto"/>
              <w:jc w:val="right"/>
              <w:rPr>
                <w:del w:id="570" w:author="Author"/>
                <w:rFonts w:eastAsia="Times New Roman" w:cs="Times New Roman"/>
                <w:color w:val="000000"/>
                <w:sz w:val="22"/>
                <w:lang w:val="en-GB" w:eastAsia="en-GB"/>
              </w:rPr>
            </w:pPr>
            <w:del w:id="571" w:author="Author">
              <w:r w:rsidRPr="00C02C3F">
                <w:rPr>
                  <w:rFonts w:eastAsia="Times New Roman" w:cs="Times New Roman"/>
                  <w:color w:val="000000"/>
                  <w:sz w:val="22"/>
                  <w:lang w:val="en-GB" w:eastAsia="en-GB"/>
                </w:rPr>
                <w:delText>113.12</w:delText>
              </w:r>
            </w:del>
          </w:p>
        </w:tc>
        <w:tc>
          <w:tcPr>
            <w:tcW w:w="992" w:type="dxa"/>
            <w:shd w:val="clear" w:color="auto" w:fill="auto"/>
            <w:noWrap/>
            <w:vAlign w:val="bottom"/>
            <w:hideMark/>
          </w:tcPr>
          <w:p w14:paraId="2F4F448D" w14:textId="77777777" w:rsidR="00E675A2" w:rsidRPr="00C02C3F" w:rsidRDefault="00E675A2" w:rsidP="00C961FD">
            <w:pPr>
              <w:spacing w:after="0" w:line="240" w:lineRule="auto"/>
              <w:jc w:val="right"/>
              <w:rPr>
                <w:del w:id="572" w:author="Author"/>
                <w:rFonts w:eastAsia="Times New Roman" w:cs="Times New Roman"/>
                <w:color w:val="000000"/>
                <w:sz w:val="22"/>
                <w:lang w:val="en-GB" w:eastAsia="en-GB"/>
              </w:rPr>
            </w:pPr>
            <w:del w:id="573" w:author="Author">
              <w:r w:rsidRPr="00C02C3F">
                <w:rPr>
                  <w:rFonts w:eastAsia="Times New Roman" w:cs="Times New Roman"/>
                  <w:color w:val="000000"/>
                  <w:sz w:val="22"/>
                  <w:lang w:val="en-GB" w:eastAsia="en-GB"/>
                </w:rPr>
                <w:delText>0.39</w:delText>
              </w:r>
            </w:del>
          </w:p>
        </w:tc>
      </w:tr>
      <w:tr w:rsidR="00E675A2" w:rsidRPr="00ED0515" w14:paraId="2B04A2FC" w14:textId="77777777" w:rsidTr="00C961FD">
        <w:trPr>
          <w:trHeight w:val="300"/>
          <w:del w:id="574" w:author="Author"/>
        </w:trPr>
        <w:tc>
          <w:tcPr>
            <w:tcW w:w="851" w:type="dxa"/>
            <w:shd w:val="clear" w:color="auto" w:fill="auto"/>
            <w:noWrap/>
            <w:vAlign w:val="bottom"/>
            <w:hideMark/>
          </w:tcPr>
          <w:p w14:paraId="63769FE5" w14:textId="77777777" w:rsidR="00E675A2" w:rsidRPr="00C02C3F" w:rsidRDefault="00E675A2" w:rsidP="00C961FD">
            <w:pPr>
              <w:spacing w:after="0" w:line="240" w:lineRule="auto"/>
              <w:rPr>
                <w:del w:id="575" w:author="Author"/>
                <w:rFonts w:eastAsia="Times New Roman" w:cs="Times New Roman"/>
                <w:color w:val="000000"/>
                <w:sz w:val="22"/>
                <w:lang w:val="en-GB" w:eastAsia="en-GB"/>
              </w:rPr>
            </w:pPr>
            <w:del w:id="576" w:author="Author">
              <w:r w:rsidRPr="00C02C3F">
                <w:rPr>
                  <w:rFonts w:eastAsia="Times New Roman" w:cs="Times New Roman"/>
                  <w:color w:val="000000"/>
                  <w:sz w:val="22"/>
                  <w:lang w:val="en-GB" w:eastAsia="en-GB"/>
                </w:rPr>
                <w:delText>6</w:delText>
              </w:r>
            </w:del>
          </w:p>
        </w:tc>
        <w:tc>
          <w:tcPr>
            <w:tcW w:w="1569" w:type="dxa"/>
            <w:shd w:val="clear" w:color="auto" w:fill="auto"/>
            <w:noWrap/>
            <w:vAlign w:val="bottom"/>
            <w:hideMark/>
          </w:tcPr>
          <w:p w14:paraId="58E0FB97" w14:textId="77777777" w:rsidR="00E675A2" w:rsidRPr="00C02C3F" w:rsidRDefault="00E675A2" w:rsidP="00C961FD">
            <w:pPr>
              <w:spacing w:after="0" w:line="240" w:lineRule="auto"/>
              <w:jc w:val="right"/>
              <w:rPr>
                <w:del w:id="577" w:author="Author"/>
                <w:rFonts w:eastAsia="Times New Roman" w:cs="Times New Roman"/>
                <w:color w:val="000000"/>
                <w:sz w:val="22"/>
                <w:lang w:val="en-GB" w:eastAsia="en-GB"/>
              </w:rPr>
            </w:pPr>
            <w:del w:id="578" w:author="Author">
              <w:r w:rsidRPr="00C02C3F">
                <w:rPr>
                  <w:rFonts w:eastAsia="Times New Roman" w:cs="Times New Roman"/>
                  <w:color w:val="000000"/>
                  <w:sz w:val="22"/>
                  <w:lang w:val="en-GB" w:eastAsia="en-GB"/>
                </w:rPr>
                <w:delText>-46347.52</w:delText>
              </w:r>
            </w:del>
          </w:p>
        </w:tc>
        <w:tc>
          <w:tcPr>
            <w:tcW w:w="1266" w:type="dxa"/>
            <w:shd w:val="clear" w:color="auto" w:fill="auto"/>
            <w:noWrap/>
            <w:vAlign w:val="bottom"/>
            <w:hideMark/>
          </w:tcPr>
          <w:p w14:paraId="4A20C32B" w14:textId="77777777" w:rsidR="00E675A2" w:rsidRPr="00C02C3F" w:rsidRDefault="00E675A2" w:rsidP="00C961FD">
            <w:pPr>
              <w:spacing w:after="0" w:line="240" w:lineRule="auto"/>
              <w:jc w:val="right"/>
              <w:rPr>
                <w:del w:id="579" w:author="Author"/>
                <w:rFonts w:eastAsia="Times New Roman" w:cs="Times New Roman"/>
                <w:color w:val="000000"/>
                <w:sz w:val="22"/>
                <w:lang w:val="en-GB" w:eastAsia="en-GB"/>
              </w:rPr>
            </w:pPr>
            <w:del w:id="580" w:author="Author">
              <w:r w:rsidRPr="00C02C3F">
                <w:rPr>
                  <w:rFonts w:eastAsia="Times New Roman" w:cs="Times New Roman"/>
                  <w:color w:val="000000"/>
                  <w:sz w:val="22"/>
                  <w:lang w:val="en-GB" w:eastAsia="en-GB"/>
                </w:rPr>
                <w:delText>153.69</w:delText>
              </w:r>
            </w:del>
          </w:p>
        </w:tc>
        <w:tc>
          <w:tcPr>
            <w:tcW w:w="1559" w:type="dxa"/>
            <w:shd w:val="clear" w:color="auto" w:fill="auto"/>
            <w:noWrap/>
            <w:vAlign w:val="bottom"/>
            <w:hideMark/>
          </w:tcPr>
          <w:p w14:paraId="65EC375D" w14:textId="77777777" w:rsidR="00E675A2" w:rsidRPr="00C02C3F" w:rsidRDefault="00E675A2" w:rsidP="00C961FD">
            <w:pPr>
              <w:spacing w:after="0" w:line="240" w:lineRule="auto"/>
              <w:jc w:val="right"/>
              <w:rPr>
                <w:del w:id="581" w:author="Author"/>
                <w:rFonts w:eastAsia="Times New Roman" w:cs="Times New Roman"/>
                <w:color w:val="000000"/>
                <w:sz w:val="22"/>
                <w:lang w:val="en-GB" w:eastAsia="en-GB"/>
              </w:rPr>
            </w:pPr>
            <w:del w:id="582" w:author="Author">
              <w:r w:rsidRPr="00C02C3F">
                <w:rPr>
                  <w:rFonts w:eastAsia="Times New Roman" w:cs="Times New Roman"/>
                  <w:color w:val="000000"/>
                  <w:sz w:val="22"/>
                  <w:lang w:val="en-GB" w:eastAsia="en-GB"/>
                </w:rPr>
                <w:delText>&lt;0.0001</w:delText>
              </w:r>
            </w:del>
          </w:p>
        </w:tc>
        <w:tc>
          <w:tcPr>
            <w:tcW w:w="1134" w:type="dxa"/>
            <w:shd w:val="clear" w:color="auto" w:fill="auto"/>
            <w:noWrap/>
            <w:vAlign w:val="bottom"/>
            <w:hideMark/>
          </w:tcPr>
          <w:p w14:paraId="3214D675" w14:textId="77777777" w:rsidR="00E675A2" w:rsidRPr="00C02C3F" w:rsidRDefault="00E675A2" w:rsidP="00C961FD">
            <w:pPr>
              <w:spacing w:after="0" w:line="240" w:lineRule="auto"/>
              <w:jc w:val="right"/>
              <w:rPr>
                <w:del w:id="583" w:author="Author"/>
                <w:rFonts w:eastAsia="Times New Roman" w:cs="Times New Roman"/>
                <w:color w:val="000000"/>
                <w:sz w:val="22"/>
                <w:lang w:val="en-GB" w:eastAsia="en-GB"/>
              </w:rPr>
            </w:pPr>
            <w:del w:id="584" w:author="Author">
              <w:r w:rsidRPr="00C02C3F">
                <w:rPr>
                  <w:rFonts w:eastAsia="Times New Roman" w:cs="Times New Roman"/>
                  <w:color w:val="000000"/>
                  <w:sz w:val="22"/>
                  <w:lang w:val="en-GB" w:eastAsia="en-GB"/>
                </w:rPr>
                <w:delText>-134.98</w:delText>
              </w:r>
            </w:del>
          </w:p>
        </w:tc>
        <w:tc>
          <w:tcPr>
            <w:tcW w:w="1985" w:type="dxa"/>
            <w:shd w:val="clear" w:color="auto" w:fill="auto"/>
            <w:noWrap/>
            <w:vAlign w:val="bottom"/>
            <w:hideMark/>
          </w:tcPr>
          <w:p w14:paraId="64742104" w14:textId="77777777" w:rsidR="00E675A2" w:rsidRPr="00C02C3F" w:rsidRDefault="00E675A2" w:rsidP="00C961FD">
            <w:pPr>
              <w:spacing w:after="0" w:line="240" w:lineRule="auto"/>
              <w:jc w:val="right"/>
              <w:rPr>
                <w:del w:id="585" w:author="Author"/>
                <w:rFonts w:eastAsia="Times New Roman" w:cs="Times New Roman"/>
                <w:bCs/>
                <w:color w:val="000000"/>
                <w:sz w:val="22"/>
                <w:lang w:val="en-GB" w:eastAsia="en-GB"/>
              </w:rPr>
            </w:pPr>
            <w:del w:id="586" w:author="Author">
              <w:r w:rsidRPr="00C02C3F">
                <w:rPr>
                  <w:rFonts w:eastAsia="Times New Roman" w:cs="Times New Roman"/>
                  <w:bCs/>
                  <w:color w:val="000000"/>
                  <w:sz w:val="22"/>
                  <w:lang w:val="en-GB" w:eastAsia="en-GB"/>
                </w:rPr>
                <w:delText>747.92</w:delText>
              </w:r>
            </w:del>
          </w:p>
        </w:tc>
        <w:tc>
          <w:tcPr>
            <w:tcW w:w="992" w:type="dxa"/>
            <w:shd w:val="clear" w:color="auto" w:fill="auto"/>
            <w:noWrap/>
            <w:vAlign w:val="bottom"/>
            <w:hideMark/>
          </w:tcPr>
          <w:p w14:paraId="5623807A" w14:textId="77777777" w:rsidR="00E675A2" w:rsidRPr="00C02C3F" w:rsidRDefault="00E675A2" w:rsidP="00C961FD">
            <w:pPr>
              <w:spacing w:after="0" w:line="240" w:lineRule="auto"/>
              <w:jc w:val="right"/>
              <w:rPr>
                <w:del w:id="587" w:author="Author"/>
                <w:rFonts w:eastAsia="Times New Roman" w:cs="Times New Roman"/>
                <w:color w:val="000000"/>
                <w:sz w:val="22"/>
                <w:lang w:val="en-GB" w:eastAsia="en-GB"/>
              </w:rPr>
            </w:pPr>
            <w:del w:id="588" w:author="Author">
              <w:r w:rsidRPr="00C02C3F">
                <w:rPr>
                  <w:rFonts w:eastAsia="Times New Roman" w:cs="Times New Roman"/>
                  <w:color w:val="000000"/>
                  <w:sz w:val="22"/>
                  <w:lang w:val="en-GB" w:eastAsia="en-GB"/>
                </w:rPr>
                <w:delText>4.87</w:delText>
              </w:r>
            </w:del>
          </w:p>
        </w:tc>
      </w:tr>
      <w:tr w:rsidR="00E675A2" w:rsidRPr="00ED0515" w14:paraId="480637FC" w14:textId="77777777" w:rsidTr="00C961FD">
        <w:trPr>
          <w:trHeight w:val="300"/>
          <w:del w:id="589" w:author="Author"/>
        </w:trPr>
        <w:tc>
          <w:tcPr>
            <w:tcW w:w="851" w:type="dxa"/>
            <w:tcBorders>
              <w:bottom w:val="single" w:sz="4" w:space="0" w:color="auto"/>
            </w:tcBorders>
            <w:shd w:val="clear" w:color="auto" w:fill="auto"/>
            <w:noWrap/>
            <w:vAlign w:val="bottom"/>
            <w:hideMark/>
          </w:tcPr>
          <w:p w14:paraId="6BED6F24" w14:textId="77777777" w:rsidR="00E675A2" w:rsidRPr="00C02C3F" w:rsidRDefault="00E675A2" w:rsidP="00C961FD">
            <w:pPr>
              <w:spacing w:after="0" w:line="240" w:lineRule="auto"/>
              <w:rPr>
                <w:del w:id="590" w:author="Author"/>
                <w:rFonts w:eastAsia="Times New Roman" w:cs="Times New Roman"/>
                <w:color w:val="000000"/>
                <w:sz w:val="22"/>
                <w:lang w:val="en-GB" w:eastAsia="en-GB"/>
              </w:rPr>
            </w:pPr>
            <w:del w:id="591" w:author="Author">
              <w:r w:rsidRPr="00C02C3F">
                <w:rPr>
                  <w:rFonts w:eastAsia="Times New Roman" w:cs="Times New Roman"/>
                  <w:color w:val="000000"/>
                  <w:sz w:val="22"/>
                  <w:lang w:val="en-GB" w:eastAsia="en-GB"/>
                </w:rPr>
                <w:delText>7</w:delText>
              </w:r>
            </w:del>
          </w:p>
        </w:tc>
        <w:tc>
          <w:tcPr>
            <w:tcW w:w="1569" w:type="dxa"/>
            <w:tcBorders>
              <w:bottom w:val="single" w:sz="4" w:space="0" w:color="auto"/>
            </w:tcBorders>
            <w:shd w:val="clear" w:color="auto" w:fill="auto"/>
            <w:noWrap/>
            <w:vAlign w:val="bottom"/>
            <w:hideMark/>
          </w:tcPr>
          <w:p w14:paraId="0ECDB0DE" w14:textId="77777777" w:rsidR="00E675A2" w:rsidRPr="00C02C3F" w:rsidRDefault="00E675A2" w:rsidP="00C961FD">
            <w:pPr>
              <w:spacing w:after="0" w:line="240" w:lineRule="auto"/>
              <w:jc w:val="right"/>
              <w:rPr>
                <w:del w:id="592" w:author="Author"/>
                <w:rFonts w:eastAsia="Times New Roman" w:cs="Times New Roman"/>
                <w:color w:val="000000"/>
                <w:sz w:val="22"/>
                <w:lang w:val="en-GB" w:eastAsia="en-GB"/>
              </w:rPr>
            </w:pPr>
            <w:del w:id="593" w:author="Author">
              <w:r w:rsidRPr="00C02C3F">
                <w:rPr>
                  <w:rFonts w:eastAsia="Times New Roman" w:cs="Times New Roman"/>
                  <w:color w:val="000000"/>
                  <w:sz w:val="22"/>
                  <w:lang w:val="en-GB" w:eastAsia="en-GB"/>
                </w:rPr>
                <w:delText>-47230.42</w:delText>
              </w:r>
            </w:del>
          </w:p>
        </w:tc>
        <w:tc>
          <w:tcPr>
            <w:tcW w:w="1266" w:type="dxa"/>
            <w:tcBorders>
              <w:bottom w:val="single" w:sz="4" w:space="0" w:color="auto"/>
            </w:tcBorders>
            <w:shd w:val="clear" w:color="auto" w:fill="auto"/>
            <w:noWrap/>
            <w:vAlign w:val="bottom"/>
            <w:hideMark/>
          </w:tcPr>
          <w:p w14:paraId="0406E0A3" w14:textId="77777777" w:rsidR="00E675A2" w:rsidRPr="00C02C3F" w:rsidRDefault="00E675A2" w:rsidP="00C961FD">
            <w:pPr>
              <w:spacing w:after="0" w:line="240" w:lineRule="auto"/>
              <w:jc w:val="right"/>
              <w:rPr>
                <w:del w:id="594" w:author="Author"/>
                <w:rFonts w:eastAsia="Times New Roman" w:cs="Times New Roman"/>
                <w:color w:val="000000"/>
                <w:sz w:val="22"/>
                <w:lang w:val="en-GB" w:eastAsia="en-GB"/>
              </w:rPr>
            </w:pPr>
            <w:del w:id="595" w:author="Author">
              <w:r w:rsidRPr="00C02C3F">
                <w:rPr>
                  <w:rFonts w:eastAsia="Times New Roman" w:cs="Times New Roman"/>
                  <w:color w:val="000000"/>
                  <w:sz w:val="22"/>
                  <w:lang w:val="en-GB" w:eastAsia="en-GB"/>
                </w:rPr>
                <w:delText>680.77</w:delText>
              </w:r>
            </w:del>
          </w:p>
        </w:tc>
        <w:tc>
          <w:tcPr>
            <w:tcW w:w="1559" w:type="dxa"/>
            <w:tcBorders>
              <w:bottom w:val="single" w:sz="4" w:space="0" w:color="auto"/>
            </w:tcBorders>
            <w:shd w:val="clear" w:color="auto" w:fill="auto"/>
            <w:noWrap/>
            <w:vAlign w:val="bottom"/>
            <w:hideMark/>
          </w:tcPr>
          <w:p w14:paraId="16E4723B" w14:textId="77777777" w:rsidR="00E675A2" w:rsidRPr="00C02C3F" w:rsidRDefault="00E675A2" w:rsidP="00C961FD">
            <w:pPr>
              <w:spacing w:after="0" w:line="240" w:lineRule="auto"/>
              <w:jc w:val="right"/>
              <w:rPr>
                <w:del w:id="596" w:author="Author"/>
                <w:rFonts w:eastAsia="Times New Roman" w:cs="Times New Roman"/>
                <w:color w:val="000000"/>
                <w:sz w:val="22"/>
                <w:lang w:val="en-GB" w:eastAsia="en-GB"/>
              </w:rPr>
            </w:pPr>
            <w:del w:id="597" w:author="Author">
              <w:r w:rsidRPr="00C02C3F">
                <w:rPr>
                  <w:rFonts w:eastAsia="Times New Roman" w:cs="Times New Roman"/>
                  <w:color w:val="000000"/>
                  <w:sz w:val="22"/>
                  <w:lang w:val="en-GB" w:eastAsia="en-GB"/>
                </w:rPr>
                <w:delText>0</w:delText>
              </w:r>
            </w:del>
          </w:p>
        </w:tc>
        <w:tc>
          <w:tcPr>
            <w:tcW w:w="1134" w:type="dxa"/>
            <w:tcBorders>
              <w:bottom w:val="single" w:sz="4" w:space="0" w:color="auto"/>
            </w:tcBorders>
            <w:shd w:val="clear" w:color="auto" w:fill="auto"/>
            <w:noWrap/>
            <w:vAlign w:val="bottom"/>
            <w:hideMark/>
          </w:tcPr>
          <w:p w14:paraId="54FF10EE" w14:textId="77777777" w:rsidR="00E675A2" w:rsidRPr="00C02C3F" w:rsidRDefault="00E675A2" w:rsidP="00C961FD">
            <w:pPr>
              <w:spacing w:after="0" w:line="240" w:lineRule="auto"/>
              <w:jc w:val="right"/>
              <w:rPr>
                <w:del w:id="598" w:author="Author"/>
                <w:rFonts w:eastAsia="Times New Roman" w:cs="Times New Roman"/>
                <w:color w:val="000000"/>
                <w:sz w:val="22"/>
                <w:lang w:val="en-GB" w:eastAsia="en-GB"/>
              </w:rPr>
            </w:pPr>
            <w:del w:id="599" w:author="Author">
              <w:r w:rsidRPr="00C02C3F">
                <w:rPr>
                  <w:rFonts w:eastAsia="Times New Roman" w:cs="Times New Roman"/>
                  <w:color w:val="000000"/>
                  <w:sz w:val="22"/>
                  <w:lang w:val="en-GB" w:eastAsia="en-GB"/>
                </w:rPr>
                <w:delText>-882.9</w:delText>
              </w:r>
            </w:del>
          </w:p>
        </w:tc>
        <w:tc>
          <w:tcPr>
            <w:tcW w:w="1985" w:type="dxa"/>
            <w:tcBorders>
              <w:bottom w:val="single" w:sz="4" w:space="0" w:color="auto"/>
            </w:tcBorders>
            <w:shd w:val="clear" w:color="auto" w:fill="auto"/>
            <w:noWrap/>
            <w:vAlign w:val="bottom"/>
            <w:hideMark/>
          </w:tcPr>
          <w:p w14:paraId="58396FF3" w14:textId="77777777" w:rsidR="00E675A2" w:rsidRPr="00C02C3F" w:rsidRDefault="00E675A2" w:rsidP="00C961FD">
            <w:pPr>
              <w:spacing w:after="0" w:line="240" w:lineRule="auto"/>
              <w:jc w:val="right"/>
              <w:rPr>
                <w:del w:id="600" w:author="Author"/>
                <w:rFonts w:eastAsia="Times New Roman" w:cs="Times New Roman"/>
                <w:i/>
                <w:iCs/>
                <w:color w:val="000000"/>
                <w:sz w:val="22"/>
                <w:lang w:val="en-GB" w:eastAsia="en-GB"/>
              </w:rPr>
            </w:pPr>
            <w:del w:id="601" w:author="Author">
              <w:r w:rsidRPr="00C02C3F">
                <w:rPr>
                  <w:rFonts w:eastAsia="Times New Roman" w:cs="Times New Roman"/>
                  <w:i/>
                  <w:iCs/>
                  <w:color w:val="000000"/>
                  <w:sz w:val="22"/>
                  <w:lang w:val="en-GB" w:eastAsia="en-GB"/>
                </w:rPr>
                <w:delText>NA</w:delText>
              </w:r>
            </w:del>
          </w:p>
        </w:tc>
        <w:tc>
          <w:tcPr>
            <w:tcW w:w="992" w:type="dxa"/>
            <w:tcBorders>
              <w:bottom w:val="single" w:sz="4" w:space="0" w:color="auto"/>
            </w:tcBorders>
            <w:shd w:val="clear" w:color="auto" w:fill="auto"/>
            <w:noWrap/>
            <w:vAlign w:val="bottom"/>
            <w:hideMark/>
          </w:tcPr>
          <w:p w14:paraId="2E888FED" w14:textId="77777777" w:rsidR="00E675A2" w:rsidRPr="00C02C3F" w:rsidRDefault="00E675A2" w:rsidP="00C961FD">
            <w:pPr>
              <w:spacing w:after="0" w:line="240" w:lineRule="auto"/>
              <w:jc w:val="right"/>
              <w:rPr>
                <w:del w:id="602" w:author="Author"/>
                <w:rFonts w:eastAsia="Times New Roman" w:cs="Times New Roman"/>
                <w:i/>
                <w:iCs/>
                <w:color w:val="000000"/>
                <w:sz w:val="22"/>
                <w:lang w:val="en-GB" w:eastAsia="en-GB"/>
              </w:rPr>
            </w:pPr>
            <w:del w:id="603" w:author="Author">
              <w:r w:rsidRPr="00C02C3F">
                <w:rPr>
                  <w:rFonts w:eastAsia="Times New Roman" w:cs="Times New Roman"/>
                  <w:i/>
                  <w:iCs/>
                  <w:color w:val="000000"/>
                  <w:sz w:val="22"/>
                  <w:lang w:val="en-GB" w:eastAsia="en-GB"/>
                </w:rPr>
                <w:delText>NA</w:delText>
              </w:r>
            </w:del>
          </w:p>
        </w:tc>
      </w:tr>
      <w:tr w:rsidR="00E675A2" w:rsidRPr="00ED0515" w14:paraId="0A9A154C" w14:textId="77777777" w:rsidTr="00C961FD">
        <w:trPr>
          <w:trHeight w:val="300"/>
          <w:del w:id="604" w:author="Author"/>
        </w:trPr>
        <w:tc>
          <w:tcPr>
            <w:tcW w:w="2420" w:type="dxa"/>
            <w:gridSpan w:val="2"/>
            <w:tcBorders>
              <w:top w:val="nil"/>
              <w:left w:val="nil"/>
              <w:bottom w:val="nil"/>
              <w:right w:val="nil"/>
            </w:tcBorders>
            <w:shd w:val="clear" w:color="auto" w:fill="auto"/>
            <w:noWrap/>
            <w:vAlign w:val="bottom"/>
            <w:hideMark/>
          </w:tcPr>
          <w:p w14:paraId="319EA3ED" w14:textId="77777777" w:rsidR="00E675A2" w:rsidRDefault="00E675A2" w:rsidP="00C961FD">
            <w:pPr>
              <w:spacing w:after="0" w:line="240" w:lineRule="auto"/>
              <w:rPr>
                <w:del w:id="605" w:author="Author"/>
                <w:rFonts w:eastAsia="Times New Roman" w:cs="Times New Roman"/>
                <w:b/>
                <w:bCs/>
                <w:i/>
                <w:iCs/>
                <w:color w:val="000000"/>
                <w:sz w:val="22"/>
                <w:lang w:val="en-GB" w:eastAsia="en-GB"/>
              </w:rPr>
            </w:pPr>
          </w:p>
          <w:p w14:paraId="2E038BB9" w14:textId="77777777" w:rsidR="00E675A2" w:rsidRDefault="00E675A2" w:rsidP="00C961FD">
            <w:pPr>
              <w:spacing w:after="0" w:line="240" w:lineRule="auto"/>
              <w:rPr>
                <w:del w:id="606" w:author="Author"/>
                <w:rFonts w:eastAsia="Times New Roman" w:cs="Times New Roman"/>
                <w:b/>
                <w:bCs/>
                <w:i/>
                <w:iCs/>
                <w:color w:val="000000"/>
                <w:sz w:val="22"/>
                <w:lang w:val="en-GB" w:eastAsia="en-GB"/>
              </w:rPr>
            </w:pPr>
          </w:p>
          <w:p w14:paraId="5913FCC4" w14:textId="77777777" w:rsidR="00E675A2" w:rsidRDefault="00E675A2" w:rsidP="00C961FD">
            <w:pPr>
              <w:spacing w:after="0" w:line="240" w:lineRule="auto"/>
              <w:rPr>
                <w:del w:id="607" w:author="Author"/>
                <w:rFonts w:eastAsia="Times New Roman" w:cs="Times New Roman"/>
                <w:b/>
                <w:bCs/>
                <w:i/>
                <w:iCs/>
                <w:color w:val="000000"/>
                <w:sz w:val="22"/>
                <w:lang w:val="en-GB" w:eastAsia="en-GB"/>
              </w:rPr>
            </w:pPr>
          </w:p>
          <w:p w14:paraId="6ED4CCC2" w14:textId="77777777" w:rsidR="00E675A2" w:rsidRDefault="00E675A2" w:rsidP="00C961FD">
            <w:pPr>
              <w:spacing w:after="0" w:line="240" w:lineRule="auto"/>
              <w:rPr>
                <w:del w:id="608" w:author="Author"/>
                <w:rFonts w:eastAsia="Times New Roman" w:cs="Times New Roman"/>
                <w:b/>
                <w:bCs/>
                <w:i/>
                <w:iCs/>
                <w:color w:val="000000"/>
                <w:sz w:val="22"/>
                <w:lang w:val="en-GB" w:eastAsia="en-GB"/>
              </w:rPr>
            </w:pPr>
          </w:p>
          <w:p w14:paraId="74C01B58" w14:textId="77777777" w:rsidR="00E675A2" w:rsidRDefault="00E675A2" w:rsidP="00C961FD">
            <w:pPr>
              <w:spacing w:after="0" w:line="240" w:lineRule="auto"/>
              <w:rPr>
                <w:del w:id="609" w:author="Author"/>
                <w:rFonts w:eastAsia="Times New Roman" w:cs="Times New Roman"/>
                <w:b/>
                <w:bCs/>
                <w:i/>
                <w:iCs/>
                <w:color w:val="000000"/>
                <w:sz w:val="22"/>
                <w:lang w:val="en-GB" w:eastAsia="en-GB"/>
              </w:rPr>
            </w:pPr>
          </w:p>
          <w:p w14:paraId="08E5FC54" w14:textId="77777777" w:rsidR="00E675A2" w:rsidRDefault="00E675A2" w:rsidP="00C961FD">
            <w:pPr>
              <w:spacing w:after="0" w:line="240" w:lineRule="auto"/>
              <w:rPr>
                <w:del w:id="610" w:author="Author"/>
                <w:rFonts w:eastAsia="Times New Roman" w:cs="Times New Roman"/>
                <w:b/>
                <w:bCs/>
                <w:i/>
                <w:iCs/>
                <w:color w:val="000000"/>
                <w:sz w:val="22"/>
                <w:lang w:val="en-GB" w:eastAsia="en-GB"/>
              </w:rPr>
            </w:pPr>
            <w:del w:id="611" w:author="Author">
              <w:r w:rsidRPr="00ED0515">
                <w:rPr>
                  <w:rFonts w:eastAsia="Times New Roman" w:cs="Times New Roman"/>
                  <w:b/>
                  <w:bCs/>
                  <w:i/>
                  <w:iCs/>
                  <w:color w:val="000000"/>
                  <w:sz w:val="22"/>
                  <w:lang w:val="en-GB" w:eastAsia="en-GB"/>
                </w:rPr>
                <w:delText>S</w:delText>
              </w:r>
              <w:r>
                <w:rPr>
                  <w:rFonts w:eastAsia="Times New Roman" w:cs="Times New Roman"/>
                  <w:b/>
                  <w:bCs/>
                  <w:i/>
                  <w:iCs/>
                  <w:color w:val="000000"/>
                  <w:sz w:val="22"/>
                  <w:lang w:val="en-GB" w:eastAsia="en-GB"/>
                </w:rPr>
                <w:delText>yritta</w:delText>
              </w:r>
              <w:r w:rsidRPr="00ED0515">
                <w:rPr>
                  <w:rFonts w:eastAsia="Times New Roman" w:cs="Times New Roman"/>
                  <w:b/>
                  <w:bCs/>
                  <w:i/>
                  <w:iCs/>
                  <w:color w:val="000000"/>
                  <w:sz w:val="22"/>
                  <w:lang w:val="en-GB" w:eastAsia="en-GB"/>
                </w:rPr>
                <w:delText xml:space="preserve"> pipiens</w:delText>
              </w:r>
            </w:del>
          </w:p>
          <w:p w14:paraId="7A0DD1A4" w14:textId="77777777" w:rsidR="00E675A2" w:rsidRPr="00ED0515" w:rsidRDefault="00E675A2" w:rsidP="00C961FD">
            <w:pPr>
              <w:spacing w:after="0" w:line="240" w:lineRule="auto"/>
              <w:rPr>
                <w:del w:id="612" w:author="Autho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7F308A71" w14:textId="77777777" w:rsidR="00E675A2" w:rsidRPr="00ED0515" w:rsidRDefault="00E675A2" w:rsidP="00C961FD">
            <w:pPr>
              <w:spacing w:after="0" w:line="240" w:lineRule="auto"/>
              <w:rPr>
                <w:del w:id="613" w:author="Autho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043C19A6" w14:textId="77777777" w:rsidR="00E675A2" w:rsidRPr="00ED0515" w:rsidRDefault="00E675A2" w:rsidP="00C961FD">
            <w:pPr>
              <w:spacing w:after="0" w:line="240" w:lineRule="auto"/>
              <w:rPr>
                <w:del w:id="614" w:author="Autho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0B0ADE1" w14:textId="77777777" w:rsidR="00E675A2" w:rsidRPr="00ED0515" w:rsidRDefault="00E675A2" w:rsidP="00C961FD">
            <w:pPr>
              <w:spacing w:after="0" w:line="240" w:lineRule="auto"/>
              <w:rPr>
                <w:del w:id="615" w:author="Autho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650B4988" w14:textId="77777777" w:rsidR="00E675A2" w:rsidRPr="00ED0515" w:rsidRDefault="00E675A2" w:rsidP="00C961FD">
            <w:pPr>
              <w:spacing w:after="0" w:line="240" w:lineRule="auto"/>
              <w:rPr>
                <w:del w:id="616" w:author="Autho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D10DA77" w14:textId="77777777" w:rsidR="00E675A2" w:rsidRPr="00ED0515" w:rsidRDefault="00E675A2" w:rsidP="00C961FD">
            <w:pPr>
              <w:spacing w:after="0" w:line="240" w:lineRule="auto"/>
              <w:rPr>
                <w:del w:id="617" w:author="Author"/>
                <w:rFonts w:eastAsia="Times New Roman" w:cs="Times New Roman"/>
                <w:sz w:val="20"/>
                <w:szCs w:val="20"/>
                <w:lang w:val="en-GB" w:eastAsia="en-GB"/>
              </w:rPr>
            </w:pPr>
          </w:p>
        </w:tc>
      </w:tr>
      <w:tr w:rsidR="00E675A2" w:rsidRPr="00ED0515" w14:paraId="30E829D5" w14:textId="77777777" w:rsidTr="00C961FD">
        <w:trPr>
          <w:trHeight w:val="300"/>
          <w:del w:id="618" w:author="Author"/>
        </w:trPr>
        <w:tc>
          <w:tcPr>
            <w:tcW w:w="851" w:type="dxa"/>
            <w:tcBorders>
              <w:top w:val="nil"/>
              <w:left w:val="nil"/>
              <w:bottom w:val="single" w:sz="4" w:space="0" w:color="auto"/>
              <w:right w:val="nil"/>
            </w:tcBorders>
            <w:shd w:val="clear" w:color="auto" w:fill="auto"/>
            <w:noWrap/>
            <w:hideMark/>
          </w:tcPr>
          <w:p w14:paraId="542FC712" w14:textId="77777777" w:rsidR="00E675A2" w:rsidRPr="00ED0515" w:rsidRDefault="00E675A2" w:rsidP="00C961FD">
            <w:pPr>
              <w:spacing w:after="0" w:line="240" w:lineRule="auto"/>
              <w:rPr>
                <w:del w:id="619" w:author="Author"/>
                <w:rFonts w:eastAsia="Times New Roman" w:cs="Times New Roman"/>
                <w:b/>
                <w:bCs/>
                <w:i/>
                <w:iCs/>
                <w:color w:val="000000"/>
                <w:sz w:val="22"/>
                <w:lang w:val="en-GB" w:eastAsia="en-GB"/>
              </w:rPr>
            </w:pPr>
            <w:del w:id="620" w:author="Author">
              <w:r w:rsidRPr="00ED0515">
                <w:rPr>
                  <w:rFonts w:eastAsia="Times New Roman" w:cs="Times New Roman"/>
                  <w:b/>
                  <w:bCs/>
                  <w:i/>
                  <w:iCs/>
                  <w:color w:val="000000"/>
                  <w:sz w:val="22"/>
                  <w:lang w:val="en-GB" w:eastAsia="en-GB"/>
                </w:rPr>
                <w:delText>K</w:delText>
              </w:r>
            </w:del>
          </w:p>
        </w:tc>
        <w:tc>
          <w:tcPr>
            <w:tcW w:w="1569" w:type="dxa"/>
            <w:tcBorders>
              <w:top w:val="nil"/>
              <w:left w:val="nil"/>
              <w:bottom w:val="single" w:sz="4" w:space="0" w:color="auto"/>
              <w:right w:val="nil"/>
            </w:tcBorders>
            <w:shd w:val="clear" w:color="auto" w:fill="auto"/>
            <w:noWrap/>
            <w:hideMark/>
          </w:tcPr>
          <w:p w14:paraId="47F4DBCC" w14:textId="77777777" w:rsidR="00E675A2" w:rsidRPr="00ED0515" w:rsidRDefault="00E675A2" w:rsidP="00C961FD">
            <w:pPr>
              <w:spacing w:after="0" w:line="240" w:lineRule="auto"/>
              <w:jc w:val="center"/>
              <w:rPr>
                <w:del w:id="621" w:author="Author"/>
                <w:rFonts w:eastAsia="Times New Roman" w:cs="Times New Roman"/>
                <w:b/>
                <w:bCs/>
                <w:color w:val="000000"/>
                <w:sz w:val="22"/>
                <w:lang w:val="en-GB" w:eastAsia="en-GB"/>
              </w:rPr>
            </w:pPr>
            <w:del w:id="622" w:author="Author">
              <w:r w:rsidRPr="00ED0515">
                <w:rPr>
                  <w:rFonts w:eastAsia="Times New Roman" w:cs="Times New Roman"/>
                  <w:b/>
                  <w:bCs/>
                  <w:color w:val="000000"/>
                  <w:sz w:val="22"/>
                  <w:lang w:val="en-GB" w:eastAsia="en-GB"/>
                </w:rPr>
                <w:delText>Mean L</w:delText>
              </w:r>
              <w:r>
                <w:rPr>
                  <w:rFonts w:eastAsia="Times New Roman" w:cs="Times New Roman"/>
                  <w:b/>
                  <w:bCs/>
                  <w:color w:val="000000"/>
                  <w:sz w:val="22"/>
                  <w:lang w:val="en-GB" w:eastAsia="en-GB"/>
                </w:rPr>
                <w:delText xml:space="preserve">og </w:delText>
              </w:r>
              <w:r w:rsidRPr="00ED0515">
                <w:rPr>
                  <w:rFonts w:eastAsia="Times New Roman" w:cs="Times New Roman"/>
                  <w:b/>
                  <w:bCs/>
                  <w:i/>
                  <w:iCs/>
                  <w:color w:val="000000"/>
                  <w:sz w:val="22"/>
                  <w:lang w:val="en-GB" w:eastAsia="en-GB"/>
                </w:rPr>
                <w:delText>P</w:delText>
              </w:r>
              <w:r w:rsidRPr="006104F9">
                <w:rPr>
                  <w:rFonts w:eastAsia="Times New Roman" w:cs="Times New Roman"/>
                  <w:b/>
                  <w:bCs/>
                  <w:i/>
                  <w:iCs/>
                  <w:color w:val="000000"/>
                  <w:sz w:val="22"/>
                  <w:lang w:val="en-GB" w:eastAsia="en-GB"/>
                </w:rPr>
                <w:delText>r</w:delText>
              </w:r>
              <w:r w:rsidRPr="00ED0515">
                <w:rPr>
                  <w:rFonts w:eastAsia="Times New Roman" w:cs="Times New Roman"/>
                  <w:b/>
                  <w:bCs/>
                  <w:color w:val="000000"/>
                  <w:sz w:val="22"/>
                  <w:lang w:val="en-GB" w:eastAsia="en-GB"/>
                </w:rPr>
                <w:delText>(</w:delText>
              </w:r>
              <w:r>
                <w:rPr>
                  <w:rFonts w:eastAsia="Times New Roman" w:cs="Times New Roman"/>
                  <w:b/>
                  <w:bCs/>
                  <w:color w:val="000000"/>
                  <w:sz w:val="22"/>
                  <w:lang w:val="en-GB" w:eastAsia="en-GB"/>
                </w:rPr>
                <w:delText>data|</w:delText>
              </w:r>
              <w:r w:rsidRPr="00ED0515">
                <w:rPr>
                  <w:rFonts w:eastAsia="Times New Roman" w:cs="Times New Roman"/>
                  <w:b/>
                  <w:bCs/>
                  <w:i/>
                  <w:iCs/>
                  <w:color w:val="000000"/>
                  <w:sz w:val="22"/>
                  <w:lang w:val="en-GB" w:eastAsia="en-GB"/>
                </w:rPr>
                <w:delText>K</w:delText>
              </w:r>
              <w:r w:rsidRPr="00ED0515">
                <w:rPr>
                  <w:rFonts w:eastAsia="Times New Roman" w:cs="Times New Roman"/>
                  <w:b/>
                  <w:bCs/>
                  <w:color w:val="000000"/>
                  <w:sz w:val="22"/>
                  <w:lang w:val="en-GB" w:eastAsia="en-GB"/>
                </w:rPr>
                <w:delText>)</w:delText>
              </w:r>
            </w:del>
          </w:p>
        </w:tc>
        <w:tc>
          <w:tcPr>
            <w:tcW w:w="1266" w:type="dxa"/>
            <w:tcBorders>
              <w:top w:val="nil"/>
              <w:left w:val="nil"/>
              <w:bottom w:val="single" w:sz="4" w:space="0" w:color="auto"/>
              <w:right w:val="nil"/>
            </w:tcBorders>
            <w:shd w:val="clear" w:color="auto" w:fill="auto"/>
            <w:noWrap/>
            <w:hideMark/>
          </w:tcPr>
          <w:p w14:paraId="17A10E48" w14:textId="77777777" w:rsidR="00E675A2" w:rsidRPr="00F44CF5" w:rsidRDefault="00E675A2" w:rsidP="00C961FD">
            <w:pPr>
              <w:spacing w:after="0" w:line="240" w:lineRule="auto"/>
              <w:jc w:val="center"/>
              <w:rPr>
                <w:del w:id="623" w:author="Author"/>
                <w:rFonts w:eastAsia="Times New Roman" w:cs="Times New Roman"/>
                <w:b/>
                <w:bCs/>
                <w:color w:val="000000"/>
                <w:sz w:val="22"/>
                <w:lang w:val="fr-FR" w:eastAsia="en-GB"/>
              </w:rPr>
            </w:pPr>
            <w:del w:id="624" w:author="Author">
              <w:r w:rsidRPr="00F44CF5">
                <w:rPr>
                  <w:rFonts w:eastAsia="Times New Roman" w:cs="Times New Roman"/>
                  <w:b/>
                  <w:bCs/>
                  <w:color w:val="000000"/>
                  <w:sz w:val="22"/>
                  <w:lang w:val="fr-FR" w:eastAsia="en-GB"/>
                </w:rPr>
                <w:delText xml:space="preserve">SD Log </w:delText>
              </w:r>
              <w:r w:rsidRPr="00F44CF5">
                <w:rPr>
                  <w:rFonts w:eastAsia="Times New Roman" w:cs="Times New Roman"/>
                  <w:b/>
                  <w:bCs/>
                  <w:i/>
                  <w:iCs/>
                  <w:color w:val="000000"/>
                  <w:sz w:val="22"/>
                  <w:lang w:val="fr-FR" w:eastAsia="en-GB"/>
                </w:rPr>
                <w:delText>Pr</w:delText>
              </w:r>
              <w:r w:rsidRPr="00F44CF5">
                <w:rPr>
                  <w:rFonts w:eastAsia="Times New Roman" w:cs="Times New Roman"/>
                  <w:b/>
                  <w:bCs/>
                  <w:color w:val="000000"/>
                  <w:sz w:val="22"/>
                  <w:lang w:val="fr-FR" w:eastAsia="en-GB"/>
                </w:rPr>
                <w:delText>(data|</w:delText>
              </w:r>
              <w:r w:rsidRPr="00F44CF5">
                <w:rPr>
                  <w:rFonts w:eastAsia="Times New Roman" w:cs="Times New Roman"/>
                  <w:b/>
                  <w:bCs/>
                  <w:i/>
                  <w:iCs/>
                  <w:color w:val="000000"/>
                  <w:sz w:val="22"/>
                  <w:lang w:val="fr-FR" w:eastAsia="en-GB"/>
                </w:rPr>
                <w:delText>K</w:delText>
              </w:r>
              <w:r w:rsidRPr="00F44CF5">
                <w:rPr>
                  <w:rFonts w:eastAsia="Times New Roman" w:cs="Times New Roman"/>
                  <w:b/>
                  <w:bCs/>
                  <w:color w:val="000000"/>
                  <w:sz w:val="22"/>
                  <w:lang w:val="fr-FR" w:eastAsia="en-GB"/>
                </w:rPr>
                <w:delText>)</w:delText>
              </w:r>
            </w:del>
          </w:p>
        </w:tc>
        <w:tc>
          <w:tcPr>
            <w:tcW w:w="1559" w:type="dxa"/>
            <w:tcBorders>
              <w:top w:val="nil"/>
              <w:left w:val="nil"/>
              <w:bottom w:val="single" w:sz="4" w:space="0" w:color="auto"/>
              <w:right w:val="nil"/>
            </w:tcBorders>
            <w:shd w:val="clear" w:color="auto" w:fill="auto"/>
            <w:noWrap/>
            <w:hideMark/>
          </w:tcPr>
          <w:p w14:paraId="18ADAC96" w14:textId="77777777" w:rsidR="00E675A2" w:rsidRPr="00ED0515" w:rsidRDefault="00E675A2" w:rsidP="00C961FD">
            <w:pPr>
              <w:spacing w:after="0" w:line="240" w:lineRule="auto"/>
              <w:jc w:val="center"/>
              <w:rPr>
                <w:del w:id="625" w:author="Author"/>
                <w:rFonts w:eastAsia="Times New Roman" w:cs="Times New Roman"/>
                <w:b/>
                <w:bCs/>
                <w:color w:val="000000"/>
                <w:sz w:val="22"/>
                <w:lang w:val="en-GB" w:eastAsia="en-GB"/>
              </w:rPr>
            </w:pPr>
            <w:del w:id="626" w:author="Author">
              <w:r w:rsidRPr="00ED0515">
                <w:rPr>
                  <w:rFonts w:eastAsia="Times New Roman" w:cs="Times New Roman"/>
                  <w:b/>
                  <w:bCs/>
                  <w:color w:val="000000"/>
                  <w:sz w:val="22"/>
                  <w:lang w:val="en-GB" w:eastAsia="en-GB"/>
                </w:rPr>
                <w:delText xml:space="preserve">Median-based </w:delText>
              </w:r>
              <w:r w:rsidRPr="00ED0515">
                <w:rPr>
                  <w:rFonts w:eastAsia="Times New Roman" w:cs="Times New Roman"/>
                  <w:b/>
                  <w:bCs/>
                  <w:i/>
                  <w:iCs/>
                  <w:color w:val="000000"/>
                  <w:sz w:val="22"/>
                  <w:lang w:val="en-GB" w:eastAsia="en-GB"/>
                </w:rPr>
                <w:delText>P</w:delText>
              </w:r>
              <w:r w:rsidRPr="006104F9">
                <w:rPr>
                  <w:rFonts w:eastAsia="Times New Roman" w:cs="Times New Roman"/>
                  <w:b/>
                  <w:bCs/>
                  <w:i/>
                  <w:iCs/>
                  <w:color w:val="000000"/>
                  <w:sz w:val="22"/>
                  <w:lang w:val="en-GB" w:eastAsia="en-GB"/>
                </w:rPr>
                <w:delText>r</w:delText>
              </w:r>
              <w:r w:rsidRPr="00ED0515">
                <w:rPr>
                  <w:rFonts w:eastAsia="Times New Roman" w:cs="Times New Roman"/>
                  <w:b/>
                  <w:bCs/>
                  <w:color w:val="000000"/>
                  <w:sz w:val="22"/>
                  <w:lang w:val="en-GB" w:eastAsia="en-GB"/>
                </w:rPr>
                <w:delText>(</w:delText>
              </w:r>
              <w:r>
                <w:rPr>
                  <w:rFonts w:eastAsia="Times New Roman" w:cs="Times New Roman"/>
                  <w:b/>
                  <w:bCs/>
                  <w:color w:val="000000"/>
                  <w:sz w:val="22"/>
                  <w:lang w:val="en-GB" w:eastAsia="en-GB"/>
                </w:rPr>
                <w:delText>data|</w:delText>
              </w:r>
              <w:r w:rsidRPr="00ED0515">
                <w:rPr>
                  <w:rFonts w:eastAsia="Times New Roman" w:cs="Times New Roman"/>
                  <w:b/>
                  <w:bCs/>
                  <w:i/>
                  <w:iCs/>
                  <w:color w:val="000000"/>
                  <w:sz w:val="22"/>
                  <w:lang w:val="en-GB" w:eastAsia="en-GB"/>
                </w:rPr>
                <w:delText>K</w:delText>
              </w:r>
              <w:r w:rsidRPr="00ED0515">
                <w:rPr>
                  <w:rFonts w:eastAsia="Times New Roman" w:cs="Times New Roman"/>
                  <w:b/>
                  <w:bCs/>
                  <w:color w:val="000000"/>
                  <w:sz w:val="22"/>
                  <w:lang w:val="en-GB" w:eastAsia="en-GB"/>
                </w:rPr>
                <w:delText>)</w:delText>
              </w:r>
            </w:del>
          </w:p>
        </w:tc>
        <w:tc>
          <w:tcPr>
            <w:tcW w:w="1134" w:type="dxa"/>
            <w:tcBorders>
              <w:top w:val="nil"/>
              <w:left w:val="nil"/>
              <w:bottom w:val="single" w:sz="4" w:space="0" w:color="auto"/>
              <w:right w:val="nil"/>
            </w:tcBorders>
            <w:shd w:val="clear" w:color="auto" w:fill="auto"/>
            <w:noWrap/>
            <w:hideMark/>
          </w:tcPr>
          <w:p w14:paraId="59C2B475" w14:textId="77777777" w:rsidR="00E675A2" w:rsidRPr="00ED0515" w:rsidRDefault="00E675A2" w:rsidP="00C961FD">
            <w:pPr>
              <w:spacing w:after="0" w:line="240" w:lineRule="auto"/>
              <w:jc w:val="center"/>
              <w:rPr>
                <w:del w:id="627" w:author="Author"/>
                <w:rFonts w:eastAsia="Times New Roman" w:cs="Times New Roman"/>
                <w:b/>
                <w:bCs/>
                <w:color w:val="000000"/>
                <w:sz w:val="22"/>
                <w:lang w:val="en-GB" w:eastAsia="en-GB"/>
              </w:rPr>
            </w:pPr>
            <w:del w:id="628" w:author="Author">
              <w:r>
                <w:rPr>
                  <w:rFonts w:eastAsia="Times New Roman" w:cs="Times New Roman"/>
                  <w:b/>
                  <w:bCs/>
                  <w:color w:val="000000"/>
                  <w:sz w:val="22"/>
                  <w:lang w:val="en-GB" w:eastAsia="en-GB"/>
                </w:rPr>
                <w:delText>Rate of change</w:delText>
              </w:r>
            </w:del>
          </w:p>
        </w:tc>
        <w:tc>
          <w:tcPr>
            <w:tcW w:w="1985" w:type="dxa"/>
            <w:tcBorders>
              <w:top w:val="nil"/>
              <w:left w:val="nil"/>
              <w:bottom w:val="single" w:sz="4" w:space="0" w:color="auto"/>
              <w:right w:val="nil"/>
            </w:tcBorders>
            <w:shd w:val="clear" w:color="auto" w:fill="auto"/>
            <w:noWrap/>
            <w:hideMark/>
          </w:tcPr>
          <w:p w14:paraId="1D91CEAA" w14:textId="77777777" w:rsidR="00E675A2" w:rsidRPr="00ED0515" w:rsidRDefault="00E675A2" w:rsidP="00C961FD">
            <w:pPr>
              <w:spacing w:after="0" w:line="240" w:lineRule="auto"/>
              <w:jc w:val="center"/>
              <w:rPr>
                <w:del w:id="629" w:author="Author"/>
                <w:rFonts w:eastAsia="Times New Roman" w:cs="Times New Roman"/>
                <w:b/>
                <w:bCs/>
                <w:color w:val="000000"/>
                <w:sz w:val="22"/>
                <w:lang w:val="en-GB" w:eastAsia="en-GB"/>
              </w:rPr>
            </w:pPr>
            <w:del w:id="630" w:author="Author">
              <w:r>
                <w:rPr>
                  <w:rFonts w:eastAsia="Times New Roman" w:cs="Times New Roman"/>
                  <w:b/>
                  <w:bCs/>
                  <w:color w:val="000000"/>
                  <w:sz w:val="22"/>
                  <w:lang w:val="en-GB" w:eastAsia="en-GB"/>
                </w:rPr>
                <w:delText>Absolute 2</w:delText>
              </w:r>
              <w:r>
                <w:rPr>
                  <w:rFonts w:eastAsia="Times New Roman" w:cs="Times New Roman"/>
                  <w:b/>
                  <w:bCs/>
                  <w:color w:val="000000"/>
                  <w:sz w:val="22"/>
                  <w:vertAlign w:val="superscript"/>
                  <w:lang w:val="en-GB" w:eastAsia="en-GB"/>
                </w:rPr>
                <w:delText xml:space="preserve">nd </w:delText>
              </w:r>
              <w:r>
                <w:rPr>
                  <w:rFonts w:eastAsia="Times New Roman" w:cs="Times New Roman"/>
                  <w:b/>
                  <w:bCs/>
                  <w:color w:val="000000"/>
                  <w:sz w:val="22"/>
                  <w:lang w:val="en-GB" w:eastAsia="en-GB"/>
                </w:rPr>
                <w:delText>order rate of change</w:delText>
              </w:r>
            </w:del>
          </w:p>
        </w:tc>
        <w:tc>
          <w:tcPr>
            <w:tcW w:w="992" w:type="dxa"/>
            <w:tcBorders>
              <w:top w:val="nil"/>
              <w:left w:val="nil"/>
              <w:bottom w:val="single" w:sz="4" w:space="0" w:color="auto"/>
              <w:right w:val="nil"/>
            </w:tcBorders>
            <w:shd w:val="clear" w:color="auto" w:fill="auto"/>
            <w:noWrap/>
            <w:hideMark/>
          </w:tcPr>
          <w:p w14:paraId="7DB20148" w14:textId="77777777" w:rsidR="00E675A2" w:rsidRPr="00ED0515" w:rsidRDefault="00E675A2" w:rsidP="00C961FD">
            <w:pPr>
              <w:spacing w:after="0" w:line="240" w:lineRule="auto"/>
              <w:jc w:val="center"/>
              <w:rPr>
                <w:del w:id="631" w:author="Author"/>
                <w:rFonts w:eastAsia="Times New Roman" w:cs="Times New Roman"/>
                <w:b/>
                <w:bCs/>
                <w:color w:val="000000"/>
                <w:sz w:val="22"/>
                <w:lang w:val="en-GB" w:eastAsia="en-GB"/>
              </w:rPr>
            </w:pPr>
            <w:del w:id="632" w:author="Author">
              <w:r w:rsidRPr="00E30521">
                <w:rPr>
                  <w:rFonts w:eastAsia="Times New Roman" w:cs="Times New Roman"/>
                  <w:b/>
                  <w:bCs/>
                  <w:color w:val="000000"/>
                  <w:sz w:val="22"/>
                  <w:lang w:val="en-GB" w:eastAsia="en-GB"/>
                </w:rPr>
                <w:delText>Δ</w:delText>
              </w:r>
              <w:r w:rsidRPr="00ED0515">
                <w:rPr>
                  <w:rFonts w:eastAsia="Times New Roman" w:cs="Times New Roman"/>
                  <w:b/>
                  <w:bCs/>
                  <w:i/>
                  <w:iCs/>
                  <w:color w:val="000000"/>
                  <w:sz w:val="22"/>
                  <w:lang w:val="en-GB" w:eastAsia="en-GB"/>
                </w:rPr>
                <w:delText>K</w:delText>
              </w:r>
            </w:del>
          </w:p>
        </w:tc>
      </w:tr>
      <w:tr w:rsidR="00E675A2" w:rsidRPr="00C02C3F" w14:paraId="7CBAF2DC" w14:textId="77777777" w:rsidTr="00C961FD">
        <w:trPr>
          <w:trHeight w:val="300"/>
          <w:del w:id="633" w:author="Author"/>
        </w:trPr>
        <w:tc>
          <w:tcPr>
            <w:tcW w:w="851" w:type="dxa"/>
            <w:tcBorders>
              <w:top w:val="nil"/>
              <w:left w:val="nil"/>
              <w:bottom w:val="nil"/>
              <w:right w:val="nil"/>
            </w:tcBorders>
            <w:shd w:val="clear" w:color="auto" w:fill="auto"/>
            <w:noWrap/>
            <w:vAlign w:val="bottom"/>
            <w:hideMark/>
          </w:tcPr>
          <w:p w14:paraId="5599A1D3" w14:textId="77777777" w:rsidR="00E675A2" w:rsidRPr="00C02C3F" w:rsidRDefault="00E675A2" w:rsidP="00C961FD">
            <w:pPr>
              <w:spacing w:after="0" w:line="240" w:lineRule="auto"/>
              <w:rPr>
                <w:del w:id="634" w:author="Author"/>
                <w:rFonts w:eastAsia="Times New Roman" w:cs="Times New Roman"/>
                <w:color w:val="000000"/>
                <w:sz w:val="22"/>
                <w:lang w:val="en-GB" w:eastAsia="en-GB"/>
              </w:rPr>
            </w:pPr>
            <w:del w:id="635" w:author="Author">
              <w:r w:rsidRPr="00C02C3F">
                <w:rPr>
                  <w:rFonts w:eastAsia="Times New Roman" w:cs="Times New Roman"/>
                  <w:color w:val="000000"/>
                  <w:sz w:val="22"/>
                  <w:lang w:val="en-GB" w:eastAsia="en-GB"/>
                </w:rPr>
                <w:delText>1</w:delText>
              </w:r>
            </w:del>
          </w:p>
        </w:tc>
        <w:tc>
          <w:tcPr>
            <w:tcW w:w="1569" w:type="dxa"/>
            <w:tcBorders>
              <w:top w:val="nil"/>
              <w:left w:val="nil"/>
              <w:bottom w:val="nil"/>
              <w:right w:val="nil"/>
            </w:tcBorders>
            <w:shd w:val="clear" w:color="auto" w:fill="auto"/>
            <w:noWrap/>
            <w:vAlign w:val="bottom"/>
            <w:hideMark/>
          </w:tcPr>
          <w:p w14:paraId="01E20681" w14:textId="77777777" w:rsidR="00E675A2" w:rsidRPr="00C02C3F" w:rsidRDefault="00E675A2" w:rsidP="00C961FD">
            <w:pPr>
              <w:spacing w:after="0" w:line="240" w:lineRule="auto"/>
              <w:jc w:val="right"/>
              <w:rPr>
                <w:del w:id="636" w:author="Author"/>
                <w:rFonts w:eastAsia="Times New Roman" w:cs="Times New Roman"/>
                <w:bCs/>
                <w:color w:val="000000"/>
                <w:sz w:val="22"/>
                <w:lang w:val="en-GB" w:eastAsia="en-GB"/>
              </w:rPr>
            </w:pPr>
            <w:del w:id="637" w:author="Author">
              <w:r w:rsidRPr="00C02C3F">
                <w:rPr>
                  <w:rFonts w:eastAsia="Times New Roman" w:cs="Times New Roman"/>
                  <w:bCs/>
                  <w:color w:val="000000"/>
                  <w:sz w:val="22"/>
                  <w:lang w:val="en-GB" w:eastAsia="en-GB"/>
                </w:rPr>
                <w:delText>-65213.43</w:delText>
              </w:r>
            </w:del>
          </w:p>
        </w:tc>
        <w:tc>
          <w:tcPr>
            <w:tcW w:w="1266" w:type="dxa"/>
            <w:tcBorders>
              <w:top w:val="nil"/>
              <w:left w:val="nil"/>
              <w:bottom w:val="nil"/>
              <w:right w:val="nil"/>
            </w:tcBorders>
            <w:shd w:val="clear" w:color="auto" w:fill="auto"/>
            <w:noWrap/>
            <w:vAlign w:val="bottom"/>
            <w:hideMark/>
          </w:tcPr>
          <w:p w14:paraId="57203716" w14:textId="77777777" w:rsidR="00E675A2" w:rsidRPr="00C02C3F" w:rsidRDefault="00E675A2" w:rsidP="00C961FD">
            <w:pPr>
              <w:spacing w:after="0" w:line="240" w:lineRule="auto"/>
              <w:jc w:val="right"/>
              <w:rPr>
                <w:del w:id="638" w:author="Author"/>
                <w:rFonts w:eastAsia="Times New Roman" w:cs="Times New Roman"/>
                <w:color w:val="000000"/>
                <w:sz w:val="22"/>
                <w:lang w:val="en-GB" w:eastAsia="en-GB"/>
              </w:rPr>
            </w:pPr>
            <w:del w:id="639" w:author="Author">
              <w:r w:rsidRPr="00C02C3F">
                <w:rPr>
                  <w:rFonts w:eastAsia="Times New Roman" w:cs="Times New Roman"/>
                  <w:color w:val="000000"/>
                  <w:sz w:val="22"/>
                  <w:lang w:val="en-GB" w:eastAsia="en-GB"/>
                </w:rPr>
                <w:delText>0.0675</w:delText>
              </w:r>
            </w:del>
          </w:p>
        </w:tc>
        <w:tc>
          <w:tcPr>
            <w:tcW w:w="1559" w:type="dxa"/>
            <w:tcBorders>
              <w:top w:val="nil"/>
              <w:left w:val="nil"/>
              <w:bottom w:val="nil"/>
              <w:right w:val="nil"/>
            </w:tcBorders>
            <w:shd w:val="clear" w:color="auto" w:fill="auto"/>
            <w:noWrap/>
            <w:vAlign w:val="bottom"/>
            <w:hideMark/>
          </w:tcPr>
          <w:p w14:paraId="09EE37FD" w14:textId="77777777" w:rsidR="00E675A2" w:rsidRPr="00C02C3F" w:rsidRDefault="00E675A2" w:rsidP="00C961FD">
            <w:pPr>
              <w:spacing w:after="0" w:line="240" w:lineRule="auto"/>
              <w:jc w:val="right"/>
              <w:rPr>
                <w:del w:id="640" w:author="Author"/>
                <w:rFonts w:eastAsia="Times New Roman" w:cs="Times New Roman"/>
                <w:bCs/>
                <w:color w:val="000000"/>
                <w:sz w:val="22"/>
                <w:lang w:val="en-GB" w:eastAsia="en-GB"/>
              </w:rPr>
            </w:pPr>
            <w:del w:id="641" w:author="Author">
              <w:r w:rsidRPr="00C02C3F">
                <w:rPr>
                  <w:rFonts w:eastAsia="Times New Roman" w:cs="Times New Roman"/>
                  <w:bCs/>
                  <w:color w:val="000000"/>
                  <w:sz w:val="22"/>
                  <w:lang w:val="en-GB" w:eastAsia="en-GB"/>
                </w:rPr>
                <w:delText>1</w:delText>
              </w:r>
            </w:del>
          </w:p>
        </w:tc>
        <w:tc>
          <w:tcPr>
            <w:tcW w:w="1134" w:type="dxa"/>
            <w:tcBorders>
              <w:top w:val="nil"/>
              <w:left w:val="nil"/>
              <w:bottom w:val="nil"/>
              <w:right w:val="nil"/>
            </w:tcBorders>
            <w:shd w:val="clear" w:color="auto" w:fill="auto"/>
            <w:noWrap/>
            <w:vAlign w:val="bottom"/>
            <w:hideMark/>
          </w:tcPr>
          <w:p w14:paraId="12E6AC18" w14:textId="77777777" w:rsidR="00E675A2" w:rsidRPr="00C02C3F" w:rsidRDefault="00E675A2" w:rsidP="00C961FD">
            <w:pPr>
              <w:spacing w:after="0" w:line="240" w:lineRule="auto"/>
              <w:jc w:val="right"/>
              <w:rPr>
                <w:del w:id="642" w:author="Author"/>
                <w:rFonts w:eastAsia="Times New Roman" w:cs="Times New Roman"/>
                <w:i/>
                <w:iCs/>
                <w:color w:val="000000"/>
                <w:sz w:val="22"/>
                <w:lang w:val="en-GB" w:eastAsia="en-GB"/>
              </w:rPr>
            </w:pPr>
            <w:del w:id="643" w:author="Author">
              <w:r w:rsidRPr="00C02C3F">
                <w:rPr>
                  <w:rFonts w:eastAsia="Times New Roman" w:cs="Times New Roman"/>
                  <w:i/>
                  <w:iCs/>
                  <w:color w:val="000000"/>
                  <w:sz w:val="22"/>
                  <w:lang w:val="en-GB" w:eastAsia="en-GB"/>
                </w:rPr>
                <w:delText>NA</w:delText>
              </w:r>
            </w:del>
          </w:p>
        </w:tc>
        <w:tc>
          <w:tcPr>
            <w:tcW w:w="1985" w:type="dxa"/>
            <w:tcBorders>
              <w:top w:val="nil"/>
              <w:left w:val="nil"/>
              <w:bottom w:val="nil"/>
              <w:right w:val="nil"/>
            </w:tcBorders>
            <w:shd w:val="clear" w:color="auto" w:fill="auto"/>
            <w:noWrap/>
            <w:vAlign w:val="bottom"/>
            <w:hideMark/>
          </w:tcPr>
          <w:p w14:paraId="3664DDA0" w14:textId="77777777" w:rsidR="00E675A2" w:rsidRPr="00C02C3F" w:rsidRDefault="00E675A2" w:rsidP="00C961FD">
            <w:pPr>
              <w:spacing w:after="0" w:line="240" w:lineRule="auto"/>
              <w:jc w:val="right"/>
              <w:rPr>
                <w:del w:id="644" w:author="Author"/>
                <w:rFonts w:eastAsia="Times New Roman" w:cs="Times New Roman"/>
                <w:i/>
                <w:iCs/>
                <w:color w:val="000000"/>
                <w:sz w:val="22"/>
                <w:lang w:val="en-GB" w:eastAsia="en-GB"/>
              </w:rPr>
            </w:pPr>
            <w:del w:id="645" w:author="Author">
              <w:r w:rsidRPr="00C02C3F">
                <w:rPr>
                  <w:rFonts w:eastAsia="Times New Roman" w:cs="Times New Roman"/>
                  <w:i/>
                  <w:iCs/>
                  <w:color w:val="000000"/>
                  <w:sz w:val="22"/>
                  <w:lang w:val="en-GB" w:eastAsia="en-GB"/>
                </w:rPr>
                <w:delText>NA</w:delText>
              </w:r>
            </w:del>
          </w:p>
        </w:tc>
        <w:tc>
          <w:tcPr>
            <w:tcW w:w="992" w:type="dxa"/>
            <w:tcBorders>
              <w:top w:val="nil"/>
              <w:left w:val="nil"/>
              <w:bottom w:val="nil"/>
              <w:right w:val="nil"/>
            </w:tcBorders>
            <w:shd w:val="clear" w:color="auto" w:fill="auto"/>
            <w:noWrap/>
            <w:vAlign w:val="bottom"/>
            <w:hideMark/>
          </w:tcPr>
          <w:p w14:paraId="569712D9" w14:textId="77777777" w:rsidR="00E675A2" w:rsidRPr="00C02C3F" w:rsidRDefault="00E675A2" w:rsidP="00C961FD">
            <w:pPr>
              <w:spacing w:after="0" w:line="240" w:lineRule="auto"/>
              <w:jc w:val="right"/>
              <w:rPr>
                <w:del w:id="646" w:author="Author"/>
                <w:rFonts w:eastAsia="Times New Roman" w:cs="Times New Roman"/>
                <w:i/>
                <w:iCs/>
                <w:color w:val="000000"/>
                <w:sz w:val="22"/>
                <w:lang w:val="en-GB" w:eastAsia="en-GB"/>
              </w:rPr>
            </w:pPr>
            <w:del w:id="647" w:author="Author">
              <w:r w:rsidRPr="00C02C3F">
                <w:rPr>
                  <w:rFonts w:eastAsia="Times New Roman" w:cs="Times New Roman"/>
                  <w:i/>
                  <w:iCs/>
                  <w:color w:val="000000"/>
                  <w:sz w:val="22"/>
                  <w:lang w:val="en-GB" w:eastAsia="en-GB"/>
                </w:rPr>
                <w:delText>NA</w:delText>
              </w:r>
            </w:del>
          </w:p>
        </w:tc>
      </w:tr>
      <w:tr w:rsidR="00E675A2" w:rsidRPr="00C02C3F" w14:paraId="3337CD69" w14:textId="77777777" w:rsidTr="00C961FD">
        <w:trPr>
          <w:trHeight w:val="300"/>
          <w:del w:id="648" w:author="Author"/>
        </w:trPr>
        <w:tc>
          <w:tcPr>
            <w:tcW w:w="851" w:type="dxa"/>
            <w:tcBorders>
              <w:top w:val="nil"/>
              <w:left w:val="nil"/>
              <w:bottom w:val="nil"/>
              <w:right w:val="nil"/>
            </w:tcBorders>
            <w:shd w:val="clear" w:color="auto" w:fill="auto"/>
            <w:noWrap/>
            <w:vAlign w:val="bottom"/>
            <w:hideMark/>
          </w:tcPr>
          <w:p w14:paraId="2B03CE92" w14:textId="77777777" w:rsidR="00E675A2" w:rsidRPr="00C02C3F" w:rsidRDefault="00E675A2" w:rsidP="00C961FD">
            <w:pPr>
              <w:spacing w:after="0" w:line="240" w:lineRule="auto"/>
              <w:rPr>
                <w:del w:id="649" w:author="Author"/>
                <w:rFonts w:eastAsia="Times New Roman" w:cs="Times New Roman"/>
                <w:color w:val="000000"/>
                <w:sz w:val="22"/>
                <w:lang w:val="en-GB" w:eastAsia="en-GB"/>
              </w:rPr>
            </w:pPr>
            <w:del w:id="650" w:author="Author">
              <w:r w:rsidRPr="00C02C3F">
                <w:rPr>
                  <w:rFonts w:eastAsia="Times New Roman" w:cs="Times New Roman"/>
                  <w:color w:val="000000"/>
                  <w:sz w:val="22"/>
                  <w:lang w:val="en-GB" w:eastAsia="en-GB"/>
                </w:rPr>
                <w:delText>2</w:delText>
              </w:r>
            </w:del>
          </w:p>
        </w:tc>
        <w:tc>
          <w:tcPr>
            <w:tcW w:w="1569" w:type="dxa"/>
            <w:tcBorders>
              <w:top w:val="nil"/>
              <w:left w:val="nil"/>
              <w:bottom w:val="nil"/>
              <w:right w:val="nil"/>
            </w:tcBorders>
            <w:shd w:val="clear" w:color="auto" w:fill="auto"/>
            <w:noWrap/>
            <w:vAlign w:val="bottom"/>
            <w:hideMark/>
          </w:tcPr>
          <w:p w14:paraId="4C187933" w14:textId="77777777" w:rsidR="00E675A2" w:rsidRPr="00C02C3F" w:rsidRDefault="00E675A2" w:rsidP="00C961FD">
            <w:pPr>
              <w:spacing w:after="0" w:line="240" w:lineRule="auto"/>
              <w:jc w:val="right"/>
              <w:rPr>
                <w:del w:id="651" w:author="Author"/>
                <w:rFonts w:eastAsia="Times New Roman" w:cs="Times New Roman"/>
                <w:color w:val="000000"/>
                <w:sz w:val="22"/>
                <w:lang w:val="en-GB" w:eastAsia="en-GB"/>
              </w:rPr>
            </w:pPr>
            <w:del w:id="652" w:author="Author">
              <w:r w:rsidRPr="00C02C3F">
                <w:rPr>
                  <w:rFonts w:eastAsia="Times New Roman" w:cs="Times New Roman"/>
                  <w:color w:val="000000"/>
                  <w:sz w:val="22"/>
                  <w:lang w:val="en-GB" w:eastAsia="en-GB"/>
                </w:rPr>
                <w:delText>-66201.97</w:delText>
              </w:r>
            </w:del>
          </w:p>
        </w:tc>
        <w:tc>
          <w:tcPr>
            <w:tcW w:w="1266" w:type="dxa"/>
            <w:tcBorders>
              <w:top w:val="nil"/>
              <w:left w:val="nil"/>
              <w:bottom w:val="nil"/>
              <w:right w:val="nil"/>
            </w:tcBorders>
            <w:shd w:val="clear" w:color="auto" w:fill="auto"/>
            <w:noWrap/>
            <w:vAlign w:val="bottom"/>
            <w:hideMark/>
          </w:tcPr>
          <w:p w14:paraId="61EE8246" w14:textId="77777777" w:rsidR="00E675A2" w:rsidRPr="00C02C3F" w:rsidRDefault="00E675A2" w:rsidP="00C961FD">
            <w:pPr>
              <w:spacing w:after="0" w:line="240" w:lineRule="auto"/>
              <w:jc w:val="right"/>
              <w:rPr>
                <w:del w:id="653" w:author="Author"/>
                <w:rFonts w:eastAsia="Times New Roman" w:cs="Times New Roman"/>
                <w:color w:val="000000"/>
                <w:sz w:val="22"/>
                <w:lang w:val="en-GB" w:eastAsia="en-GB"/>
              </w:rPr>
            </w:pPr>
            <w:del w:id="654" w:author="Author">
              <w:r w:rsidRPr="00C02C3F">
                <w:rPr>
                  <w:rFonts w:eastAsia="Times New Roman" w:cs="Times New Roman"/>
                  <w:color w:val="000000"/>
                  <w:sz w:val="22"/>
                  <w:lang w:val="en-GB" w:eastAsia="en-GB"/>
                </w:rPr>
                <w:delText>1607.07</w:delText>
              </w:r>
            </w:del>
          </w:p>
        </w:tc>
        <w:tc>
          <w:tcPr>
            <w:tcW w:w="1559" w:type="dxa"/>
            <w:tcBorders>
              <w:top w:val="nil"/>
              <w:left w:val="nil"/>
              <w:bottom w:val="nil"/>
              <w:right w:val="nil"/>
            </w:tcBorders>
            <w:shd w:val="clear" w:color="auto" w:fill="auto"/>
            <w:noWrap/>
            <w:vAlign w:val="bottom"/>
            <w:hideMark/>
          </w:tcPr>
          <w:p w14:paraId="1608B516" w14:textId="77777777" w:rsidR="00E675A2" w:rsidRPr="00C02C3F" w:rsidRDefault="00E675A2" w:rsidP="00C961FD">
            <w:pPr>
              <w:spacing w:after="0" w:line="240" w:lineRule="auto"/>
              <w:jc w:val="right"/>
              <w:rPr>
                <w:del w:id="655" w:author="Author"/>
                <w:rFonts w:eastAsia="Times New Roman" w:cs="Times New Roman"/>
                <w:color w:val="000000"/>
                <w:sz w:val="22"/>
                <w:lang w:val="en-GB" w:eastAsia="en-GB"/>
              </w:rPr>
            </w:pPr>
            <w:del w:id="656" w:author="Author">
              <w:r w:rsidRPr="00C02C3F">
                <w:rPr>
                  <w:rFonts w:eastAsia="Times New Roman" w:cs="Times New Roman"/>
                  <w:color w:val="000000"/>
                  <w:sz w:val="22"/>
                  <w:lang w:val="en-GB" w:eastAsia="en-GB"/>
                </w:rPr>
                <w:delText>&lt;0.0001</w:delText>
              </w:r>
            </w:del>
          </w:p>
        </w:tc>
        <w:tc>
          <w:tcPr>
            <w:tcW w:w="1134" w:type="dxa"/>
            <w:tcBorders>
              <w:top w:val="nil"/>
              <w:left w:val="nil"/>
              <w:bottom w:val="nil"/>
              <w:right w:val="nil"/>
            </w:tcBorders>
            <w:shd w:val="clear" w:color="auto" w:fill="auto"/>
            <w:noWrap/>
            <w:vAlign w:val="bottom"/>
            <w:hideMark/>
          </w:tcPr>
          <w:p w14:paraId="6717D7EB" w14:textId="77777777" w:rsidR="00E675A2" w:rsidRPr="00C02C3F" w:rsidRDefault="00E675A2" w:rsidP="00C961FD">
            <w:pPr>
              <w:spacing w:after="0" w:line="240" w:lineRule="auto"/>
              <w:jc w:val="right"/>
              <w:rPr>
                <w:del w:id="657" w:author="Author"/>
                <w:rFonts w:eastAsia="Times New Roman" w:cs="Times New Roman"/>
                <w:color w:val="000000"/>
                <w:sz w:val="22"/>
                <w:lang w:val="en-GB" w:eastAsia="en-GB"/>
              </w:rPr>
            </w:pPr>
            <w:del w:id="658" w:author="Author">
              <w:r w:rsidRPr="00C02C3F">
                <w:rPr>
                  <w:rFonts w:eastAsia="Times New Roman" w:cs="Times New Roman"/>
                  <w:color w:val="000000"/>
                  <w:sz w:val="22"/>
                  <w:lang w:val="en-GB" w:eastAsia="en-GB"/>
                </w:rPr>
                <w:delText>-988.54</w:delText>
              </w:r>
            </w:del>
          </w:p>
        </w:tc>
        <w:tc>
          <w:tcPr>
            <w:tcW w:w="1985" w:type="dxa"/>
            <w:tcBorders>
              <w:top w:val="nil"/>
              <w:left w:val="nil"/>
              <w:bottom w:val="nil"/>
              <w:right w:val="nil"/>
            </w:tcBorders>
            <w:shd w:val="clear" w:color="auto" w:fill="auto"/>
            <w:noWrap/>
            <w:vAlign w:val="bottom"/>
            <w:hideMark/>
          </w:tcPr>
          <w:p w14:paraId="18C344CA" w14:textId="77777777" w:rsidR="00E675A2" w:rsidRPr="00C02C3F" w:rsidRDefault="00E675A2" w:rsidP="00C961FD">
            <w:pPr>
              <w:spacing w:after="0" w:line="240" w:lineRule="auto"/>
              <w:jc w:val="right"/>
              <w:rPr>
                <w:del w:id="659" w:author="Author"/>
                <w:rFonts w:eastAsia="Times New Roman" w:cs="Times New Roman"/>
                <w:bCs/>
                <w:color w:val="000000"/>
                <w:sz w:val="22"/>
                <w:lang w:val="en-GB" w:eastAsia="en-GB"/>
              </w:rPr>
            </w:pPr>
            <w:del w:id="660" w:author="Author">
              <w:r w:rsidRPr="00C02C3F">
                <w:rPr>
                  <w:rFonts w:eastAsia="Times New Roman" w:cs="Times New Roman"/>
                  <w:bCs/>
                  <w:color w:val="000000"/>
                  <w:sz w:val="22"/>
                  <w:lang w:val="en-GB" w:eastAsia="en-GB"/>
                </w:rPr>
                <w:delText>1584.29</w:delText>
              </w:r>
            </w:del>
          </w:p>
        </w:tc>
        <w:tc>
          <w:tcPr>
            <w:tcW w:w="992" w:type="dxa"/>
            <w:tcBorders>
              <w:top w:val="nil"/>
              <w:left w:val="nil"/>
              <w:bottom w:val="nil"/>
              <w:right w:val="nil"/>
            </w:tcBorders>
            <w:shd w:val="clear" w:color="auto" w:fill="auto"/>
            <w:noWrap/>
            <w:vAlign w:val="bottom"/>
            <w:hideMark/>
          </w:tcPr>
          <w:p w14:paraId="1632BADF" w14:textId="77777777" w:rsidR="00E675A2" w:rsidRPr="00C02C3F" w:rsidRDefault="00E675A2" w:rsidP="00C961FD">
            <w:pPr>
              <w:spacing w:after="0" w:line="240" w:lineRule="auto"/>
              <w:jc w:val="right"/>
              <w:rPr>
                <w:del w:id="661" w:author="Author"/>
                <w:rFonts w:eastAsia="Times New Roman" w:cs="Times New Roman"/>
                <w:color w:val="000000"/>
                <w:sz w:val="22"/>
                <w:lang w:val="en-GB" w:eastAsia="en-GB"/>
              </w:rPr>
            </w:pPr>
            <w:del w:id="662" w:author="Author">
              <w:r w:rsidRPr="00C02C3F">
                <w:rPr>
                  <w:rFonts w:eastAsia="Times New Roman" w:cs="Times New Roman"/>
                  <w:color w:val="000000"/>
                  <w:sz w:val="22"/>
                  <w:lang w:val="en-GB" w:eastAsia="en-GB"/>
                </w:rPr>
                <w:delText>0.99</w:delText>
              </w:r>
            </w:del>
          </w:p>
        </w:tc>
      </w:tr>
      <w:tr w:rsidR="00E675A2" w:rsidRPr="00C02C3F" w14:paraId="23E7FBE8" w14:textId="77777777" w:rsidTr="00C961FD">
        <w:trPr>
          <w:trHeight w:val="300"/>
          <w:del w:id="663" w:author="Author"/>
        </w:trPr>
        <w:tc>
          <w:tcPr>
            <w:tcW w:w="851" w:type="dxa"/>
            <w:tcBorders>
              <w:top w:val="nil"/>
              <w:left w:val="nil"/>
              <w:bottom w:val="nil"/>
              <w:right w:val="nil"/>
            </w:tcBorders>
            <w:shd w:val="clear" w:color="auto" w:fill="auto"/>
            <w:noWrap/>
            <w:vAlign w:val="bottom"/>
            <w:hideMark/>
          </w:tcPr>
          <w:p w14:paraId="7ED00B29" w14:textId="77777777" w:rsidR="00E675A2" w:rsidRPr="00C02C3F" w:rsidRDefault="00E675A2" w:rsidP="00C961FD">
            <w:pPr>
              <w:spacing w:after="0" w:line="240" w:lineRule="auto"/>
              <w:rPr>
                <w:del w:id="664" w:author="Author"/>
                <w:rFonts w:eastAsia="Times New Roman" w:cs="Times New Roman"/>
                <w:color w:val="000000"/>
                <w:sz w:val="22"/>
                <w:lang w:val="en-GB" w:eastAsia="en-GB"/>
              </w:rPr>
            </w:pPr>
            <w:del w:id="665" w:author="Author">
              <w:r w:rsidRPr="00C02C3F">
                <w:rPr>
                  <w:rFonts w:eastAsia="Times New Roman" w:cs="Times New Roman"/>
                  <w:color w:val="000000"/>
                  <w:sz w:val="22"/>
                  <w:lang w:val="en-GB" w:eastAsia="en-GB"/>
                </w:rPr>
                <w:delText>3</w:delText>
              </w:r>
            </w:del>
          </w:p>
        </w:tc>
        <w:tc>
          <w:tcPr>
            <w:tcW w:w="1569" w:type="dxa"/>
            <w:tcBorders>
              <w:top w:val="nil"/>
              <w:left w:val="nil"/>
              <w:bottom w:val="nil"/>
              <w:right w:val="nil"/>
            </w:tcBorders>
            <w:shd w:val="clear" w:color="auto" w:fill="auto"/>
            <w:noWrap/>
            <w:vAlign w:val="bottom"/>
            <w:hideMark/>
          </w:tcPr>
          <w:p w14:paraId="0E4911D1" w14:textId="77777777" w:rsidR="00E675A2" w:rsidRPr="00C02C3F" w:rsidRDefault="00E675A2" w:rsidP="00C961FD">
            <w:pPr>
              <w:spacing w:after="0" w:line="240" w:lineRule="auto"/>
              <w:jc w:val="right"/>
              <w:rPr>
                <w:del w:id="666" w:author="Author"/>
                <w:rFonts w:eastAsia="Times New Roman" w:cs="Times New Roman"/>
                <w:color w:val="000000"/>
                <w:sz w:val="22"/>
                <w:lang w:val="en-GB" w:eastAsia="en-GB"/>
              </w:rPr>
            </w:pPr>
            <w:del w:id="667" w:author="Author">
              <w:r w:rsidRPr="00C02C3F">
                <w:rPr>
                  <w:rFonts w:eastAsia="Times New Roman" w:cs="Times New Roman"/>
                  <w:color w:val="000000"/>
                  <w:sz w:val="22"/>
                  <w:lang w:val="en-GB" w:eastAsia="en-GB"/>
                </w:rPr>
                <w:delText>-65606.22</w:delText>
              </w:r>
            </w:del>
          </w:p>
        </w:tc>
        <w:tc>
          <w:tcPr>
            <w:tcW w:w="1266" w:type="dxa"/>
            <w:tcBorders>
              <w:top w:val="nil"/>
              <w:left w:val="nil"/>
              <w:bottom w:val="nil"/>
              <w:right w:val="nil"/>
            </w:tcBorders>
            <w:shd w:val="clear" w:color="auto" w:fill="auto"/>
            <w:noWrap/>
            <w:vAlign w:val="bottom"/>
            <w:hideMark/>
          </w:tcPr>
          <w:p w14:paraId="243D4463" w14:textId="77777777" w:rsidR="00E675A2" w:rsidRPr="00C02C3F" w:rsidRDefault="00E675A2" w:rsidP="00C961FD">
            <w:pPr>
              <w:spacing w:after="0" w:line="240" w:lineRule="auto"/>
              <w:jc w:val="right"/>
              <w:rPr>
                <w:del w:id="668" w:author="Author"/>
                <w:rFonts w:eastAsia="Times New Roman" w:cs="Times New Roman"/>
                <w:color w:val="000000"/>
                <w:sz w:val="22"/>
                <w:lang w:val="en-GB" w:eastAsia="en-GB"/>
              </w:rPr>
            </w:pPr>
            <w:del w:id="669" w:author="Author">
              <w:r w:rsidRPr="00C02C3F">
                <w:rPr>
                  <w:rFonts w:eastAsia="Times New Roman" w:cs="Times New Roman"/>
                  <w:color w:val="000000"/>
                  <w:sz w:val="22"/>
                  <w:lang w:val="en-GB" w:eastAsia="en-GB"/>
                </w:rPr>
                <w:delText>35.64</w:delText>
              </w:r>
            </w:del>
          </w:p>
        </w:tc>
        <w:tc>
          <w:tcPr>
            <w:tcW w:w="1559" w:type="dxa"/>
            <w:tcBorders>
              <w:top w:val="nil"/>
              <w:left w:val="nil"/>
              <w:bottom w:val="nil"/>
              <w:right w:val="nil"/>
            </w:tcBorders>
            <w:shd w:val="clear" w:color="auto" w:fill="auto"/>
            <w:noWrap/>
            <w:vAlign w:val="bottom"/>
            <w:hideMark/>
          </w:tcPr>
          <w:p w14:paraId="5D754C0D" w14:textId="77777777" w:rsidR="00E675A2" w:rsidRPr="00C02C3F" w:rsidRDefault="00E675A2" w:rsidP="00C961FD">
            <w:pPr>
              <w:spacing w:after="0" w:line="240" w:lineRule="auto"/>
              <w:jc w:val="right"/>
              <w:rPr>
                <w:del w:id="670" w:author="Author"/>
                <w:rFonts w:eastAsia="Times New Roman" w:cs="Times New Roman"/>
                <w:color w:val="000000"/>
                <w:sz w:val="22"/>
                <w:lang w:val="en-GB" w:eastAsia="en-GB"/>
              </w:rPr>
            </w:pPr>
            <w:del w:id="671" w:author="Author">
              <w:r w:rsidRPr="00C02C3F">
                <w:rPr>
                  <w:rFonts w:eastAsia="Times New Roman" w:cs="Times New Roman"/>
                  <w:color w:val="000000"/>
                  <w:sz w:val="22"/>
                  <w:lang w:val="en-GB" w:eastAsia="en-GB"/>
                </w:rPr>
                <w:delText>&lt;0.0001</w:delText>
              </w:r>
            </w:del>
          </w:p>
        </w:tc>
        <w:tc>
          <w:tcPr>
            <w:tcW w:w="1134" w:type="dxa"/>
            <w:tcBorders>
              <w:top w:val="nil"/>
              <w:left w:val="nil"/>
              <w:bottom w:val="nil"/>
              <w:right w:val="nil"/>
            </w:tcBorders>
            <w:shd w:val="clear" w:color="auto" w:fill="auto"/>
            <w:noWrap/>
            <w:vAlign w:val="bottom"/>
            <w:hideMark/>
          </w:tcPr>
          <w:p w14:paraId="77F37080" w14:textId="77777777" w:rsidR="00E675A2" w:rsidRPr="00C02C3F" w:rsidRDefault="00E675A2" w:rsidP="00C961FD">
            <w:pPr>
              <w:spacing w:after="0" w:line="240" w:lineRule="auto"/>
              <w:jc w:val="right"/>
              <w:rPr>
                <w:del w:id="672" w:author="Author"/>
                <w:rFonts w:eastAsia="Times New Roman" w:cs="Times New Roman"/>
                <w:bCs/>
                <w:color w:val="000000"/>
                <w:sz w:val="22"/>
                <w:lang w:val="en-GB" w:eastAsia="en-GB"/>
              </w:rPr>
            </w:pPr>
            <w:del w:id="673" w:author="Author">
              <w:r w:rsidRPr="00C02C3F">
                <w:rPr>
                  <w:rFonts w:eastAsia="Times New Roman" w:cs="Times New Roman"/>
                  <w:bCs/>
                  <w:color w:val="000000"/>
                  <w:sz w:val="22"/>
                  <w:lang w:val="en-GB" w:eastAsia="en-GB"/>
                </w:rPr>
                <w:delText>595.75</w:delText>
              </w:r>
            </w:del>
          </w:p>
        </w:tc>
        <w:tc>
          <w:tcPr>
            <w:tcW w:w="1985" w:type="dxa"/>
            <w:tcBorders>
              <w:top w:val="nil"/>
              <w:left w:val="nil"/>
              <w:bottom w:val="nil"/>
              <w:right w:val="nil"/>
            </w:tcBorders>
            <w:shd w:val="clear" w:color="auto" w:fill="auto"/>
            <w:noWrap/>
            <w:vAlign w:val="bottom"/>
            <w:hideMark/>
          </w:tcPr>
          <w:p w14:paraId="512FE046" w14:textId="77777777" w:rsidR="00E675A2" w:rsidRPr="00C02C3F" w:rsidRDefault="00E675A2" w:rsidP="00C961FD">
            <w:pPr>
              <w:spacing w:after="0" w:line="240" w:lineRule="auto"/>
              <w:jc w:val="right"/>
              <w:rPr>
                <w:del w:id="674" w:author="Author"/>
                <w:rFonts w:eastAsia="Times New Roman" w:cs="Times New Roman"/>
                <w:color w:val="000000"/>
                <w:sz w:val="22"/>
                <w:lang w:val="en-GB" w:eastAsia="en-GB"/>
              </w:rPr>
            </w:pPr>
            <w:del w:id="675" w:author="Author">
              <w:r w:rsidRPr="00C02C3F">
                <w:rPr>
                  <w:rFonts w:eastAsia="Times New Roman" w:cs="Times New Roman"/>
                  <w:color w:val="000000"/>
                  <w:sz w:val="22"/>
                  <w:lang w:val="en-GB" w:eastAsia="en-GB"/>
                </w:rPr>
                <w:delText>1039.33</w:delText>
              </w:r>
            </w:del>
          </w:p>
        </w:tc>
        <w:tc>
          <w:tcPr>
            <w:tcW w:w="992" w:type="dxa"/>
            <w:tcBorders>
              <w:top w:val="nil"/>
              <w:left w:val="nil"/>
              <w:bottom w:val="nil"/>
              <w:right w:val="nil"/>
            </w:tcBorders>
            <w:shd w:val="clear" w:color="auto" w:fill="auto"/>
            <w:noWrap/>
            <w:vAlign w:val="bottom"/>
            <w:hideMark/>
          </w:tcPr>
          <w:p w14:paraId="34BBCE59" w14:textId="77777777" w:rsidR="00E675A2" w:rsidRPr="00C02C3F" w:rsidRDefault="00E675A2" w:rsidP="00C961FD">
            <w:pPr>
              <w:spacing w:after="0" w:line="240" w:lineRule="auto"/>
              <w:jc w:val="right"/>
              <w:rPr>
                <w:del w:id="676" w:author="Author"/>
                <w:rFonts w:eastAsia="Times New Roman" w:cs="Times New Roman"/>
                <w:bCs/>
                <w:color w:val="000000"/>
                <w:sz w:val="22"/>
                <w:lang w:val="en-GB" w:eastAsia="en-GB"/>
              </w:rPr>
            </w:pPr>
            <w:del w:id="677" w:author="Author">
              <w:r w:rsidRPr="00C02C3F">
                <w:rPr>
                  <w:rFonts w:eastAsia="Times New Roman" w:cs="Times New Roman"/>
                  <w:bCs/>
                  <w:color w:val="000000"/>
                  <w:sz w:val="22"/>
                  <w:lang w:val="en-GB" w:eastAsia="en-GB"/>
                </w:rPr>
                <w:delText>29.16</w:delText>
              </w:r>
            </w:del>
          </w:p>
        </w:tc>
      </w:tr>
      <w:tr w:rsidR="00E675A2" w:rsidRPr="00C02C3F" w14:paraId="37C0CBCB" w14:textId="77777777" w:rsidTr="00C961FD">
        <w:trPr>
          <w:trHeight w:val="300"/>
          <w:del w:id="678" w:author="Author"/>
        </w:trPr>
        <w:tc>
          <w:tcPr>
            <w:tcW w:w="851" w:type="dxa"/>
            <w:tcBorders>
              <w:top w:val="nil"/>
              <w:left w:val="nil"/>
              <w:bottom w:val="nil"/>
              <w:right w:val="nil"/>
            </w:tcBorders>
            <w:shd w:val="clear" w:color="auto" w:fill="auto"/>
            <w:noWrap/>
            <w:vAlign w:val="bottom"/>
            <w:hideMark/>
          </w:tcPr>
          <w:p w14:paraId="15B7C960" w14:textId="77777777" w:rsidR="00E675A2" w:rsidRPr="00C02C3F" w:rsidRDefault="00E675A2" w:rsidP="00C961FD">
            <w:pPr>
              <w:spacing w:after="0" w:line="240" w:lineRule="auto"/>
              <w:rPr>
                <w:del w:id="679" w:author="Author"/>
                <w:rFonts w:eastAsia="Times New Roman" w:cs="Times New Roman"/>
                <w:color w:val="000000"/>
                <w:sz w:val="22"/>
                <w:lang w:val="en-GB" w:eastAsia="en-GB"/>
              </w:rPr>
            </w:pPr>
            <w:del w:id="680" w:author="Author">
              <w:r w:rsidRPr="00C02C3F">
                <w:rPr>
                  <w:rFonts w:eastAsia="Times New Roman" w:cs="Times New Roman"/>
                  <w:color w:val="000000"/>
                  <w:sz w:val="22"/>
                  <w:lang w:val="en-GB" w:eastAsia="en-GB"/>
                </w:rPr>
                <w:delText>4</w:delText>
              </w:r>
            </w:del>
          </w:p>
        </w:tc>
        <w:tc>
          <w:tcPr>
            <w:tcW w:w="1569" w:type="dxa"/>
            <w:tcBorders>
              <w:top w:val="nil"/>
              <w:left w:val="nil"/>
              <w:bottom w:val="nil"/>
              <w:right w:val="nil"/>
            </w:tcBorders>
            <w:shd w:val="clear" w:color="auto" w:fill="auto"/>
            <w:noWrap/>
            <w:vAlign w:val="bottom"/>
            <w:hideMark/>
          </w:tcPr>
          <w:p w14:paraId="46B53666" w14:textId="77777777" w:rsidR="00E675A2" w:rsidRPr="00C02C3F" w:rsidRDefault="00E675A2" w:rsidP="00C961FD">
            <w:pPr>
              <w:spacing w:after="0" w:line="240" w:lineRule="auto"/>
              <w:jc w:val="right"/>
              <w:rPr>
                <w:del w:id="681" w:author="Author"/>
                <w:rFonts w:eastAsia="Times New Roman" w:cs="Times New Roman"/>
                <w:color w:val="000000"/>
                <w:sz w:val="22"/>
                <w:lang w:val="en-GB" w:eastAsia="en-GB"/>
              </w:rPr>
            </w:pPr>
            <w:del w:id="682" w:author="Author">
              <w:r w:rsidRPr="00C02C3F">
                <w:rPr>
                  <w:rFonts w:eastAsia="Times New Roman" w:cs="Times New Roman"/>
                  <w:color w:val="000000"/>
                  <w:sz w:val="22"/>
                  <w:lang w:val="en-GB" w:eastAsia="en-GB"/>
                </w:rPr>
                <w:delText>-66049.8</w:delText>
              </w:r>
            </w:del>
          </w:p>
        </w:tc>
        <w:tc>
          <w:tcPr>
            <w:tcW w:w="1266" w:type="dxa"/>
            <w:tcBorders>
              <w:top w:val="nil"/>
              <w:left w:val="nil"/>
              <w:bottom w:val="nil"/>
              <w:right w:val="nil"/>
            </w:tcBorders>
            <w:shd w:val="clear" w:color="auto" w:fill="auto"/>
            <w:noWrap/>
            <w:vAlign w:val="bottom"/>
            <w:hideMark/>
          </w:tcPr>
          <w:p w14:paraId="30F4CEAF" w14:textId="77777777" w:rsidR="00E675A2" w:rsidRPr="00C02C3F" w:rsidRDefault="00E675A2" w:rsidP="00C961FD">
            <w:pPr>
              <w:spacing w:after="0" w:line="240" w:lineRule="auto"/>
              <w:jc w:val="right"/>
              <w:rPr>
                <w:del w:id="683" w:author="Author"/>
                <w:rFonts w:eastAsia="Times New Roman" w:cs="Times New Roman"/>
                <w:color w:val="000000"/>
                <w:sz w:val="22"/>
                <w:lang w:val="en-GB" w:eastAsia="en-GB"/>
              </w:rPr>
            </w:pPr>
            <w:del w:id="684" w:author="Author">
              <w:r w:rsidRPr="00C02C3F">
                <w:rPr>
                  <w:rFonts w:eastAsia="Times New Roman" w:cs="Times New Roman"/>
                  <w:color w:val="000000"/>
                  <w:sz w:val="22"/>
                  <w:lang w:val="en-GB" w:eastAsia="en-GB"/>
                </w:rPr>
                <w:delText>193.78</w:delText>
              </w:r>
            </w:del>
          </w:p>
        </w:tc>
        <w:tc>
          <w:tcPr>
            <w:tcW w:w="1559" w:type="dxa"/>
            <w:tcBorders>
              <w:top w:val="nil"/>
              <w:left w:val="nil"/>
              <w:bottom w:val="nil"/>
              <w:right w:val="nil"/>
            </w:tcBorders>
            <w:shd w:val="clear" w:color="auto" w:fill="auto"/>
            <w:noWrap/>
            <w:vAlign w:val="bottom"/>
            <w:hideMark/>
          </w:tcPr>
          <w:p w14:paraId="3AA9CB11" w14:textId="77777777" w:rsidR="00E675A2" w:rsidRPr="00C02C3F" w:rsidRDefault="00E675A2" w:rsidP="00C961FD">
            <w:pPr>
              <w:spacing w:after="0" w:line="240" w:lineRule="auto"/>
              <w:jc w:val="right"/>
              <w:rPr>
                <w:del w:id="685" w:author="Author"/>
                <w:rFonts w:eastAsia="Times New Roman" w:cs="Times New Roman"/>
                <w:color w:val="000000"/>
                <w:sz w:val="22"/>
                <w:lang w:val="en-GB" w:eastAsia="en-GB"/>
              </w:rPr>
            </w:pPr>
            <w:del w:id="686" w:author="Author">
              <w:r w:rsidRPr="00C02C3F">
                <w:rPr>
                  <w:rFonts w:eastAsia="Times New Roman" w:cs="Times New Roman"/>
                  <w:color w:val="000000"/>
                  <w:sz w:val="22"/>
                  <w:lang w:val="en-GB" w:eastAsia="en-GB"/>
                </w:rPr>
                <w:delText>0</w:delText>
              </w:r>
            </w:del>
          </w:p>
        </w:tc>
        <w:tc>
          <w:tcPr>
            <w:tcW w:w="1134" w:type="dxa"/>
            <w:tcBorders>
              <w:top w:val="nil"/>
              <w:left w:val="nil"/>
              <w:bottom w:val="nil"/>
              <w:right w:val="nil"/>
            </w:tcBorders>
            <w:shd w:val="clear" w:color="auto" w:fill="auto"/>
            <w:noWrap/>
            <w:vAlign w:val="bottom"/>
            <w:hideMark/>
          </w:tcPr>
          <w:p w14:paraId="1EE02D8F" w14:textId="77777777" w:rsidR="00E675A2" w:rsidRPr="00C02C3F" w:rsidRDefault="00E675A2" w:rsidP="00C961FD">
            <w:pPr>
              <w:spacing w:after="0" w:line="240" w:lineRule="auto"/>
              <w:jc w:val="right"/>
              <w:rPr>
                <w:del w:id="687" w:author="Author"/>
                <w:rFonts w:eastAsia="Times New Roman" w:cs="Times New Roman"/>
                <w:color w:val="000000"/>
                <w:sz w:val="22"/>
                <w:lang w:val="en-GB" w:eastAsia="en-GB"/>
              </w:rPr>
            </w:pPr>
            <w:del w:id="688" w:author="Author">
              <w:r w:rsidRPr="00C02C3F">
                <w:rPr>
                  <w:rFonts w:eastAsia="Times New Roman" w:cs="Times New Roman"/>
                  <w:color w:val="000000"/>
                  <w:sz w:val="22"/>
                  <w:lang w:val="en-GB" w:eastAsia="en-GB"/>
                </w:rPr>
                <w:delText>-443.58</w:delText>
              </w:r>
            </w:del>
          </w:p>
        </w:tc>
        <w:tc>
          <w:tcPr>
            <w:tcW w:w="1985" w:type="dxa"/>
            <w:tcBorders>
              <w:top w:val="nil"/>
              <w:left w:val="nil"/>
              <w:bottom w:val="nil"/>
              <w:right w:val="nil"/>
            </w:tcBorders>
            <w:shd w:val="clear" w:color="auto" w:fill="auto"/>
            <w:noWrap/>
            <w:vAlign w:val="bottom"/>
            <w:hideMark/>
          </w:tcPr>
          <w:p w14:paraId="19408D62" w14:textId="77777777" w:rsidR="00E675A2" w:rsidRPr="00C02C3F" w:rsidRDefault="00E675A2" w:rsidP="00C961FD">
            <w:pPr>
              <w:spacing w:after="0" w:line="240" w:lineRule="auto"/>
              <w:jc w:val="right"/>
              <w:rPr>
                <w:del w:id="689" w:author="Author"/>
                <w:rFonts w:eastAsia="Times New Roman" w:cs="Times New Roman"/>
                <w:color w:val="000000"/>
                <w:sz w:val="22"/>
                <w:lang w:val="en-GB" w:eastAsia="en-GB"/>
              </w:rPr>
            </w:pPr>
            <w:del w:id="690" w:author="Author">
              <w:r w:rsidRPr="00C02C3F">
                <w:rPr>
                  <w:rFonts w:eastAsia="Times New Roman" w:cs="Times New Roman"/>
                  <w:color w:val="000000"/>
                  <w:sz w:val="22"/>
                  <w:lang w:val="en-GB" w:eastAsia="en-GB"/>
                </w:rPr>
                <w:delText>702.34</w:delText>
              </w:r>
            </w:del>
          </w:p>
        </w:tc>
        <w:tc>
          <w:tcPr>
            <w:tcW w:w="992" w:type="dxa"/>
            <w:tcBorders>
              <w:top w:val="nil"/>
              <w:left w:val="nil"/>
              <w:bottom w:val="nil"/>
              <w:right w:val="nil"/>
            </w:tcBorders>
            <w:shd w:val="clear" w:color="auto" w:fill="auto"/>
            <w:noWrap/>
            <w:vAlign w:val="bottom"/>
            <w:hideMark/>
          </w:tcPr>
          <w:p w14:paraId="5C7CB88C" w14:textId="77777777" w:rsidR="00E675A2" w:rsidRPr="00C02C3F" w:rsidRDefault="00E675A2" w:rsidP="00C961FD">
            <w:pPr>
              <w:spacing w:after="0" w:line="240" w:lineRule="auto"/>
              <w:jc w:val="right"/>
              <w:rPr>
                <w:del w:id="691" w:author="Author"/>
                <w:rFonts w:eastAsia="Times New Roman" w:cs="Times New Roman"/>
                <w:color w:val="000000"/>
                <w:sz w:val="22"/>
                <w:lang w:val="en-GB" w:eastAsia="en-GB"/>
              </w:rPr>
            </w:pPr>
            <w:del w:id="692" w:author="Author">
              <w:r w:rsidRPr="00C02C3F">
                <w:rPr>
                  <w:rFonts w:eastAsia="Times New Roman" w:cs="Times New Roman"/>
                  <w:color w:val="000000"/>
                  <w:sz w:val="22"/>
                  <w:lang w:val="en-GB" w:eastAsia="en-GB"/>
                </w:rPr>
                <w:delText>3.62</w:delText>
              </w:r>
            </w:del>
          </w:p>
        </w:tc>
      </w:tr>
      <w:tr w:rsidR="00E675A2" w:rsidRPr="00C02C3F" w14:paraId="4C62C677" w14:textId="77777777" w:rsidTr="00C961FD">
        <w:trPr>
          <w:trHeight w:val="300"/>
          <w:del w:id="693" w:author="Author"/>
        </w:trPr>
        <w:tc>
          <w:tcPr>
            <w:tcW w:w="851" w:type="dxa"/>
            <w:tcBorders>
              <w:top w:val="nil"/>
              <w:left w:val="nil"/>
              <w:bottom w:val="nil"/>
              <w:right w:val="nil"/>
            </w:tcBorders>
            <w:shd w:val="clear" w:color="auto" w:fill="auto"/>
            <w:noWrap/>
            <w:vAlign w:val="bottom"/>
            <w:hideMark/>
          </w:tcPr>
          <w:p w14:paraId="7A570B07" w14:textId="77777777" w:rsidR="00E675A2" w:rsidRPr="00C02C3F" w:rsidRDefault="00E675A2" w:rsidP="00C961FD">
            <w:pPr>
              <w:spacing w:after="0" w:line="240" w:lineRule="auto"/>
              <w:rPr>
                <w:del w:id="694" w:author="Author"/>
                <w:rFonts w:eastAsia="Times New Roman" w:cs="Times New Roman"/>
                <w:color w:val="000000"/>
                <w:sz w:val="22"/>
                <w:lang w:val="en-GB" w:eastAsia="en-GB"/>
              </w:rPr>
            </w:pPr>
            <w:del w:id="695" w:author="Author">
              <w:r w:rsidRPr="00C02C3F">
                <w:rPr>
                  <w:rFonts w:eastAsia="Times New Roman" w:cs="Times New Roman"/>
                  <w:color w:val="000000"/>
                  <w:sz w:val="22"/>
                  <w:lang w:val="en-GB" w:eastAsia="en-GB"/>
                </w:rPr>
                <w:delText>5</w:delText>
              </w:r>
            </w:del>
          </w:p>
        </w:tc>
        <w:tc>
          <w:tcPr>
            <w:tcW w:w="1569" w:type="dxa"/>
            <w:tcBorders>
              <w:top w:val="nil"/>
              <w:left w:val="nil"/>
              <w:bottom w:val="nil"/>
              <w:right w:val="nil"/>
            </w:tcBorders>
            <w:shd w:val="clear" w:color="auto" w:fill="auto"/>
            <w:noWrap/>
            <w:vAlign w:val="bottom"/>
            <w:hideMark/>
          </w:tcPr>
          <w:p w14:paraId="784EF50A" w14:textId="77777777" w:rsidR="00E675A2" w:rsidRPr="00C02C3F" w:rsidRDefault="00E675A2" w:rsidP="00C961FD">
            <w:pPr>
              <w:spacing w:after="0" w:line="240" w:lineRule="auto"/>
              <w:jc w:val="right"/>
              <w:rPr>
                <w:del w:id="696" w:author="Author"/>
                <w:rFonts w:eastAsia="Times New Roman" w:cs="Times New Roman"/>
                <w:color w:val="000000"/>
                <w:sz w:val="22"/>
                <w:lang w:val="en-GB" w:eastAsia="en-GB"/>
              </w:rPr>
            </w:pPr>
            <w:del w:id="697" w:author="Author">
              <w:r w:rsidRPr="00C02C3F">
                <w:rPr>
                  <w:rFonts w:eastAsia="Times New Roman" w:cs="Times New Roman"/>
                  <w:color w:val="000000"/>
                  <w:sz w:val="22"/>
                  <w:lang w:val="en-GB" w:eastAsia="en-GB"/>
                </w:rPr>
                <w:delText>-67195.72</w:delText>
              </w:r>
            </w:del>
          </w:p>
        </w:tc>
        <w:tc>
          <w:tcPr>
            <w:tcW w:w="1266" w:type="dxa"/>
            <w:tcBorders>
              <w:top w:val="nil"/>
              <w:left w:val="nil"/>
              <w:bottom w:val="nil"/>
              <w:right w:val="nil"/>
            </w:tcBorders>
            <w:shd w:val="clear" w:color="auto" w:fill="auto"/>
            <w:noWrap/>
            <w:vAlign w:val="bottom"/>
            <w:hideMark/>
          </w:tcPr>
          <w:p w14:paraId="081B773F" w14:textId="77777777" w:rsidR="00E675A2" w:rsidRPr="00C02C3F" w:rsidRDefault="00E675A2" w:rsidP="00C961FD">
            <w:pPr>
              <w:spacing w:after="0" w:line="240" w:lineRule="auto"/>
              <w:jc w:val="right"/>
              <w:rPr>
                <w:del w:id="698" w:author="Author"/>
                <w:rFonts w:eastAsia="Times New Roman" w:cs="Times New Roman"/>
                <w:color w:val="000000"/>
                <w:sz w:val="22"/>
                <w:lang w:val="en-GB" w:eastAsia="en-GB"/>
              </w:rPr>
            </w:pPr>
            <w:del w:id="699" w:author="Author">
              <w:r w:rsidRPr="00C02C3F">
                <w:rPr>
                  <w:rFonts w:eastAsia="Times New Roman" w:cs="Times New Roman"/>
                  <w:color w:val="000000"/>
                  <w:sz w:val="22"/>
                  <w:lang w:val="en-GB" w:eastAsia="en-GB"/>
                </w:rPr>
                <w:delText>474.23</w:delText>
              </w:r>
            </w:del>
          </w:p>
        </w:tc>
        <w:tc>
          <w:tcPr>
            <w:tcW w:w="1559" w:type="dxa"/>
            <w:tcBorders>
              <w:top w:val="nil"/>
              <w:left w:val="nil"/>
              <w:bottom w:val="nil"/>
              <w:right w:val="nil"/>
            </w:tcBorders>
            <w:shd w:val="clear" w:color="auto" w:fill="auto"/>
            <w:noWrap/>
            <w:vAlign w:val="bottom"/>
            <w:hideMark/>
          </w:tcPr>
          <w:p w14:paraId="20BA740B" w14:textId="77777777" w:rsidR="00E675A2" w:rsidRPr="00C02C3F" w:rsidRDefault="00E675A2" w:rsidP="00C961FD">
            <w:pPr>
              <w:spacing w:after="0" w:line="240" w:lineRule="auto"/>
              <w:jc w:val="right"/>
              <w:rPr>
                <w:del w:id="700" w:author="Author"/>
                <w:rFonts w:eastAsia="Times New Roman" w:cs="Times New Roman"/>
                <w:color w:val="000000"/>
                <w:sz w:val="22"/>
                <w:lang w:val="en-GB" w:eastAsia="en-GB"/>
              </w:rPr>
            </w:pPr>
            <w:del w:id="701" w:author="Author">
              <w:r w:rsidRPr="00C02C3F">
                <w:rPr>
                  <w:rFonts w:eastAsia="Times New Roman" w:cs="Times New Roman"/>
                  <w:color w:val="000000"/>
                  <w:sz w:val="22"/>
                  <w:lang w:val="en-GB" w:eastAsia="en-GB"/>
                </w:rPr>
                <w:delText>0</w:delText>
              </w:r>
            </w:del>
          </w:p>
        </w:tc>
        <w:tc>
          <w:tcPr>
            <w:tcW w:w="1134" w:type="dxa"/>
            <w:tcBorders>
              <w:top w:val="nil"/>
              <w:left w:val="nil"/>
              <w:bottom w:val="nil"/>
              <w:right w:val="nil"/>
            </w:tcBorders>
            <w:shd w:val="clear" w:color="auto" w:fill="auto"/>
            <w:noWrap/>
            <w:vAlign w:val="bottom"/>
            <w:hideMark/>
          </w:tcPr>
          <w:p w14:paraId="2C02A0C4" w14:textId="77777777" w:rsidR="00E675A2" w:rsidRPr="00C02C3F" w:rsidRDefault="00E675A2" w:rsidP="00C961FD">
            <w:pPr>
              <w:spacing w:after="0" w:line="240" w:lineRule="auto"/>
              <w:jc w:val="right"/>
              <w:rPr>
                <w:del w:id="702" w:author="Author"/>
                <w:rFonts w:eastAsia="Times New Roman" w:cs="Times New Roman"/>
                <w:color w:val="000000"/>
                <w:sz w:val="22"/>
                <w:lang w:val="en-GB" w:eastAsia="en-GB"/>
              </w:rPr>
            </w:pPr>
            <w:del w:id="703" w:author="Author">
              <w:r w:rsidRPr="00C02C3F">
                <w:rPr>
                  <w:rFonts w:eastAsia="Times New Roman" w:cs="Times New Roman"/>
                  <w:color w:val="000000"/>
                  <w:sz w:val="22"/>
                  <w:lang w:val="en-GB" w:eastAsia="en-GB"/>
                </w:rPr>
                <w:delText>-1145.92</w:delText>
              </w:r>
            </w:del>
          </w:p>
        </w:tc>
        <w:tc>
          <w:tcPr>
            <w:tcW w:w="1985" w:type="dxa"/>
            <w:tcBorders>
              <w:top w:val="nil"/>
              <w:left w:val="nil"/>
              <w:bottom w:val="nil"/>
              <w:right w:val="nil"/>
            </w:tcBorders>
            <w:shd w:val="clear" w:color="auto" w:fill="auto"/>
            <w:noWrap/>
            <w:vAlign w:val="bottom"/>
            <w:hideMark/>
          </w:tcPr>
          <w:p w14:paraId="7BDE3FB7" w14:textId="77777777" w:rsidR="00E675A2" w:rsidRPr="00C02C3F" w:rsidRDefault="00E675A2" w:rsidP="00C961FD">
            <w:pPr>
              <w:spacing w:after="0" w:line="240" w:lineRule="auto"/>
              <w:jc w:val="right"/>
              <w:rPr>
                <w:del w:id="704" w:author="Author"/>
                <w:rFonts w:eastAsia="Times New Roman" w:cs="Times New Roman"/>
                <w:color w:val="000000"/>
                <w:sz w:val="22"/>
                <w:lang w:val="en-GB" w:eastAsia="en-GB"/>
              </w:rPr>
            </w:pPr>
            <w:del w:id="705" w:author="Author">
              <w:r w:rsidRPr="00C02C3F">
                <w:rPr>
                  <w:rFonts w:eastAsia="Times New Roman" w:cs="Times New Roman"/>
                  <w:color w:val="000000"/>
                  <w:sz w:val="22"/>
                  <w:lang w:val="en-GB" w:eastAsia="en-GB"/>
                </w:rPr>
                <w:delText>332.66</w:delText>
              </w:r>
            </w:del>
          </w:p>
        </w:tc>
        <w:tc>
          <w:tcPr>
            <w:tcW w:w="992" w:type="dxa"/>
            <w:tcBorders>
              <w:top w:val="nil"/>
              <w:left w:val="nil"/>
              <w:bottom w:val="nil"/>
              <w:right w:val="nil"/>
            </w:tcBorders>
            <w:shd w:val="clear" w:color="auto" w:fill="auto"/>
            <w:noWrap/>
            <w:vAlign w:val="bottom"/>
            <w:hideMark/>
          </w:tcPr>
          <w:p w14:paraId="183F3862" w14:textId="77777777" w:rsidR="00E675A2" w:rsidRPr="00C02C3F" w:rsidRDefault="00E675A2" w:rsidP="00C961FD">
            <w:pPr>
              <w:spacing w:after="0" w:line="240" w:lineRule="auto"/>
              <w:jc w:val="right"/>
              <w:rPr>
                <w:del w:id="706" w:author="Author"/>
                <w:rFonts w:eastAsia="Times New Roman" w:cs="Times New Roman"/>
                <w:color w:val="000000"/>
                <w:sz w:val="22"/>
                <w:lang w:val="en-GB" w:eastAsia="en-GB"/>
              </w:rPr>
            </w:pPr>
            <w:del w:id="707" w:author="Author">
              <w:r w:rsidRPr="00C02C3F">
                <w:rPr>
                  <w:rFonts w:eastAsia="Times New Roman" w:cs="Times New Roman"/>
                  <w:color w:val="000000"/>
                  <w:sz w:val="22"/>
                  <w:lang w:val="en-GB" w:eastAsia="en-GB"/>
                </w:rPr>
                <w:delText>0.70</w:delText>
              </w:r>
            </w:del>
          </w:p>
        </w:tc>
      </w:tr>
      <w:tr w:rsidR="00E675A2" w:rsidRPr="00C02C3F" w14:paraId="0FA4910F" w14:textId="77777777" w:rsidTr="00C961FD">
        <w:trPr>
          <w:trHeight w:val="300"/>
          <w:del w:id="708" w:author="Author"/>
        </w:trPr>
        <w:tc>
          <w:tcPr>
            <w:tcW w:w="851" w:type="dxa"/>
            <w:tcBorders>
              <w:top w:val="nil"/>
              <w:left w:val="nil"/>
              <w:right w:val="nil"/>
            </w:tcBorders>
            <w:shd w:val="clear" w:color="auto" w:fill="auto"/>
            <w:noWrap/>
            <w:vAlign w:val="bottom"/>
            <w:hideMark/>
          </w:tcPr>
          <w:p w14:paraId="0464AC49" w14:textId="77777777" w:rsidR="00E675A2" w:rsidRPr="00C02C3F" w:rsidRDefault="00E675A2" w:rsidP="00C961FD">
            <w:pPr>
              <w:spacing w:after="0" w:line="240" w:lineRule="auto"/>
              <w:rPr>
                <w:del w:id="709" w:author="Author"/>
                <w:rFonts w:eastAsia="Times New Roman" w:cs="Times New Roman"/>
                <w:color w:val="000000"/>
                <w:sz w:val="22"/>
                <w:lang w:val="en-GB" w:eastAsia="en-GB"/>
              </w:rPr>
            </w:pPr>
            <w:del w:id="710" w:author="Author">
              <w:r w:rsidRPr="00C02C3F">
                <w:rPr>
                  <w:rFonts w:eastAsia="Times New Roman" w:cs="Times New Roman"/>
                  <w:color w:val="000000"/>
                  <w:sz w:val="22"/>
                  <w:lang w:val="en-GB" w:eastAsia="en-GB"/>
                </w:rPr>
                <w:delText>6</w:delText>
              </w:r>
            </w:del>
          </w:p>
        </w:tc>
        <w:tc>
          <w:tcPr>
            <w:tcW w:w="1569" w:type="dxa"/>
            <w:tcBorders>
              <w:top w:val="nil"/>
              <w:left w:val="nil"/>
              <w:right w:val="nil"/>
            </w:tcBorders>
            <w:shd w:val="clear" w:color="auto" w:fill="auto"/>
            <w:noWrap/>
            <w:vAlign w:val="bottom"/>
            <w:hideMark/>
          </w:tcPr>
          <w:p w14:paraId="253212F6" w14:textId="77777777" w:rsidR="00E675A2" w:rsidRPr="00C02C3F" w:rsidRDefault="00E675A2" w:rsidP="00C961FD">
            <w:pPr>
              <w:spacing w:after="0" w:line="240" w:lineRule="auto"/>
              <w:jc w:val="right"/>
              <w:rPr>
                <w:del w:id="711" w:author="Author"/>
                <w:rFonts w:eastAsia="Times New Roman" w:cs="Times New Roman"/>
                <w:color w:val="000000"/>
                <w:sz w:val="22"/>
                <w:lang w:val="en-GB" w:eastAsia="en-GB"/>
              </w:rPr>
            </w:pPr>
            <w:del w:id="712" w:author="Author">
              <w:r w:rsidRPr="00C02C3F">
                <w:rPr>
                  <w:rFonts w:eastAsia="Times New Roman" w:cs="Times New Roman"/>
                  <w:color w:val="000000"/>
                  <w:sz w:val="22"/>
                  <w:lang w:val="en-GB" w:eastAsia="en-GB"/>
                </w:rPr>
                <w:delText>-68008.98</w:delText>
              </w:r>
            </w:del>
          </w:p>
        </w:tc>
        <w:tc>
          <w:tcPr>
            <w:tcW w:w="1266" w:type="dxa"/>
            <w:tcBorders>
              <w:top w:val="nil"/>
              <w:left w:val="nil"/>
              <w:right w:val="nil"/>
            </w:tcBorders>
            <w:shd w:val="clear" w:color="auto" w:fill="auto"/>
            <w:noWrap/>
            <w:vAlign w:val="bottom"/>
            <w:hideMark/>
          </w:tcPr>
          <w:p w14:paraId="0D0E21D1" w14:textId="77777777" w:rsidR="00E675A2" w:rsidRPr="00C02C3F" w:rsidRDefault="00E675A2" w:rsidP="00C961FD">
            <w:pPr>
              <w:spacing w:after="0" w:line="240" w:lineRule="auto"/>
              <w:jc w:val="right"/>
              <w:rPr>
                <w:del w:id="713" w:author="Author"/>
                <w:rFonts w:eastAsia="Times New Roman" w:cs="Times New Roman"/>
                <w:color w:val="000000"/>
                <w:sz w:val="22"/>
                <w:lang w:val="en-GB" w:eastAsia="en-GB"/>
              </w:rPr>
            </w:pPr>
            <w:del w:id="714" w:author="Author">
              <w:r w:rsidRPr="00C02C3F">
                <w:rPr>
                  <w:rFonts w:eastAsia="Times New Roman" w:cs="Times New Roman"/>
                  <w:color w:val="000000"/>
                  <w:sz w:val="22"/>
                  <w:lang w:val="en-GB" w:eastAsia="en-GB"/>
                </w:rPr>
                <w:delText>610.14</w:delText>
              </w:r>
            </w:del>
          </w:p>
        </w:tc>
        <w:tc>
          <w:tcPr>
            <w:tcW w:w="1559" w:type="dxa"/>
            <w:tcBorders>
              <w:top w:val="nil"/>
              <w:left w:val="nil"/>
              <w:right w:val="nil"/>
            </w:tcBorders>
            <w:shd w:val="clear" w:color="auto" w:fill="auto"/>
            <w:noWrap/>
            <w:vAlign w:val="bottom"/>
            <w:hideMark/>
          </w:tcPr>
          <w:p w14:paraId="7233F61C" w14:textId="77777777" w:rsidR="00E675A2" w:rsidRPr="00C02C3F" w:rsidRDefault="00E675A2" w:rsidP="00C961FD">
            <w:pPr>
              <w:spacing w:after="0" w:line="240" w:lineRule="auto"/>
              <w:jc w:val="right"/>
              <w:rPr>
                <w:del w:id="715" w:author="Author"/>
                <w:rFonts w:eastAsia="Times New Roman" w:cs="Times New Roman"/>
                <w:color w:val="000000"/>
                <w:sz w:val="22"/>
                <w:lang w:val="en-GB" w:eastAsia="en-GB"/>
              </w:rPr>
            </w:pPr>
            <w:del w:id="716" w:author="Author">
              <w:r w:rsidRPr="00C02C3F">
                <w:rPr>
                  <w:rFonts w:eastAsia="Times New Roman" w:cs="Times New Roman"/>
                  <w:color w:val="000000"/>
                  <w:sz w:val="22"/>
                  <w:lang w:val="en-GB" w:eastAsia="en-GB"/>
                </w:rPr>
                <w:delText>0</w:delText>
              </w:r>
            </w:del>
          </w:p>
        </w:tc>
        <w:tc>
          <w:tcPr>
            <w:tcW w:w="1134" w:type="dxa"/>
            <w:tcBorders>
              <w:top w:val="nil"/>
              <w:left w:val="nil"/>
              <w:right w:val="nil"/>
            </w:tcBorders>
            <w:shd w:val="clear" w:color="auto" w:fill="auto"/>
            <w:noWrap/>
            <w:vAlign w:val="bottom"/>
            <w:hideMark/>
          </w:tcPr>
          <w:p w14:paraId="4E75904C" w14:textId="77777777" w:rsidR="00E675A2" w:rsidRPr="00C02C3F" w:rsidRDefault="00E675A2" w:rsidP="00C961FD">
            <w:pPr>
              <w:spacing w:after="0" w:line="240" w:lineRule="auto"/>
              <w:jc w:val="right"/>
              <w:rPr>
                <w:del w:id="717" w:author="Author"/>
                <w:rFonts w:eastAsia="Times New Roman" w:cs="Times New Roman"/>
                <w:color w:val="000000"/>
                <w:sz w:val="22"/>
                <w:lang w:val="en-GB" w:eastAsia="en-GB"/>
              </w:rPr>
            </w:pPr>
            <w:del w:id="718" w:author="Author">
              <w:r w:rsidRPr="00C02C3F">
                <w:rPr>
                  <w:rFonts w:eastAsia="Times New Roman" w:cs="Times New Roman"/>
                  <w:color w:val="000000"/>
                  <w:sz w:val="22"/>
                  <w:lang w:val="en-GB" w:eastAsia="en-GB"/>
                </w:rPr>
                <w:delText>-813.26</w:delText>
              </w:r>
            </w:del>
          </w:p>
        </w:tc>
        <w:tc>
          <w:tcPr>
            <w:tcW w:w="1985" w:type="dxa"/>
            <w:tcBorders>
              <w:top w:val="nil"/>
              <w:left w:val="nil"/>
              <w:right w:val="nil"/>
            </w:tcBorders>
            <w:shd w:val="clear" w:color="auto" w:fill="auto"/>
            <w:noWrap/>
            <w:vAlign w:val="bottom"/>
            <w:hideMark/>
          </w:tcPr>
          <w:p w14:paraId="0F2DA4D4" w14:textId="77777777" w:rsidR="00E675A2" w:rsidRPr="00C02C3F" w:rsidRDefault="00E675A2" w:rsidP="00C961FD">
            <w:pPr>
              <w:spacing w:after="0" w:line="240" w:lineRule="auto"/>
              <w:jc w:val="right"/>
              <w:rPr>
                <w:del w:id="719" w:author="Author"/>
                <w:rFonts w:eastAsia="Times New Roman" w:cs="Times New Roman"/>
                <w:color w:val="000000"/>
                <w:sz w:val="22"/>
                <w:lang w:val="en-GB" w:eastAsia="en-GB"/>
              </w:rPr>
            </w:pPr>
            <w:del w:id="720" w:author="Author">
              <w:r w:rsidRPr="00C02C3F">
                <w:rPr>
                  <w:rFonts w:eastAsia="Times New Roman" w:cs="Times New Roman"/>
                  <w:color w:val="000000"/>
                  <w:sz w:val="22"/>
                  <w:lang w:val="en-GB" w:eastAsia="en-GB"/>
                </w:rPr>
                <w:delText>350.20</w:delText>
              </w:r>
            </w:del>
          </w:p>
        </w:tc>
        <w:tc>
          <w:tcPr>
            <w:tcW w:w="992" w:type="dxa"/>
            <w:tcBorders>
              <w:top w:val="nil"/>
              <w:left w:val="nil"/>
              <w:right w:val="nil"/>
            </w:tcBorders>
            <w:shd w:val="clear" w:color="auto" w:fill="auto"/>
            <w:noWrap/>
            <w:vAlign w:val="bottom"/>
            <w:hideMark/>
          </w:tcPr>
          <w:p w14:paraId="65191E19" w14:textId="77777777" w:rsidR="00E675A2" w:rsidRPr="00C02C3F" w:rsidRDefault="00E675A2" w:rsidP="00C961FD">
            <w:pPr>
              <w:spacing w:after="0" w:line="240" w:lineRule="auto"/>
              <w:jc w:val="right"/>
              <w:rPr>
                <w:del w:id="721" w:author="Author"/>
                <w:rFonts w:eastAsia="Times New Roman" w:cs="Times New Roman"/>
                <w:color w:val="000000"/>
                <w:sz w:val="22"/>
                <w:lang w:val="en-GB" w:eastAsia="en-GB"/>
              </w:rPr>
            </w:pPr>
            <w:del w:id="722" w:author="Author">
              <w:r w:rsidRPr="00C02C3F">
                <w:rPr>
                  <w:rFonts w:eastAsia="Times New Roman" w:cs="Times New Roman"/>
                  <w:color w:val="000000"/>
                  <w:sz w:val="22"/>
                  <w:lang w:val="en-GB" w:eastAsia="en-GB"/>
                </w:rPr>
                <w:delText>0.57</w:delText>
              </w:r>
            </w:del>
          </w:p>
        </w:tc>
      </w:tr>
      <w:tr w:rsidR="00E675A2" w:rsidRPr="00C02C3F" w14:paraId="4EBF421F" w14:textId="77777777" w:rsidTr="00C961FD">
        <w:trPr>
          <w:trHeight w:val="300"/>
          <w:del w:id="723" w:author="Author"/>
        </w:trPr>
        <w:tc>
          <w:tcPr>
            <w:tcW w:w="851" w:type="dxa"/>
            <w:tcBorders>
              <w:top w:val="nil"/>
              <w:left w:val="nil"/>
              <w:bottom w:val="single" w:sz="4" w:space="0" w:color="auto"/>
              <w:right w:val="nil"/>
            </w:tcBorders>
            <w:shd w:val="clear" w:color="auto" w:fill="auto"/>
            <w:noWrap/>
            <w:vAlign w:val="bottom"/>
            <w:hideMark/>
          </w:tcPr>
          <w:p w14:paraId="375D961C" w14:textId="77777777" w:rsidR="00E675A2" w:rsidRPr="00C02C3F" w:rsidRDefault="00E675A2" w:rsidP="00C961FD">
            <w:pPr>
              <w:spacing w:after="0" w:line="240" w:lineRule="auto"/>
              <w:rPr>
                <w:del w:id="724" w:author="Author"/>
                <w:rFonts w:eastAsia="Times New Roman" w:cs="Times New Roman"/>
                <w:color w:val="000000"/>
                <w:sz w:val="22"/>
                <w:lang w:val="en-GB" w:eastAsia="en-GB"/>
              </w:rPr>
            </w:pPr>
            <w:del w:id="725" w:author="Author">
              <w:r w:rsidRPr="00C02C3F">
                <w:rPr>
                  <w:rFonts w:eastAsia="Times New Roman" w:cs="Times New Roman"/>
                  <w:color w:val="000000"/>
                  <w:sz w:val="22"/>
                  <w:lang w:val="en-GB" w:eastAsia="en-GB"/>
                </w:rPr>
                <w:delText>7</w:delText>
              </w:r>
            </w:del>
          </w:p>
        </w:tc>
        <w:tc>
          <w:tcPr>
            <w:tcW w:w="1569" w:type="dxa"/>
            <w:tcBorders>
              <w:top w:val="nil"/>
              <w:left w:val="nil"/>
              <w:bottom w:val="single" w:sz="4" w:space="0" w:color="auto"/>
              <w:right w:val="nil"/>
            </w:tcBorders>
            <w:shd w:val="clear" w:color="auto" w:fill="auto"/>
            <w:noWrap/>
            <w:vAlign w:val="bottom"/>
            <w:hideMark/>
          </w:tcPr>
          <w:p w14:paraId="1C5489B7" w14:textId="77777777" w:rsidR="00E675A2" w:rsidRPr="00C02C3F" w:rsidRDefault="00E675A2" w:rsidP="00C961FD">
            <w:pPr>
              <w:spacing w:after="0" w:line="240" w:lineRule="auto"/>
              <w:jc w:val="right"/>
              <w:rPr>
                <w:del w:id="726" w:author="Author"/>
                <w:rFonts w:eastAsia="Times New Roman" w:cs="Times New Roman"/>
                <w:color w:val="000000"/>
                <w:sz w:val="22"/>
                <w:lang w:val="en-GB" w:eastAsia="en-GB"/>
              </w:rPr>
            </w:pPr>
            <w:del w:id="727" w:author="Author">
              <w:r w:rsidRPr="00C02C3F">
                <w:rPr>
                  <w:rFonts w:eastAsia="Times New Roman" w:cs="Times New Roman"/>
                  <w:color w:val="000000"/>
                  <w:sz w:val="22"/>
                  <w:lang w:val="en-GB" w:eastAsia="en-GB"/>
                </w:rPr>
                <w:delText>-69172.44</w:delText>
              </w:r>
            </w:del>
          </w:p>
        </w:tc>
        <w:tc>
          <w:tcPr>
            <w:tcW w:w="1266" w:type="dxa"/>
            <w:tcBorders>
              <w:top w:val="nil"/>
              <w:left w:val="nil"/>
              <w:bottom w:val="single" w:sz="4" w:space="0" w:color="auto"/>
              <w:right w:val="nil"/>
            </w:tcBorders>
            <w:shd w:val="clear" w:color="auto" w:fill="auto"/>
            <w:noWrap/>
            <w:vAlign w:val="bottom"/>
            <w:hideMark/>
          </w:tcPr>
          <w:p w14:paraId="7233E747" w14:textId="77777777" w:rsidR="00E675A2" w:rsidRPr="00C02C3F" w:rsidRDefault="00E675A2" w:rsidP="00C961FD">
            <w:pPr>
              <w:spacing w:after="0" w:line="240" w:lineRule="auto"/>
              <w:jc w:val="right"/>
              <w:rPr>
                <w:del w:id="728" w:author="Author"/>
                <w:rFonts w:eastAsia="Times New Roman" w:cs="Times New Roman"/>
                <w:color w:val="000000"/>
                <w:sz w:val="22"/>
                <w:lang w:val="en-GB" w:eastAsia="en-GB"/>
              </w:rPr>
            </w:pPr>
            <w:del w:id="729" w:author="Author">
              <w:r w:rsidRPr="00C02C3F">
                <w:rPr>
                  <w:rFonts w:eastAsia="Times New Roman" w:cs="Times New Roman"/>
                  <w:color w:val="000000"/>
                  <w:sz w:val="22"/>
                  <w:lang w:val="en-GB" w:eastAsia="en-GB"/>
                </w:rPr>
                <w:delText>1435.84</w:delText>
              </w:r>
            </w:del>
          </w:p>
        </w:tc>
        <w:tc>
          <w:tcPr>
            <w:tcW w:w="1559" w:type="dxa"/>
            <w:tcBorders>
              <w:top w:val="nil"/>
              <w:left w:val="nil"/>
              <w:bottom w:val="single" w:sz="4" w:space="0" w:color="auto"/>
              <w:right w:val="nil"/>
            </w:tcBorders>
            <w:shd w:val="clear" w:color="auto" w:fill="auto"/>
            <w:noWrap/>
            <w:vAlign w:val="bottom"/>
            <w:hideMark/>
          </w:tcPr>
          <w:p w14:paraId="4C3C78AB" w14:textId="77777777" w:rsidR="00E675A2" w:rsidRPr="00C02C3F" w:rsidRDefault="00E675A2" w:rsidP="00C961FD">
            <w:pPr>
              <w:spacing w:after="0" w:line="240" w:lineRule="auto"/>
              <w:jc w:val="right"/>
              <w:rPr>
                <w:del w:id="730" w:author="Author"/>
                <w:rFonts w:eastAsia="Times New Roman" w:cs="Times New Roman"/>
                <w:color w:val="000000"/>
                <w:sz w:val="22"/>
                <w:lang w:val="en-GB" w:eastAsia="en-GB"/>
              </w:rPr>
            </w:pPr>
            <w:del w:id="731" w:author="Author">
              <w:r w:rsidRPr="00C02C3F">
                <w:rPr>
                  <w:rFonts w:eastAsia="Times New Roman" w:cs="Times New Roman"/>
                  <w:color w:val="000000"/>
                  <w:sz w:val="22"/>
                  <w:lang w:val="en-GB" w:eastAsia="en-GB"/>
                </w:rPr>
                <w:delText>0</w:delText>
              </w:r>
            </w:del>
          </w:p>
        </w:tc>
        <w:tc>
          <w:tcPr>
            <w:tcW w:w="1134" w:type="dxa"/>
            <w:tcBorders>
              <w:top w:val="nil"/>
              <w:left w:val="nil"/>
              <w:bottom w:val="single" w:sz="4" w:space="0" w:color="auto"/>
              <w:right w:val="nil"/>
            </w:tcBorders>
            <w:shd w:val="clear" w:color="auto" w:fill="auto"/>
            <w:noWrap/>
            <w:vAlign w:val="bottom"/>
            <w:hideMark/>
          </w:tcPr>
          <w:p w14:paraId="46EE04EC" w14:textId="77777777" w:rsidR="00E675A2" w:rsidRPr="00C02C3F" w:rsidRDefault="00E675A2" w:rsidP="00C961FD">
            <w:pPr>
              <w:spacing w:after="0" w:line="240" w:lineRule="auto"/>
              <w:jc w:val="right"/>
              <w:rPr>
                <w:del w:id="732" w:author="Author"/>
                <w:rFonts w:eastAsia="Times New Roman" w:cs="Times New Roman"/>
                <w:color w:val="000000"/>
                <w:sz w:val="22"/>
                <w:lang w:val="en-GB" w:eastAsia="en-GB"/>
              </w:rPr>
            </w:pPr>
            <w:del w:id="733" w:author="Author">
              <w:r w:rsidRPr="00C02C3F">
                <w:rPr>
                  <w:rFonts w:eastAsia="Times New Roman" w:cs="Times New Roman"/>
                  <w:color w:val="000000"/>
                  <w:sz w:val="22"/>
                  <w:lang w:val="en-GB" w:eastAsia="en-GB"/>
                </w:rPr>
                <w:delText>-1163.46</w:delText>
              </w:r>
            </w:del>
          </w:p>
        </w:tc>
        <w:tc>
          <w:tcPr>
            <w:tcW w:w="1985" w:type="dxa"/>
            <w:tcBorders>
              <w:top w:val="nil"/>
              <w:left w:val="nil"/>
              <w:bottom w:val="single" w:sz="4" w:space="0" w:color="auto"/>
              <w:right w:val="nil"/>
            </w:tcBorders>
            <w:shd w:val="clear" w:color="auto" w:fill="auto"/>
            <w:noWrap/>
            <w:vAlign w:val="bottom"/>
            <w:hideMark/>
          </w:tcPr>
          <w:p w14:paraId="343FB28B" w14:textId="77777777" w:rsidR="00E675A2" w:rsidRPr="00C02C3F" w:rsidRDefault="00E675A2" w:rsidP="00C961FD">
            <w:pPr>
              <w:spacing w:after="0" w:line="240" w:lineRule="auto"/>
              <w:jc w:val="right"/>
              <w:rPr>
                <w:del w:id="734" w:author="Author"/>
                <w:rFonts w:eastAsia="Times New Roman" w:cs="Times New Roman"/>
                <w:i/>
                <w:iCs/>
                <w:color w:val="000000"/>
                <w:sz w:val="22"/>
                <w:lang w:val="en-GB" w:eastAsia="en-GB"/>
              </w:rPr>
            </w:pPr>
            <w:del w:id="735" w:author="Author">
              <w:r w:rsidRPr="00C02C3F">
                <w:rPr>
                  <w:rFonts w:eastAsia="Times New Roman" w:cs="Times New Roman"/>
                  <w:i/>
                  <w:iCs/>
                  <w:color w:val="000000"/>
                  <w:sz w:val="22"/>
                  <w:lang w:val="en-GB" w:eastAsia="en-GB"/>
                </w:rPr>
                <w:delText>NA</w:delText>
              </w:r>
            </w:del>
          </w:p>
        </w:tc>
        <w:tc>
          <w:tcPr>
            <w:tcW w:w="992" w:type="dxa"/>
            <w:tcBorders>
              <w:top w:val="nil"/>
              <w:left w:val="nil"/>
              <w:bottom w:val="single" w:sz="4" w:space="0" w:color="auto"/>
              <w:right w:val="nil"/>
            </w:tcBorders>
            <w:shd w:val="clear" w:color="auto" w:fill="auto"/>
            <w:noWrap/>
            <w:vAlign w:val="bottom"/>
            <w:hideMark/>
          </w:tcPr>
          <w:p w14:paraId="0AB14C0D" w14:textId="77777777" w:rsidR="00E675A2" w:rsidRPr="00C02C3F" w:rsidRDefault="00E675A2" w:rsidP="00C961FD">
            <w:pPr>
              <w:spacing w:after="0" w:line="240" w:lineRule="auto"/>
              <w:jc w:val="right"/>
              <w:rPr>
                <w:del w:id="736" w:author="Author"/>
                <w:rFonts w:eastAsia="Times New Roman" w:cs="Times New Roman"/>
                <w:i/>
                <w:iCs/>
                <w:color w:val="000000"/>
                <w:sz w:val="22"/>
                <w:lang w:val="en-GB" w:eastAsia="en-GB"/>
              </w:rPr>
            </w:pPr>
            <w:del w:id="737" w:author="Author">
              <w:r w:rsidRPr="00C02C3F">
                <w:rPr>
                  <w:rFonts w:eastAsia="Times New Roman" w:cs="Times New Roman"/>
                  <w:i/>
                  <w:iCs/>
                  <w:color w:val="000000"/>
                  <w:sz w:val="22"/>
                  <w:lang w:val="en-GB" w:eastAsia="en-GB"/>
                </w:rPr>
                <w:delText>NA</w:delText>
              </w:r>
            </w:del>
          </w:p>
        </w:tc>
      </w:tr>
    </w:tbl>
    <w:p w14:paraId="1A589055" w14:textId="77777777" w:rsidR="00E675A2" w:rsidRDefault="00E675A2" w:rsidP="009A6F39">
      <w:pPr>
        <w:rPr>
          <w:del w:id="738" w:author="Author"/>
          <w:b/>
          <w:lang w:val="de-LU"/>
        </w:rPr>
      </w:pPr>
    </w:p>
    <w:p w14:paraId="52A5C406" w14:textId="77777777" w:rsidR="00E675A2" w:rsidRDefault="00E675A2">
      <w:pPr>
        <w:spacing w:after="160" w:line="259" w:lineRule="auto"/>
        <w:rPr>
          <w:del w:id="739" w:author="Author"/>
          <w:b/>
          <w:lang w:val="de-LU"/>
        </w:rPr>
      </w:pPr>
      <w:del w:id="740" w:author="Author">
        <w:r>
          <w:rPr>
            <w:b/>
            <w:lang w:val="de-LU"/>
          </w:rPr>
          <w:br w:type="page"/>
        </w:r>
      </w:del>
    </w:p>
    <w:p w14:paraId="3474F319" w14:textId="662EBC4F" w:rsidR="0071552B" w:rsidRPr="003013E8" w:rsidRDefault="000B262E" w:rsidP="009A6F39">
      <w:pPr>
        <w:rPr>
          <w:b/>
          <w:lang w:val="de-LU"/>
        </w:rPr>
      </w:pPr>
      <w:r>
        <w:rPr>
          <w:noProof/>
        </w:rPr>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BC7728" w:rsidRDefault="00BC7728"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34"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" stroked="f">
                <v:textbox>
                  <w:txbxContent>
                    <w:p w14:paraId="78358D54" w14:textId="2A09E85F" w:rsidR="00BC7728" w:rsidRDefault="00BC7728"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BC7728" w:rsidRPr="00F3668F" w:rsidRDefault="00BC7728"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35"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" stroked="f">
                <v:textbox>
                  <w:txbxContent>
                    <w:p w14:paraId="7E6FFA91" w14:textId="4DD3F91F" w:rsidR="00BC7728" w:rsidRPr="00F3668F" w:rsidRDefault="00BC7728" w:rsidP="00636BB1">
                      <w:pPr>
                        <w:rPr>
                          <w:sz w:val="20"/>
                        </w:rPr>
                      </w:pPr>
                      <w:r>
                        <w:rPr>
                          <w:sz w:val="20"/>
                        </w:rPr>
                        <w:t>Number of PCA axes retained</w:t>
                      </w:r>
                    </w:p>
                  </w:txbxContent>
                </v:textbox>
              </v:shape>
            </w:pict>
          </mc:Fallback>
        </mc:AlternateContent>
      </w:r>
      <w:r>
        <w:rPr>
          <w:noProof/>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BC7728" w:rsidRPr="00F3668F" w:rsidRDefault="00BC7728"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6"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" stroked="f">
                <v:textbox>
                  <w:txbxContent>
                    <w:p w14:paraId="41C62B31" w14:textId="52856FD2" w:rsidR="00BC7728" w:rsidRPr="00F3668F" w:rsidRDefault="00BC7728" w:rsidP="00636BB1">
                      <w:pPr>
                        <w:rPr>
                          <w:sz w:val="20"/>
                        </w:rPr>
                      </w:pPr>
                      <w:r>
                        <w:rPr>
                          <w:sz w:val="20"/>
                        </w:rPr>
                        <w:t>Proportion of successful outcome prediction</w:t>
                      </w:r>
                    </w:p>
                  </w:txbxContent>
                </v:textbox>
              </v:shape>
            </w:pict>
          </mc:Fallback>
        </mc:AlternateContent>
      </w:r>
      <w:r w:rsidRPr="002034C6">
        <w:rPr>
          <w:noProof/>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headerReference w:type="default" r:id="rId19"/>
      <w:footerReference w:type="default" r:id="rId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uthor" w:initials="A">
    <w:p w14:paraId="538C64C4" w14:textId="371785B1" w:rsidR="00BC7728" w:rsidRDefault="00BC7728">
      <w:pPr>
        <w:pStyle w:val="CommentText"/>
      </w:pPr>
      <w:r>
        <w:rPr>
          <w:rStyle w:val="CommentReference"/>
        </w:rPr>
        <w:annotationRef/>
      </w:r>
      <w:r>
        <w:t>Provisional.</w:t>
      </w:r>
    </w:p>
  </w:comment>
  <w:comment w:id="10" w:author="Author" w:initials="A">
    <w:p w14:paraId="765DAC98" w14:textId="4082317C" w:rsidR="00BC7728" w:rsidRDefault="00BC7728">
      <w:pPr>
        <w:pStyle w:val="CommentText"/>
      </w:pPr>
      <w:r>
        <w:rPr>
          <w:rStyle w:val="CommentReference"/>
        </w:rPr>
        <w:annotationRef/>
      </w:r>
      <w:r>
        <w:t>Does the manuscript address this?</w:t>
      </w:r>
    </w:p>
  </w:comment>
  <w:comment w:id="20" w:author="Author" w:initials="A">
    <w:p w14:paraId="06B4DF40" w14:textId="1E28B7BF" w:rsidR="00886812" w:rsidRDefault="00886812">
      <w:pPr>
        <w:pStyle w:val="CommentText"/>
      </w:pPr>
      <w:r>
        <w:rPr>
          <w:rStyle w:val="CommentReference"/>
        </w:rPr>
        <w:annotationRef/>
      </w:r>
      <w:r>
        <w:t>Are they really single nucleotide polymorphisms?</w:t>
      </w:r>
    </w:p>
  </w:comment>
  <w:comment w:id="54" w:author="Author" w:initials="A">
    <w:p w14:paraId="54D3CE6C" w14:textId="39A16775" w:rsidR="00316AEB" w:rsidRDefault="00316AEB">
      <w:pPr>
        <w:pStyle w:val="CommentText"/>
      </w:pPr>
      <w:r>
        <w:rPr>
          <w:rStyle w:val="CommentReference"/>
        </w:rPr>
        <w:annotationRef/>
      </w:r>
      <w:r>
        <w:t>Check if references are still relevant because I altered the text slightly to include the urban aspect.</w:t>
      </w:r>
    </w:p>
  </w:comment>
  <w:comment w:id="66" w:author="Author" w:initials="A">
    <w:p w14:paraId="0FD224BA" w14:textId="24AD85C8" w:rsidR="00BC7728" w:rsidRDefault="00BC7728">
      <w:pPr>
        <w:pStyle w:val="CommentText"/>
      </w:pPr>
      <w:r>
        <w:rPr>
          <w:rStyle w:val="CommentReference"/>
        </w:rPr>
        <w:annotationRef/>
      </w:r>
      <w:r>
        <w:t>Missing reference</w:t>
      </w:r>
    </w:p>
  </w:comment>
  <w:comment w:id="83" w:author="Author" w:initials="A">
    <w:p w14:paraId="1952A361" w14:textId="65AC473A" w:rsidR="00563CE5" w:rsidRDefault="00563CE5">
      <w:pPr>
        <w:pStyle w:val="CommentText"/>
      </w:pPr>
      <w:r>
        <w:rPr>
          <w:rStyle w:val="CommentReference"/>
        </w:rPr>
        <w:annotationRef/>
      </w:r>
      <w:r>
        <w:t>I would add hoverfly references here to show that some work has already been done; it’s not like there are no references at all.</w:t>
      </w:r>
    </w:p>
  </w:comment>
  <w:comment w:id="85" w:author="Author" w:initials="A">
    <w:p w14:paraId="024DDBDE" w14:textId="218CDE08" w:rsidR="00BC7728" w:rsidRDefault="00BC7728">
      <w:pPr>
        <w:pStyle w:val="CommentText"/>
      </w:pPr>
      <w:r>
        <w:rPr>
          <w:rStyle w:val="CommentReference"/>
        </w:rPr>
        <w:annotationRef/>
      </w:r>
      <w:r>
        <w:t>Did we quantify gene flow??</w:t>
      </w:r>
    </w:p>
    <w:p w14:paraId="342EA75B" w14:textId="77777777" w:rsidR="00BC7728" w:rsidRDefault="00BC7728">
      <w:pPr>
        <w:pStyle w:val="CommentText"/>
      </w:pPr>
    </w:p>
  </w:comment>
  <w:comment w:id="86" w:author="Author" w:initials="A">
    <w:p w14:paraId="4310EF8D" w14:textId="2F9AFC30" w:rsidR="00582A5D" w:rsidRDefault="00582A5D">
      <w:pPr>
        <w:pStyle w:val="CommentText"/>
      </w:pPr>
      <w:r>
        <w:rPr>
          <w:rStyle w:val="CommentReference"/>
        </w:rPr>
        <w:annotationRef/>
      </w:r>
      <w:r>
        <w:t>The results of this are not reported in the manuscript. I suggest removing here or adding the methods/results.</w:t>
      </w:r>
    </w:p>
  </w:comment>
  <w:comment w:id="98" w:author="Author" w:initials="A">
    <w:p w14:paraId="2C30CA0A" w14:textId="6FC67BE9" w:rsidR="00BC7728" w:rsidRDefault="00BC7728">
      <w:pPr>
        <w:pStyle w:val="CommentText"/>
      </w:pPr>
      <w:r>
        <w:rPr>
          <w:rStyle w:val="CommentReference"/>
        </w:rPr>
        <w:annotationRef/>
      </w:r>
      <w:r>
        <w:t>Add the Luxembourg is among countries with highest landscape fragmentation, focus on the high density, fine-scale structure, specifically mention range of study area</w:t>
      </w:r>
    </w:p>
    <w:p w14:paraId="2C8C80AC" w14:textId="35F38267" w:rsidR="00BC7728" w:rsidRDefault="00BC7728">
      <w:pPr>
        <w:pStyle w:val="CommentText"/>
      </w:pPr>
      <w:r>
        <w:t>Add clear hypotheses</w:t>
      </w:r>
    </w:p>
  </w:comment>
  <w:comment w:id="122" w:author="Author" w:initials="A">
    <w:p w14:paraId="3115F075" w14:textId="7C15AD3A" w:rsidR="006B5DAF" w:rsidRDefault="006B5DAF">
      <w:pPr>
        <w:pStyle w:val="CommentText"/>
      </w:pPr>
      <w:r>
        <w:rPr>
          <w:rStyle w:val="CommentReference"/>
        </w:rPr>
        <w:annotationRef/>
      </w:r>
      <w:r>
        <w:t>Double check this methodology, was it 90%</w:t>
      </w:r>
      <w:r w:rsidR="00CE0B8D">
        <w:t xml:space="preserve"> or 96%</w:t>
      </w:r>
      <w:r>
        <w:t xml:space="preserve"> ethanol? How was species ID confirmed?</w:t>
      </w:r>
    </w:p>
  </w:comment>
  <w:comment w:id="127" w:author="Author" w:initials="A">
    <w:p w14:paraId="5B4A52B2" w14:textId="77777777" w:rsidR="001F0A0B" w:rsidRDefault="001F0A0B">
      <w:pPr>
        <w:pStyle w:val="CommentText"/>
      </w:pPr>
      <w:r>
        <w:rPr>
          <w:rStyle w:val="CommentReference"/>
        </w:rPr>
        <w:annotationRef/>
      </w:r>
      <w:r>
        <w:t>I`ll make it before Christmas.</w:t>
      </w:r>
    </w:p>
  </w:comment>
  <w:comment w:id="133" w:author="Author" w:initials="A">
    <w:p w14:paraId="1204A25D" w14:textId="77777777" w:rsidR="00CB6EA2" w:rsidRDefault="00CB6EA2">
      <w:pPr>
        <w:pStyle w:val="CommentText"/>
      </w:pPr>
      <w:r>
        <w:rPr>
          <w:rStyle w:val="CommentReference"/>
        </w:rPr>
        <w:annotationRef/>
      </w:r>
      <w:r>
        <w:t>You need to add the methods stuff about developing the microsats. I will send you the pdf.</w:t>
      </w:r>
    </w:p>
  </w:comment>
  <w:comment w:id="134" w:author="Author" w:initials="A">
    <w:p w14:paraId="56D5861A" w14:textId="77777777" w:rsidR="009C1C3A" w:rsidRDefault="009C1C3A">
      <w:pPr>
        <w:pStyle w:val="CommentText"/>
      </w:pPr>
      <w:r>
        <w:rPr>
          <w:rStyle w:val="CommentReference"/>
        </w:rPr>
        <w:annotationRef/>
      </w:r>
      <w:r>
        <w:t>I am not sure exactly what needs to go in the methods. I put some stuff in the Sup. Table 1.</w:t>
      </w:r>
    </w:p>
  </w:comment>
  <w:comment w:id="136" w:author="Author" w:initials="A">
    <w:p w14:paraId="21B5C43A" w14:textId="2E1BCF6E" w:rsidR="006B5DAF" w:rsidRDefault="006B5DAF">
      <w:pPr>
        <w:pStyle w:val="CommentText"/>
      </w:pPr>
      <w:r>
        <w:rPr>
          <w:rStyle w:val="CommentReference"/>
        </w:rPr>
        <w:annotationRef/>
      </w:r>
      <w:r>
        <w:t>Check with Amanda/Stéphanie if this methodology is correct</w:t>
      </w:r>
    </w:p>
  </w:comment>
  <w:comment w:id="147" w:author="Author" w:initials="A">
    <w:p w14:paraId="53DDAA30" w14:textId="31E7E5B9" w:rsidR="00BC7728" w:rsidRDefault="00BC7728">
      <w:pPr>
        <w:pStyle w:val="CommentText"/>
      </w:pPr>
      <w:r>
        <w:rPr>
          <w:rStyle w:val="CommentReference"/>
        </w:rPr>
        <w:annotationRef/>
      </w:r>
      <w:r>
        <w:t>Wrong values? Stéphanie gave me one set and Alain another. Which one is right?</w:t>
      </w:r>
    </w:p>
  </w:comment>
  <w:comment w:id="156" w:author="Author" w:initials="A">
    <w:p w14:paraId="47D611C0" w14:textId="5CB28726" w:rsidR="001F7A46" w:rsidRDefault="001F7A46">
      <w:pPr>
        <w:pStyle w:val="CommentText"/>
      </w:pPr>
      <w:r>
        <w:rPr>
          <w:rStyle w:val="CommentReference"/>
        </w:rPr>
        <w:annotationRef/>
      </w:r>
      <w:r>
        <w:t xml:space="preserve">What about controls? Were negative controls included on all plates etc? </w:t>
      </w:r>
    </w:p>
  </w:comment>
  <w:comment w:id="166" w:author="Author" w:initials="A">
    <w:p w14:paraId="2AE2886F" w14:textId="212005D4" w:rsidR="00DC0F04" w:rsidRDefault="00DC0F04" w:rsidP="00DC0F04">
      <w:pPr>
        <w:pStyle w:val="CommentText"/>
      </w:pPr>
      <w:r>
        <w:rPr>
          <w:rStyle w:val="CommentReference"/>
        </w:rPr>
        <w:annotationRef/>
      </w:r>
      <w:r>
        <w:t>This seems an arbitrary threshold. The threshold should be based on the number of tests and the number of expected false positive tests, e.g. for 14 loci and 9+10 districts and communes, you have 266 tests. At an alpha of 0.05, you would expect 13.3 false positive p-values. To get 95% confidence interval, you can use the binomial distribution, which gives 7-20 false positive p-values. Accordingly, if the analyses yields fewer than 20 significant p-values, one can assume no significant deviation from HW proportions.</w:t>
      </w:r>
    </w:p>
    <w:p w14:paraId="648C630A" w14:textId="326BDE0A" w:rsidR="00A7647F" w:rsidRDefault="00A7647F" w:rsidP="00DC0F04">
      <w:pPr>
        <w:pStyle w:val="CommentText"/>
      </w:pPr>
      <w:r>
        <w:t>At the moment you apply FDR but still accept significant p-values in a third of the partitions even though you already corrected for multiple testing. But changing methodology now would probably lead to exclude some additional loci in M. florea.</w:t>
      </w:r>
      <w:r w:rsidR="00B748AF">
        <w:t xml:space="preserve"> Although for Myathropa, 11 individuals are very few to estimate HW proportions for, I would have used also 20 individuals and grouped by canton or neighbouring communes if there were barely any communes with 20 samples. </w:t>
      </w:r>
    </w:p>
  </w:comment>
  <w:comment w:id="173" w:author="Author" w:initials="A">
    <w:p w14:paraId="456D4A6E" w14:textId="203C2AB2" w:rsidR="00C0441D" w:rsidRDefault="00C0441D">
      <w:pPr>
        <w:pStyle w:val="CommentText"/>
      </w:pPr>
      <w:r>
        <w:rPr>
          <w:rStyle w:val="CommentReference"/>
        </w:rPr>
        <w:annotationRef/>
      </w:r>
      <w:r>
        <w:t>Include results of these, e.g. as a table for Luxembourg/Cologne and urban/non-urban</w:t>
      </w:r>
    </w:p>
  </w:comment>
  <w:comment w:id="174" w:author="Author" w:initials="A">
    <w:p w14:paraId="3AABE10C" w14:textId="672016DC" w:rsidR="00C0441D" w:rsidRDefault="00C0441D">
      <w:pPr>
        <w:pStyle w:val="CommentText"/>
      </w:pPr>
      <w:r>
        <w:rPr>
          <w:rStyle w:val="CommentReference"/>
        </w:rPr>
        <w:annotationRef/>
      </w:r>
      <w:r>
        <w:t>This is never mentioned again, were there interesting results, delete or report results</w:t>
      </w:r>
    </w:p>
  </w:comment>
  <w:comment w:id="175" w:author="Author" w:initials="A">
    <w:p w14:paraId="68A5DBA0" w14:textId="5C8CCA87" w:rsidR="00C0441D" w:rsidRDefault="00C0441D">
      <w:pPr>
        <w:pStyle w:val="CommentText"/>
      </w:pPr>
      <w:r>
        <w:rPr>
          <w:rStyle w:val="CommentReference"/>
        </w:rPr>
        <w:annotationRef/>
      </w:r>
      <w:r>
        <w:t>What is this? Which genetic distance is this? Add the results in the result section</w:t>
      </w:r>
    </w:p>
  </w:comment>
  <w:comment w:id="190" w:author="Author" w:initials="A">
    <w:p w14:paraId="04E05B25" w14:textId="77777777" w:rsidR="00537624" w:rsidRPr="00AF2558" w:rsidRDefault="00537624" w:rsidP="00537624">
      <w:pPr>
        <w:spacing w:after="0" w:line="240" w:lineRule="auto"/>
        <w:rPr>
          <w:rFonts w:eastAsia="Times New Roman" w:cs="Times New Roman"/>
          <w:szCs w:val="24"/>
        </w:rPr>
      </w:pPr>
      <w:r>
        <w:rPr>
          <w:rStyle w:val="CommentReference"/>
        </w:rPr>
        <w:annotationRef/>
      </w:r>
      <w:r w:rsidRPr="00AF2558">
        <w:rPr>
          <w:rFonts w:eastAsia="Times New Roman" w:cs="Times New Roman"/>
          <w:szCs w:val="24"/>
        </w:rPr>
        <w:t xml:space="preserve">Corander, J., Sirén, J., &amp; Arjas, E. (2008). Bayesian spatial modeling of genetic population structure. </w:t>
      </w:r>
      <w:r w:rsidRPr="00AF2558">
        <w:rPr>
          <w:rFonts w:eastAsia="Times New Roman" w:cs="Times New Roman"/>
          <w:i/>
          <w:iCs/>
          <w:szCs w:val="24"/>
        </w:rPr>
        <w:t>Computational Statistics</w:t>
      </w:r>
      <w:r w:rsidRPr="00AF2558">
        <w:rPr>
          <w:rFonts w:eastAsia="Times New Roman" w:cs="Times New Roman"/>
          <w:szCs w:val="24"/>
        </w:rPr>
        <w:t xml:space="preserve">, </w:t>
      </w:r>
      <w:r w:rsidRPr="00AF2558">
        <w:rPr>
          <w:rFonts w:eastAsia="Times New Roman" w:cs="Times New Roman"/>
          <w:i/>
          <w:iCs/>
          <w:szCs w:val="24"/>
        </w:rPr>
        <w:t>23</w:t>
      </w:r>
      <w:r w:rsidRPr="00AF2558">
        <w:rPr>
          <w:rFonts w:eastAsia="Times New Roman" w:cs="Times New Roman"/>
          <w:szCs w:val="24"/>
        </w:rPr>
        <w:t>(1), 111–129. https://doi.org/10.1007/s00180-007-0072-x</w:t>
      </w:r>
    </w:p>
    <w:p w14:paraId="2E155945" w14:textId="77777777" w:rsidR="00537624" w:rsidRDefault="00537624" w:rsidP="00537624">
      <w:pPr>
        <w:pStyle w:val="CommentText"/>
      </w:pPr>
    </w:p>
  </w:comment>
  <w:comment w:id="196" w:author="Author" w:initials="A">
    <w:p w14:paraId="040E7E74" w14:textId="77777777" w:rsidR="00537624" w:rsidRDefault="00537624" w:rsidP="00537624">
      <w:pPr>
        <w:pStyle w:val="CommentText"/>
      </w:pPr>
      <w:r>
        <w:rPr>
          <w:rStyle w:val="CommentReference"/>
        </w:rPr>
        <w:annotationRef/>
      </w:r>
      <w:r>
        <w:t>This is vague, I suggest removing or specifying for which parameters/settings these recommendations applied to.</w:t>
      </w:r>
    </w:p>
  </w:comment>
  <w:comment w:id="199" w:author="Author" w:initials="A">
    <w:p w14:paraId="3B15E3D2" w14:textId="77777777" w:rsidR="00537624" w:rsidRDefault="00537624" w:rsidP="00537624">
      <w:pPr>
        <w:pStyle w:val="CommentText"/>
      </w:pPr>
      <w:r>
        <w:rPr>
          <w:rStyle w:val="CommentReference"/>
        </w:rPr>
        <w:annotationRef/>
      </w:r>
      <w:r>
        <w:t>Rephrase, e.g. This is a necessary step to avoid overfitting while preserving discrimination power given that the first few components represent most of the genetic variation.</w:t>
      </w:r>
    </w:p>
  </w:comment>
  <w:comment w:id="224" w:author="Author" w:initials="A">
    <w:p w14:paraId="1ADB6210" w14:textId="0B94F917" w:rsidR="00BC7728" w:rsidRDefault="00BC7728">
      <w:pPr>
        <w:pStyle w:val="CommentText"/>
      </w:pPr>
      <w:r>
        <w:rPr>
          <w:rStyle w:val="CommentReference"/>
        </w:rPr>
        <w:annotationRef/>
      </w:r>
      <w:r>
        <w:t>a little too honest</w:t>
      </w:r>
    </w:p>
  </w:comment>
  <w:comment w:id="227" w:author="Author" w:initials="A">
    <w:p w14:paraId="5CB56DCC" w14:textId="077B12F7" w:rsidR="00116356" w:rsidRDefault="00116356" w:rsidP="00116356">
      <w:pPr>
        <w:pStyle w:val="CommentText"/>
      </w:pPr>
      <w:r>
        <w:rPr>
          <w:rStyle w:val="CommentReference"/>
        </w:rPr>
        <w:annotationRef/>
      </w:r>
      <w:r>
        <w:t>Fitzpatrick M, Mokany K, Manion G, Nieto-Lugilde D, Ferrier S (2022). gdm: Generalized Dissimilarity Modeling. R package version 1.5.0-9.1,</w:t>
      </w:r>
    </w:p>
    <w:p w14:paraId="61D98609" w14:textId="37421163" w:rsidR="00116356" w:rsidRDefault="00116356" w:rsidP="00116356">
      <w:pPr>
        <w:pStyle w:val="CommentText"/>
      </w:pPr>
      <w:r>
        <w:t xml:space="preserve">  &lt;https://CRAN.R-project.org/package=gdm&gt;</w:t>
      </w:r>
    </w:p>
  </w:comment>
  <w:comment w:id="228" w:author="Author" w:initials="A">
    <w:p w14:paraId="66D7EFFF" w14:textId="32B55CAC" w:rsidR="00116356" w:rsidRPr="00116356" w:rsidRDefault="00116356">
      <w:pPr>
        <w:pStyle w:val="CommentText"/>
      </w:pPr>
      <w:r>
        <w:rPr>
          <w:rStyle w:val="CommentReference"/>
        </w:rPr>
        <w:annotationRef/>
      </w:r>
      <w:r w:rsidRPr="00116356">
        <w:rPr>
          <w:rFonts w:ascii="Arial" w:hAnsi="Arial" w:cs="Arial"/>
          <w:bCs/>
          <w:color w:val="202124"/>
          <w:shd w:val="clear" w:color="auto" w:fill="FFFFFF"/>
        </w:rPr>
        <w:t>QGIS Development Team (2022).</w:t>
      </w:r>
      <w:r w:rsidRPr="00116356">
        <w:rPr>
          <w:rFonts w:ascii="Arial" w:hAnsi="Arial" w:cs="Arial"/>
          <w:color w:val="202124"/>
          <w:shd w:val="clear" w:color="auto" w:fill="FFFFFF"/>
        </w:rPr>
        <w:t> </w:t>
      </w:r>
      <w:r w:rsidRPr="00116356">
        <w:rPr>
          <w:rFonts w:ascii="Arial" w:hAnsi="Arial" w:cs="Arial"/>
          <w:bCs/>
          <w:color w:val="202124"/>
          <w:shd w:val="clear" w:color="auto" w:fill="FFFFFF"/>
        </w:rPr>
        <w:t>QGIS Geographic Information System.</w:t>
      </w:r>
      <w:r w:rsidRPr="00116356">
        <w:rPr>
          <w:rFonts w:ascii="Arial" w:hAnsi="Arial" w:cs="Arial"/>
          <w:color w:val="202124"/>
          <w:shd w:val="clear" w:color="auto" w:fill="FFFFFF"/>
        </w:rPr>
        <w:t> </w:t>
      </w:r>
      <w:r w:rsidRPr="00116356">
        <w:rPr>
          <w:rFonts w:ascii="Arial" w:hAnsi="Arial" w:cs="Arial"/>
          <w:bCs/>
          <w:color w:val="202124"/>
          <w:shd w:val="clear" w:color="auto" w:fill="FFFFFF"/>
        </w:rPr>
        <w:t>Open Source Geospatial Foundation Project.</w:t>
      </w:r>
      <w:r w:rsidRPr="00116356">
        <w:rPr>
          <w:rFonts w:ascii="Arial" w:hAnsi="Arial" w:cs="Arial"/>
          <w:color w:val="202124"/>
          <w:shd w:val="clear" w:color="auto" w:fill="FFFFFF"/>
        </w:rPr>
        <w:t> </w:t>
      </w:r>
      <w:r w:rsidRPr="00116356">
        <w:rPr>
          <w:rFonts w:ascii="Arial" w:hAnsi="Arial" w:cs="Arial"/>
          <w:bCs/>
          <w:color w:val="202124"/>
          <w:shd w:val="clear" w:color="auto" w:fill="FFFFFF"/>
        </w:rPr>
        <w:t>http://qgis.osgeo.org"</w:t>
      </w:r>
      <w:r w:rsidRPr="00116356">
        <w:rPr>
          <w:rFonts w:ascii="Arial" w:hAnsi="Arial" w:cs="Arial"/>
          <w:color w:val="202124"/>
          <w:shd w:val="clear" w:color="auto" w:fill="FFFFFF"/>
        </w:rPr>
        <w:t>.</w:t>
      </w:r>
    </w:p>
  </w:comment>
  <w:comment w:id="262" w:author="Author" w:initials="A">
    <w:p w14:paraId="0BC53950" w14:textId="09ADF27B" w:rsidR="00FF752D" w:rsidRDefault="00FF752D">
      <w:pPr>
        <w:pStyle w:val="CommentText"/>
      </w:pPr>
      <w:r>
        <w:rPr>
          <w:rStyle w:val="CommentReference"/>
        </w:rPr>
        <w:annotationRef/>
      </w:r>
      <w:r>
        <w:t>Add allelic richness results, FST, compare urban/non-</w:t>
      </w:r>
      <w:r w:rsidR="00C0441D">
        <w:t>urban genetic diversity etc see your methods</w:t>
      </w:r>
    </w:p>
  </w:comment>
  <w:comment w:id="309" w:author="Author" w:initials="A">
    <w:p w14:paraId="1128EDAA" w14:textId="77777777" w:rsidR="00BA40E3" w:rsidRDefault="00BA40E3" w:rsidP="00BA40E3">
      <w:pPr>
        <w:pStyle w:val="CommentText"/>
      </w:pPr>
      <w:r>
        <w:rPr>
          <w:rStyle w:val="CommentReference"/>
        </w:rPr>
        <w:annotationRef/>
      </w:r>
      <w:r>
        <w:t>When submitting for publication you need to generate plots with integrated axes labels and large label font sizes. What do left and right panels refer to?</w:t>
      </w:r>
    </w:p>
  </w:comment>
  <w:comment w:id="348" w:author="Author" w:initials="A">
    <w:p w14:paraId="3936B9C8" w14:textId="77777777" w:rsidR="00CB6EA2" w:rsidRDefault="00CB6EA2">
      <w:pPr>
        <w:pStyle w:val="CommentText"/>
      </w:pPr>
      <w:r>
        <w:rPr>
          <w:rStyle w:val="CommentReference"/>
        </w:rPr>
        <w:annotationRef/>
      </w:r>
      <w:r>
        <w:t xml:space="preserve">@Alain: as per your guide, it is better to visualize the real distribution of values across runs, rather than the mean and sd. Could you please send me the plotting script you have? </w:t>
      </w:r>
    </w:p>
  </w:comment>
  <w:comment w:id="398" w:author="Author" w:initials="A">
    <w:p w14:paraId="69CBC694" w14:textId="7148D714" w:rsidR="00C90829" w:rsidRDefault="00C90829">
      <w:pPr>
        <w:pStyle w:val="CommentText"/>
      </w:pPr>
      <w:r>
        <w:rPr>
          <w:rStyle w:val="CommentReference"/>
        </w:rPr>
        <w:annotationRef/>
      </w:r>
      <w:r>
        <w:t xml:space="preserve">I would rephrase this, otherwise you need to justify what you mean with recent, if an area was urbanized 10 years would that be recent enough to expect differentiation, how many generations and how much gene flow would be needed to see an effect?? Plus all we show is that we failed to reject the null hypothesis of panmixia, the landscape can still affect gene flow, but likely current levels of gene flow compensate for genetic drift so we don’t observe the differentiation, but there can still be an effect at a scale we didn’t measure. </w:t>
      </w:r>
    </w:p>
  </w:comment>
  <w:comment w:id="400" w:author="Author" w:initials="A">
    <w:p w14:paraId="66CAD81D" w14:textId="4616BAC1" w:rsidR="00BC7728" w:rsidRPr="00C90829" w:rsidRDefault="00BC7728">
      <w:pPr>
        <w:pStyle w:val="CommentText"/>
      </w:pPr>
      <w:r>
        <w:rPr>
          <w:rStyle w:val="CommentReference"/>
        </w:rPr>
        <w:annotationRef/>
      </w:r>
      <w:r w:rsidRPr="00C90829">
        <w:t>Change</w:t>
      </w:r>
    </w:p>
  </w:comment>
  <w:comment w:id="401" w:author="Author" w:initials="A">
    <w:p w14:paraId="08CEA263" w14:textId="7AD00140" w:rsidR="00C90829" w:rsidRDefault="00C90829">
      <w:pPr>
        <w:pStyle w:val="CommentText"/>
      </w:pPr>
      <w:r>
        <w:rPr>
          <w:rStyle w:val="CommentReference"/>
        </w:rPr>
        <w:annotationRef/>
      </w:r>
      <w:r>
        <w:t>I would delete this, simply report that STRUCTURE suggested K = 1, no need to discuss other clustering solutions.</w:t>
      </w:r>
    </w:p>
  </w:comment>
  <w:comment w:id="402" w:author="Author" w:initials="A">
    <w:p w14:paraId="2EE6BE1F" w14:textId="7EFD92B4" w:rsidR="009E22E3" w:rsidRDefault="009E22E3">
      <w:pPr>
        <w:pStyle w:val="CommentText"/>
      </w:pPr>
      <w:r>
        <w:rPr>
          <w:rStyle w:val="CommentReference"/>
        </w:rPr>
        <w:annotationRef/>
      </w:r>
      <w:r>
        <w:t xml:space="preserve">Failure to reject panmixia is not necessarily evidence for a single panmictic population; you need to discuss other possibilities, e.g. the effect of large effective population sizes on genetic drift vs gene flow, the power of the genetic markers/ effect size; and put it in context of other insect studies that investigated genetic structure at such a small spatial scale. </w:t>
      </w:r>
    </w:p>
  </w:comment>
  <w:comment w:id="405" w:author="Author" w:initials="A">
    <w:p w14:paraId="1B39B95E" w14:textId="77777777" w:rsidR="00BC7728" w:rsidRPr="003B2190" w:rsidRDefault="00BC7728" w:rsidP="003B2190">
      <w:pPr>
        <w:spacing w:after="0" w:line="240" w:lineRule="auto"/>
        <w:rPr>
          <w:rFonts w:eastAsia="Times New Roman" w:cs="Times New Roman"/>
          <w:szCs w:val="24"/>
        </w:rPr>
      </w:pPr>
      <w:r>
        <w:rPr>
          <w:rStyle w:val="CommentReference"/>
        </w:rPr>
        <w:annotationRef/>
      </w:r>
      <w:r w:rsidRPr="003B2190">
        <w:rPr>
          <w:rFonts w:eastAsia="Times New Roman" w:cs="Times New Roman"/>
          <w:szCs w:val="24"/>
          <w:lang w:val="de-DE"/>
        </w:rPr>
        <w:t xml:space="preserve">Glück, M., Geue, J. C., &amp; Thomassen, H. A. (2022). </w:t>
      </w:r>
      <w:r w:rsidRPr="003B2190">
        <w:rPr>
          <w:rFonts w:eastAsia="Times New Roman" w:cs="Times New Roman"/>
          <w:szCs w:val="24"/>
        </w:rPr>
        <w:t xml:space="preserve">Environmental differences explain subtle yet detectable genetic structure in a widespread pollinator. </w:t>
      </w:r>
      <w:r w:rsidRPr="003B2190">
        <w:rPr>
          <w:rFonts w:eastAsia="Times New Roman" w:cs="Times New Roman"/>
          <w:i/>
          <w:iCs/>
          <w:szCs w:val="24"/>
        </w:rPr>
        <w:t>BMC Ecology and Evolution</w:t>
      </w:r>
      <w:r w:rsidRPr="003B2190">
        <w:rPr>
          <w:rFonts w:eastAsia="Times New Roman" w:cs="Times New Roman"/>
          <w:szCs w:val="24"/>
        </w:rPr>
        <w:t xml:space="preserve">, </w:t>
      </w:r>
      <w:r w:rsidRPr="003B2190">
        <w:rPr>
          <w:rFonts w:eastAsia="Times New Roman" w:cs="Times New Roman"/>
          <w:i/>
          <w:iCs/>
          <w:szCs w:val="24"/>
        </w:rPr>
        <w:t>22</w:t>
      </w:r>
      <w:r w:rsidRPr="003B2190">
        <w:rPr>
          <w:rFonts w:eastAsia="Times New Roman" w:cs="Times New Roman"/>
          <w:szCs w:val="24"/>
        </w:rPr>
        <w:t>(1), 1–16. https://doi.org/10.1186/s12862-022-01963-5</w:t>
      </w:r>
    </w:p>
    <w:p w14:paraId="26E8401C" w14:textId="36F02C2B" w:rsidR="00BC7728" w:rsidRDefault="00BC7728">
      <w:pPr>
        <w:pStyle w:val="CommentText"/>
      </w:pPr>
    </w:p>
  </w:comment>
  <w:comment w:id="412" w:author="Author" w:initials="A">
    <w:p w14:paraId="68F7F1CE" w14:textId="16FB9951" w:rsidR="002D6F2D" w:rsidRDefault="002D6F2D">
      <w:pPr>
        <w:pStyle w:val="CommentText"/>
      </w:pPr>
      <w:r>
        <w:rPr>
          <w:rStyle w:val="CommentReference"/>
        </w:rPr>
        <w:annotationRef/>
      </w:r>
      <w:r>
        <w:t>I suggest deleting this because you removed this part of the DAPC analysis and don’t need to discuss this aspect of STRUCTURE. STRUCTURE is known to not perform well with IBD and low genetic differentiation</w:t>
      </w:r>
      <w:r w:rsidR="00875563">
        <w:t>, so in those situation one wants to use alternative methods with higher power to detect differentiation.</w:t>
      </w:r>
    </w:p>
  </w:comment>
  <w:comment w:id="418" w:author="Author" w:initials="A">
    <w:p w14:paraId="6B789816" w14:textId="323566DA" w:rsidR="00875563" w:rsidRDefault="00875563">
      <w:pPr>
        <w:pStyle w:val="CommentText"/>
      </w:pPr>
      <w:r>
        <w:rPr>
          <w:rStyle w:val="CommentReference"/>
        </w:rPr>
        <w:annotationRef/>
      </w:r>
      <w:r>
        <w:t>How did urban/rural genetic diversity compare in our dataset?</w:t>
      </w:r>
    </w:p>
  </w:comment>
  <w:comment w:id="419" w:author="Author" w:initials="A">
    <w:p w14:paraId="36E35617" w14:textId="7639A2F9" w:rsidR="00BC7728" w:rsidRDefault="00BC7728">
      <w:pPr>
        <w:pStyle w:val="CommentText"/>
      </w:pPr>
      <w:r>
        <w:rPr>
          <w:rStyle w:val="CommentReference"/>
        </w:rPr>
        <w:annotationRef/>
      </w:r>
      <w:r>
        <w:t>Gene flow might still be lower, but still high enough to offset effect of genetic drift</w:t>
      </w:r>
    </w:p>
  </w:comment>
  <w:comment w:id="422" w:author="Author" w:initials="A">
    <w:p w14:paraId="64C58683" w14:textId="3D72CA5D" w:rsidR="00BC7728" w:rsidRDefault="00BC7728">
      <w:pPr>
        <w:pStyle w:val="CommentText"/>
      </w:pPr>
      <w:r>
        <w:rPr>
          <w:rStyle w:val="CommentReference"/>
        </w:rPr>
        <w:annotationRef/>
      </w:r>
      <w:r>
        <w:t>But did urban areas have lower genetic diversity?</w:t>
      </w:r>
    </w:p>
  </w:comment>
  <w:comment w:id="423" w:author="Author" w:initials="A">
    <w:p w14:paraId="571064D3" w14:textId="740F7376" w:rsidR="00875563" w:rsidRDefault="00875563">
      <w:pPr>
        <w:pStyle w:val="CommentText"/>
      </w:pPr>
      <w:r>
        <w:rPr>
          <w:rStyle w:val="CommentReference"/>
        </w:rPr>
        <w:annotationRef/>
      </w:r>
      <w:r>
        <w:t>Speculative. I would test if there was indeed lower genetic diversity in cities before making such statements.</w:t>
      </w:r>
    </w:p>
  </w:comment>
  <w:comment w:id="424" w:author="Author" w:initials="A">
    <w:p w14:paraId="6C8EFA95" w14:textId="0692229F" w:rsidR="00BC7728" w:rsidRDefault="00BC7728">
      <w:pPr>
        <w:pStyle w:val="CommentText"/>
      </w:pPr>
      <w:r>
        <w:rPr>
          <w:rStyle w:val="CommentReference"/>
        </w:rPr>
        <w:annotationRef/>
      </w:r>
      <w:r>
        <w:t>Interesting but do</w:t>
      </w:r>
      <w:r w:rsidR="00875563">
        <w:t>esn’t fit with study objectives in my opinion, maybe shorten?</w:t>
      </w:r>
    </w:p>
  </w:comment>
  <w:comment w:id="427" w:author="Author" w:initials="A">
    <w:p w14:paraId="6F8AEE4D" w14:textId="71B758AE" w:rsidR="00875563" w:rsidRDefault="00875563">
      <w:pPr>
        <w:pStyle w:val="CommentText"/>
      </w:pPr>
      <w:r>
        <w:rPr>
          <w:rStyle w:val="CommentReference"/>
        </w:rPr>
        <w:annotationRef/>
      </w:r>
      <w:r>
        <w:t>Does the government need to be thanked for this?</w:t>
      </w:r>
    </w:p>
  </w:comment>
  <w:comment w:id="472" w:author="Author" w:initials="A">
    <w:p w14:paraId="0062D548" w14:textId="04EA9815" w:rsidR="00875563" w:rsidRDefault="00875563">
      <w:pPr>
        <w:pStyle w:val="CommentText"/>
      </w:pPr>
      <w:r>
        <w:rPr>
          <w:rStyle w:val="CommentReference"/>
        </w:rPr>
        <w:annotationRef/>
      </w:r>
      <w:r>
        <w:t>Make names consistent with the ones in Sup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8C64C4" w15:done="0"/>
  <w15:commentEx w15:paraId="765DAC98" w15:done="0"/>
  <w15:commentEx w15:paraId="06B4DF40" w15:done="0"/>
  <w15:commentEx w15:paraId="54D3CE6C" w15:done="0"/>
  <w15:commentEx w15:paraId="0FD224BA" w15:done="0"/>
  <w15:commentEx w15:paraId="1952A361" w15:done="0"/>
  <w15:commentEx w15:paraId="342EA75B" w15:done="0"/>
  <w15:commentEx w15:paraId="4310EF8D" w15:done="0"/>
  <w15:commentEx w15:paraId="2C8C80AC" w15:done="0"/>
  <w15:commentEx w15:paraId="3115F075" w15:done="0"/>
  <w15:commentEx w15:paraId="5B4A52B2" w15:done="0"/>
  <w15:commentEx w15:paraId="1204A25D" w15:done="0"/>
  <w15:commentEx w15:paraId="56D5861A" w15:paraIdParent="1204A25D" w15:done="0"/>
  <w15:commentEx w15:paraId="21B5C43A" w15:done="0"/>
  <w15:commentEx w15:paraId="53DDAA30" w15:done="0"/>
  <w15:commentEx w15:paraId="47D611C0" w15:done="0"/>
  <w15:commentEx w15:paraId="648C630A" w15:done="0"/>
  <w15:commentEx w15:paraId="456D4A6E" w15:done="0"/>
  <w15:commentEx w15:paraId="3AABE10C" w15:done="0"/>
  <w15:commentEx w15:paraId="68A5DBA0" w15:done="0"/>
  <w15:commentEx w15:paraId="2E155945" w15:done="0"/>
  <w15:commentEx w15:paraId="040E7E74" w15:done="0"/>
  <w15:commentEx w15:paraId="3B15E3D2" w15:done="0"/>
  <w15:commentEx w15:paraId="1ADB6210" w15:done="0"/>
  <w15:commentEx w15:paraId="61D98609" w15:done="0"/>
  <w15:commentEx w15:paraId="66D7EFFF" w15:done="0"/>
  <w15:commentEx w15:paraId="0BC53950" w15:done="0"/>
  <w15:commentEx w15:paraId="1128EDAA" w15:done="0"/>
  <w15:commentEx w15:paraId="3936B9C8" w15:done="0"/>
  <w15:commentEx w15:paraId="69CBC694" w15:done="0"/>
  <w15:commentEx w15:paraId="66CAD81D" w15:done="0"/>
  <w15:commentEx w15:paraId="08CEA263" w15:done="0"/>
  <w15:commentEx w15:paraId="2EE6BE1F" w15:done="0"/>
  <w15:commentEx w15:paraId="26E8401C" w15:done="0"/>
  <w15:commentEx w15:paraId="68F7F1CE" w15:done="0"/>
  <w15:commentEx w15:paraId="6B789816" w15:done="0"/>
  <w15:commentEx w15:paraId="36E35617" w15:done="0"/>
  <w15:commentEx w15:paraId="64C58683" w15:done="0"/>
  <w15:commentEx w15:paraId="571064D3" w15:done="0"/>
  <w15:commentEx w15:paraId="6C8EFA95" w15:done="0"/>
  <w15:commentEx w15:paraId="6F8AEE4D" w15:done="0"/>
  <w15:commentEx w15:paraId="0062D5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036D54F1" w16cid:durableId="274A51EE"/>
  <w16cid:commentId w16cid:paraId="7E1BB5B0" w16cid:durableId="2716AB71"/>
  <w16cid:commentId w16cid:paraId="486D0DDE" w16cid:durableId="274A3F07"/>
  <w16cid:commentId w16cid:paraId="53DDAA30" w16cid:durableId="274A3F08"/>
  <w16cid:commentId w16cid:paraId="7D3817C2" w16cid:durableId="274A3F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B22579" w14:textId="77777777" w:rsidR="00A2365B" w:rsidRDefault="00A2365B" w:rsidP="001E1E6D">
      <w:pPr>
        <w:spacing w:after="0" w:line="240" w:lineRule="auto"/>
      </w:pPr>
      <w:r>
        <w:separator/>
      </w:r>
    </w:p>
  </w:endnote>
  <w:endnote w:type="continuationSeparator" w:id="0">
    <w:p w14:paraId="78340280" w14:textId="77777777" w:rsidR="00A2365B" w:rsidRDefault="00A2365B" w:rsidP="001E1E6D">
      <w:pPr>
        <w:spacing w:after="0" w:line="240" w:lineRule="auto"/>
      </w:pPr>
      <w:r>
        <w:continuationSeparator/>
      </w:r>
    </w:p>
  </w:endnote>
  <w:endnote w:type="continuationNotice" w:id="1">
    <w:p w14:paraId="7D1C5FD4" w14:textId="77777777" w:rsidR="00A2365B" w:rsidRDefault="00A2365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588DAF8B" w:rsidR="00BC7728" w:rsidRDefault="00BC7728">
        <w:pPr>
          <w:pStyle w:val="Footer"/>
          <w:jc w:val="right"/>
        </w:pPr>
        <w:r>
          <w:fldChar w:fldCharType="begin"/>
        </w:r>
        <w:r>
          <w:instrText xml:space="preserve"> PAGE   \* MERGEFORMAT </w:instrText>
        </w:r>
        <w:r>
          <w:fldChar w:fldCharType="separate"/>
        </w:r>
        <w:r w:rsidR="009014FD">
          <w:rPr>
            <w:noProof/>
          </w:rPr>
          <w:t>3</w:t>
        </w:r>
        <w:r>
          <w:rPr>
            <w:noProof/>
          </w:rPr>
          <w:fldChar w:fldCharType="end"/>
        </w:r>
      </w:p>
    </w:sdtContent>
  </w:sdt>
  <w:p w14:paraId="12BA5F2B" w14:textId="77777777" w:rsidR="00BC7728" w:rsidRDefault="00BC77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AB7EE0" w14:textId="77777777" w:rsidR="00A2365B" w:rsidRDefault="00A2365B" w:rsidP="001E1E6D">
      <w:pPr>
        <w:spacing w:after="0" w:line="240" w:lineRule="auto"/>
      </w:pPr>
      <w:r>
        <w:separator/>
      </w:r>
    </w:p>
  </w:footnote>
  <w:footnote w:type="continuationSeparator" w:id="0">
    <w:p w14:paraId="7D61179F" w14:textId="77777777" w:rsidR="00A2365B" w:rsidRDefault="00A2365B" w:rsidP="001E1E6D">
      <w:pPr>
        <w:spacing w:after="0" w:line="240" w:lineRule="auto"/>
      </w:pPr>
      <w:r>
        <w:continuationSeparator/>
      </w:r>
    </w:p>
  </w:footnote>
  <w:footnote w:type="continuationNotice" w:id="1">
    <w:p w14:paraId="36F24D4A" w14:textId="77777777" w:rsidR="00A2365B" w:rsidRDefault="00A2365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265A9D" w14:textId="77777777" w:rsidR="009014FD" w:rsidRDefault="009014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removePersonalInformation/>
  <w:removeDateAndTime/>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0"/>
  <w:activeWritingStyle w:appName="MSWord" w:lang="de-DE" w:vendorID="64" w:dllVersion="131078" w:nlCheck="1" w:checkStyle="0"/>
  <w:activeWritingStyle w:appName="MSWord" w:lang="de-LU" w:vendorID="64" w:dllVersion="131078" w:nlCheck="1" w:checkStyle="0"/>
  <w:activeWritingStyle w:appName="MSWord" w:lang="fr-LU" w:vendorID="64" w:dllVersion="131078" w:nlCheck="1" w:checkStyle="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1874"/>
    <w:rsid w:val="000071E4"/>
    <w:rsid w:val="00007B93"/>
    <w:rsid w:val="00012CE8"/>
    <w:rsid w:val="000168A2"/>
    <w:rsid w:val="00016C01"/>
    <w:rsid w:val="000172CF"/>
    <w:rsid w:val="00020207"/>
    <w:rsid w:val="000211A1"/>
    <w:rsid w:val="00026F81"/>
    <w:rsid w:val="0002780C"/>
    <w:rsid w:val="00032E08"/>
    <w:rsid w:val="00036544"/>
    <w:rsid w:val="00037499"/>
    <w:rsid w:val="00041655"/>
    <w:rsid w:val="00042AA8"/>
    <w:rsid w:val="000451BB"/>
    <w:rsid w:val="0005213E"/>
    <w:rsid w:val="00056907"/>
    <w:rsid w:val="0006107C"/>
    <w:rsid w:val="00063465"/>
    <w:rsid w:val="000646F3"/>
    <w:rsid w:val="000673D4"/>
    <w:rsid w:val="0007520E"/>
    <w:rsid w:val="00081D01"/>
    <w:rsid w:val="00084ABD"/>
    <w:rsid w:val="00084FC3"/>
    <w:rsid w:val="00091236"/>
    <w:rsid w:val="0009538A"/>
    <w:rsid w:val="000963BF"/>
    <w:rsid w:val="000968B8"/>
    <w:rsid w:val="000A369C"/>
    <w:rsid w:val="000B0738"/>
    <w:rsid w:val="000B1DB9"/>
    <w:rsid w:val="000B262E"/>
    <w:rsid w:val="000B2CB3"/>
    <w:rsid w:val="000B5A77"/>
    <w:rsid w:val="000B5C6C"/>
    <w:rsid w:val="000B7535"/>
    <w:rsid w:val="000C0CF5"/>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60C3"/>
    <w:rsid w:val="00137708"/>
    <w:rsid w:val="00140123"/>
    <w:rsid w:val="0014047B"/>
    <w:rsid w:val="00142FD0"/>
    <w:rsid w:val="00147F07"/>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81B79"/>
    <w:rsid w:val="00185B82"/>
    <w:rsid w:val="00186566"/>
    <w:rsid w:val="001866A0"/>
    <w:rsid w:val="001A0117"/>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407E8"/>
    <w:rsid w:val="00243DBA"/>
    <w:rsid w:val="0024761A"/>
    <w:rsid w:val="00250BB6"/>
    <w:rsid w:val="00254EE3"/>
    <w:rsid w:val="002561D9"/>
    <w:rsid w:val="00256D61"/>
    <w:rsid w:val="00261396"/>
    <w:rsid w:val="00263B07"/>
    <w:rsid w:val="00265C11"/>
    <w:rsid w:val="00267577"/>
    <w:rsid w:val="0027098E"/>
    <w:rsid w:val="00273555"/>
    <w:rsid w:val="002749E1"/>
    <w:rsid w:val="002764CE"/>
    <w:rsid w:val="0027716E"/>
    <w:rsid w:val="002820B3"/>
    <w:rsid w:val="00293122"/>
    <w:rsid w:val="002933DE"/>
    <w:rsid w:val="00293A84"/>
    <w:rsid w:val="002958A5"/>
    <w:rsid w:val="002975CD"/>
    <w:rsid w:val="002A1F11"/>
    <w:rsid w:val="002A33E9"/>
    <w:rsid w:val="002A45C9"/>
    <w:rsid w:val="002B01EC"/>
    <w:rsid w:val="002C2843"/>
    <w:rsid w:val="002C3192"/>
    <w:rsid w:val="002C4857"/>
    <w:rsid w:val="002C5C2B"/>
    <w:rsid w:val="002C63EF"/>
    <w:rsid w:val="002C6FBA"/>
    <w:rsid w:val="002C7B2D"/>
    <w:rsid w:val="002D45FA"/>
    <w:rsid w:val="002D46A5"/>
    <w:rsid w:val="002D6F2D"/>
    <w:rsid w:val="002E4AC4"/>
    <w:rsid w:val="002E6395"/>
    <w:rsid w:val="002E69EC"/>
    <w:rsid w:val="002E734F"/>
    <w:rsid w:val="002F2995"/>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BFF"/>
    <w:rsid w:val="00323C3B"/>
    <w:rsid w:val="0032742B"/>
    <w:rsid w:val="00330BE7"/>
    <w:rsid w:val="00331CF0"/>
    <w:rsid w:val="00336714"/>
    <w:rsid w:val="0034214F"/>
    <w:rsid w:val="00344274"/>
    <w:rsid w:val="00345EE0"/>
    <w:rsid w:val="003544EA"/>
    <w:rsid w:val="00355D79"/>
    <w:rsid w:val="003641EA"/>
    <w:rsid w:val="003715BB"/>
    <w:rsid w:val="003738E5"/>
    <w:rsid w:val="00375753"/>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C9B"/>
    <w:rsid w:val="003C6F7C"/>
    <w:rsid w:val="003C7475"/>
    <w:rsid w:val="003D1680"/>
    <w:rsid w:val="003D24A2"/>
    <w:rsid w:val="003D3B4E"/>
    <w:rsid w:val="003D68F6"/>
    <w:rsid w:val="003D6EAF"/>
    <w:rsid w:val="003E28E4"/>
    <w:rsid w:val="003E34C1"/>
    <w:rsid w:val="003E4714"/>
    <w:rsid w:val="003F191B"/>
    <w:rsid w:val="003F3CD1"/>
    <w:rsid w:val="003F4671"/>
    <w:rsid w:val="003F4DD2"/>
    <w:rsid w:val="003F591F"/>
    <w:rsid w:val="003F7365"/>
    <w:rsid w:val="0040773A"/>
    <w:rsid w:val="004139F1"/>
    <w:rsid w:val="004178A9"/>
    <w:rsid w:val="00422AF5"/>
    <w:rsid w:val="00436105"/>
    <w:rsid w:val="004366C6"/>
    <w:rsid w:val="00437A70"/>
    <w:rsid w:val="00442A50"/>
    <w:rsid w:val="00444634"/>
    <w:rsid w:val="00445354"/>
    <w:rsid w:val="00453707"/>
    <w:rsid w:val="00455797"/>
    <w:rsid w:val="00463806"/>
    <w:rsid w:val="00463D7C"/>
    <w:rsid w:val="00475EE8"/>
    <w:rsid w:val="00480B08"/>
    <w:rsid w:val="004866D5"/>
    <w:rsid w:val="00490598"/>
    <w:rsid w:val="004937A4"/>
    <w:rsid w:val="004966DF"/>
    <w:rsid w:val="004A34B4"/>
    <w:rsid w:val="004A3BDF"/>
    <w:rsid w:val="004A7CCA"/>
    <w:rsid w:val="004B144A"/>
    <w:rsid w:val="004C1C22"/>
    <w:rsid w:val="004C2CEB"/>
    <w:rsid w:val="004C4610"/>
    <w:rsid w:val="004D4FD0"/>
    <w:rsid w:val="004E191E"/>
    <w:rsid w:val="004E1993"/>
    <w:rsid w:val="004E41E0"/>
    <w:rsid w:val="004E4302"/>
    <w:rsid w:val="004E5F81"/>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532"/>
    <w:rsid w:val="00537624"/>
    <w:rsid w:val="00546B6C"/>
    <w:rsid w:val="00551B3A"/>
    <w:rsid w:val="00563CE5"/>
    <w:rsid w:val="005652F2"/>
    <w:rsid w:val="00566FD9"/>
    <w:rsid w:val="00567A1A"/>
    <w:rsid w:val="00571633"/>
    <w:rsid w:val="0057563D"/>
    <w:rsid w:val="00576900"/>
    <w:rsid w:val="005803F9"/>
    <w:rsid w:val="00582A5D"/>
    <w:rsid w:val="00583F84"/>
    <w:rsid w:val="00586447"/>
    <w:rsid w:val="005868ED"/>
    <w:rsid w:val="005911C0"/>
    <w:rsid w:val="005919DF"/>
    <w:rsid w:val="0059396D"/>
    <w:rsid w:val="005943E7"/>
    <w:rsid w:val="005966D4"/>
    <w:rsid w:val="00597D43"/>
    <w:rsid w:val="005A14F0"/>
    <w:rsid w:val="005A278A"/>
    <w:rsid w:val="005A6210"/>
    <w:rsid w:val="005A64CB"/>
    <w:rsid w:val="005A787B"/>
    <w:rsid w:val="005B3379"/>
    <w:rsid w:val="005B55B5"/>
    <w:rsid w:val="005B5671"/>
    <w:rsid w:val="005B7760"/>
    <w:rsid w:val="005C0B5C"/>
    <w:rsid w:val="005C10E1"/>
    <w:rsid w:val="005C3158"/>
    <w:rsid w:val="005C38C0"/>
    <w:rsid w:val="005D347F"/>
    <w:rsid w:val="005E357A"/>
    <w:rsid w:val="005E37F6"/>
    <w:rsid w:val="005E6B61"/>
    <w:rsid w:val="005F1C2F"/>
    <w:rsid w:val="005F462A"/>
    <w:rsid w:val="005F4EDF"/>
    <w:rsid w:val="005F5810"/>
    <w:rsid w:val="005F5E49"/>
    <w:rsid w:val="005F7290"/>
    <w:rsid w:val="00601E28"/>
    <w:rsid w:val="00602B8B"/>
    <w:rsid w:val="00602C35"/>
    <w:rsid w:val="00602D3A"/>
    <w:rsid w:val="00604B51"/>
    <w:rsid w:val="006104F9"/>
    <w:rsid w:val="006150F2"/>
    <w:rsid w:val="00615B93"/>
    <w:rsid w:val="0062284B"/>
    <w:rsid w:val="00623A8B"/>
    <w:rsid w:val="00626200"/>
    <w:rsid w:val="00627DCE"/>
    <w:rsid w:val="006339BE"/>
    <w:rsid w:val="00636AF0"/>
    <w:rsid w:val="00636BB1"/>
    <w:rsid w:val="00637938"/>
    <w:rsid w:val="0064328D"/>
    <w:rsid w:val="006577A9"/>
    <w:rsid w:val="006705B0"/>
    <w:rsid w:val="00670DB0"/>
    <w:rsid w:val="006750AF"/>
    <w:rsid w:val="00675EBE"/>
    <w:rsid w:val="00680903"/>
    <w:rsid w:val="006809BE"/>
    <w:rsid w:val="00681ED5"/>
    <w:rsid w:val="00682835"/>
    <w:rsid w:val="006832AD"/>
    <w:rsid w:val="00691E49"/>
    <w:rsid w:val="00692790"/>
    <w:rsid w:val="006959BA"/>
    <w:rsid w:val="00695C09"/>
    <w:rsid w:val="006A2B5C"/>
    <w:rsid w:val="006B1091"/>
    <w:rsid w:val="006B35C6"/>
    <w:rsid w:val="006B3B09"/>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4929"/>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6812"/>
    <w:rsid w:val="008877BD"/>
    <w:rsid w:val="008879D2"/>
    <w:rsid w:val="0089101A"/>
    <w:rsid w:val="00897E0A"/>
    <w:rsid w:val="008A1DC2"/>
    <w:rsid w:val="008A5082"/>
    <w:rsid w:val="008A5972"/>
    <w:rsid w:val="008A7189"/>
    <w:rsid w:val="008A74F9"/>
    <w:rsid w:val="008A7998"/>
    <w:rsid w:val="008B07F2"/>
    <w:rsid w:val="008B17F5"/>
    <w:rsid w:val="008B1819"/>
    <w:rsid w:val="008C163B"/>
    <w:rsid w:val="008C444A"/>
    <w:rsid w:val="008C5F0F"/>
    <w:rsid w:val="008D49EC"/>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4FD"/>
    <w:rsid w:val="00901AB9"/>
    <w:rsid w:val="0090696D"/>
    <w:rsid w:val="0091056A"/>
    <w:rsid w:val="00910779"/>
    <w:rsid w:val="00913306"/>
    <w:rsid w:val="00920804"/>
    <w:rsid w:val="00920AAC"/>
    <w:rsid w:val="0092114A"/>
    <w:rsid w:val="00927A67"/>
    <w:rsid w:val="00933051"/>
    <w:rsid w:val="009344A9"/>
    <w:rsid w:val="0093680B"/>
    <w:rsid w:val="0093712A"/>
    <w:rsid w:val="00940C28"/>
    <w:rsid w:val="00941A24"/>
    <w:rsid w:val="00942DD8"/>
    <w:rsid w:val="00943E08"/>
    <w:rsid w:val="0094407B"/>
    <w:rsid w:val="00944BEF"/>
    <w:rsid w:val="00952767"/>
    <w:rsid w:val="009541B6"/>
    <w:rsid w:val="00960A6C"/>
    <w:rsid w:val="009626DC"/>
    <w:rsid w:val="00965DCE"/>
    <w:rsid w:val="00967E5E"/>
    <w:rsid w:val="00970970"/>
    <w:rsid w:val="009722A5"/>
    <w:rsid w:val="00974BF7"/>
    <w:rsid w:val="00976057"/>
    <w:rsid w:val="009767CB"/>
    <w:rsid w:val="00977992"/>
    <w:rsid w:val="009802B6"/>
    <w:rsid w:val="00981423"/>
    <w:rsid w:val="009826ED"/>
    <w:rsid w:val="009874C5"/>
    <w:rsid w:val="00992412"/>
    <w:rsid w:val="009955F0"/>
    <w:rsid w:val="009965BE"/>
    <w:rsid w:val="00996A9D"/>
    <w:rsid w:val="009A1A0A"/>
    <w:rsid w:val="009A26C0"/>
    <w:rsid w:val="009A6F39"/>
    <w:rsid w:val="009A798F"/>
    <w:rsid w:val="009B11DE"/>
    <w:rsid w:val="009B1F4A"/>
    <w:rsid w:val="009B4D8A"/>
    <w:rsid w:val="009B5004"/>
    <w:rsid w:val="009B5AA2"/>
    <w:rsid w:val="009C1C3A"/>
    <w:rsid w:val="009C2BFB"/>
    <w:rsid w:val="009C3DBF"/>
    <w:rsid w:val="009C7096"/>
    <w:rsid w:val="009D0044"/>
    <w:rsid w:val="009D20B1"/>
    <w:rsid w:val="009D3401"/>
    <w:rsid w:val="009D42EE"/>
    <w:rsid w:val="009D4D87"/>
    <w:rsid w:val="009D660C"/>
    <w:rsid w:val="009E22E3"/>
    <w:rsid w:val="009E5EEF"/>
    <w:rsid w:val="009E7585"/>
    <w:rsid w:val="009F4D9B"/>
    <w:rsid w:val="009F6975"/>
    <w:rsid w:val="009F7E71"/>
    <w:rsid w:val="00A02467"/>
    <w:rsid w:val="00A028A4"/>
    <w:rsid w:val="00A05CC9"/>
    <w:rsid w:val="00A06ACD"/>
    <w:rsid w:val="00A215A4"/>
    <w:rsid w:val="00A22CD3"/>
    <w:rsid w:val="00A2365B"/>
    <w:rsid w:val="00A24A4C"/>
    <w:rsid w:val="00A2784D"/>
    <w:rsid w:val="00A31406"/>
    <w:rsid w:val="00A33B45"/>
    <w:rsid w:val="00A36BC4"/>
    <w:rsid w:val="00A42945"/>
    <w:rsid w:val="00A4653C"/>
    <w:rsid w:val="00A57A05"/>
    <w:rsid w:val="00A61574"/>
    <w:rsid w:val="00A61678"/>
    <w:rsid w:val="00A659B3"/>
    <w:rsid w:val="00A70415"/>
    <w:rsid w:val="00A74987"/>
    <w:rsid w:val="00A7647F"/>
    <w:rsid w:val="00A774EB"/>
    <w:rsid w:val="00A77FA7"/>
    <w:rsid w:val="00A801DF"/>
    <w:rsid w:val="00A80E79"/>
    <w:rsid w:val="00A90A2B"/>
    <w:rsid w:val="00A90C03"/>
    <w:rsid w:val="00A90F45"/>
    <w:rsid w:val="00A91733"/>
    <w:rsid w:val="00A93BAB"/>
    <w:rsid w:val="00A93CCF"/>
    <w:rsid w:val="00A966FF"/>
    <w:rsid w:val="00AB1444"/>
    <w:rsid w:val="00AB227D"/>
    <w:rsid w:val="00AB5C5F"/>
    <w:rsid w:val="00AC300B"/>
    <w:rsid w:val="00AD0696"/>
    <w:rsid w:val="00AD3BD8"/>
    <w:rsid w:val="00AD47E5"/>
    <w:rsid w:val="00AE0B66"/>
    <w:rsid w:val="00AE3450"/>
    <w:rsid w:val="00AF1813"/>
    <w:rsid w:val="00AF1C54"/>
    <w:rsid w:val="00AF2558"/>
    <w:rsid w:val="00B06AF2"/>
    <w:rsid w:val="00B07B0B"/>
    <w:rsid w:val="00B10A86"/>
    <w:rsid w:val="00B12EDD"/>
    <w:rsid w:val="00B1726B"/>
    <w:rsid w:val="00B17A9B"/>
    <w:rsid w:val="00B20F7A"/>
    <w:rsid w:val="00B25DEE"/>
    <w:rsid w:val="00B264B4"/>
    <w:rsid w:val="00B31F3E"/>
    <w:rsid w:val="00B34036"/>
    <w:rsid w:val="00B37AC2"/>
    <w:rsid w:val="00B41FD6"/>
    <w:rsid w:val="00B4282A"/>
    <w:rsid w:val="00B4316E"/>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24CB"/>
    <w:rsid w:val="00BB3668"/>
    <w:rsid w:val="00BB45C4"/>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C00AD4"/>
    <w:rsid w:val="00C02C3F"/>
    <w:rsid w:val="00C02CE4"/>
    <w:rsid w:val="00C04026"/>
    <w:rsid w:val="00C0441D"/>
    <w:rsid w:val="00C06887"/>
    <w:rsid w:val="00C06C61"/>
    <w:rsid w:val="00C07AD6"/>
    <w:rsid w:val="00C1205C"/>
    <w:rsid w:val="00C13DEB"/>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926"/>
    <w:rsid w:val="00C84320"/>
    <w:rsid w:val="00C90829"/>
    <w:rsid w:val="00C912B0"/>
    <w:rsid w:val="00C92331"/>
    <w:rsid w:val="00C93385"/>
    <w:rsid w:val="00C94A14"/>
    <w:rsid w:val="00C961FD"/>
    <w:rsid w:val="00CA22E4"/>
    <w:rsid w:val="00CB193C"/>
    <w:rsid w:val="00CB6EA2"/>
    <w:rsid w:val="00CC245F"/>
    <w:rsid w:val="00CC2EB7"/>
    <w:rsid w:val="00CC35FB"/>
    <w:rsid w:val="00CD646D"/>
    <w:rsid w:val="00CD6AAF"/>
    <w:rsid w:val="00CD7732"/>
    <w:rsid w:val="00CE0B8D"/>
    <w:rsid w:val="00CE3258"/>
    <w:rsid w:val="00CE3BBC"/>
    <w:rsid w:val="00CE5988"/>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6B2A"/>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8C8"/>
    <w:rsid w:val="00DC0EE0"/>
    <w:rsid w:val="00DC0F04"/>
    <w:rsid w:val="00DC4EF5"/>
    <w:rsid w:val="00DD15EF"/>
    <w:rsid w:val="00DD1B89"/>
    <w:rsid w:val="00DE620A"/>
    <w:rsid w:val="00DE7D58"/>
    <w:rsid w:val="00DF31E7"/>
    <w:rsid w:val="00DF4911"/>
    <w:rsid w:val="00DF580F"/>
    <w:rsid w:val="00E02B01"/>
    <w:rsid w:val="00E03377"/>
    <w:rsid w:val="00E04BED"/>
    <w:rsid w:val="00E06A24"/>
    <w:rsid w:val="00E07818"/>
    <w:rsid w:val="00E07C04"/>
    <w:rsid w:val="00E154E0"/>
    <w:rsid w:val="00E2503E"/>
    <w:rsid w:val="00E2777C"/>
    <w:rsid w:val="00E30521"/>
    <w:rsid w:val="00E353A8"/>
    <w:rsid w:val="00E35C57"/>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7063"/>
    <w:rsid w:val="00ED7E29"/>
    <w:rsid w:val="00EE0087"/>
    <w:rsid w:val="00EE0E59"/>
    <w:rsid w:val="00EE29EB"/>
    <w:rsid w:val="00EF01BC"/>
    <w:rsid w:val="00EF055D"/>
    <w:rsid w:val="00EF094F"/>
    <w:rsid w:val="00EF4A3A"/>
    <w:rsid w:val="00EF54E7"/>
    <w:rsid w:val="00F053CB"/>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3B5D"/>
    <w:rsid w:val="00F63CEE"/>
    <w:rsid w:val="00F67664"/>
    <w:rsid w:val="00F706A2"/>
    <w:rsid w:val="00F74088"/>
    <w:rsid w:val="00F758B1"/>
    <w:rsid w:val="00F76287"/>
    <w:rsid w:val="00F80074"/>
    <w:rsid w:val="00F82EE6"/>
    <w:rsid w:val="00F864C8"/>
    <w:rsid w:val="00FA04FD"/>
    <w:rsid w:val="00FA1914"/>
    <w:rsid w:val="00FA4705"/>
    <w:rsid w:val="00FA69E1"/>
    <w:rsid w:val="00FA6AAD"/>
    <w:rsid w:val="00FB15C8"/>
    <w:rsid w:val="00FC2987"/>
    <w:rsid w:val="00FC3A33"/>
    <w:rsid w:val="00FC4285"/>
    <w:rsid w:val="00FC703C"/>
    <w:rsid w:val="00FD5202"/>
    <w:rsid w:val="00FD599D"/>
    <w:rsid w:val="00FE358B"/>
    <w:rsid w:val="00FE584C"/>
    <w:rsid w:val="00FF3E30"/>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rwintreeoflife/darwintreeoflife.data"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1244"/>
    <w:rsid w:val="007F76CC"/>
    <w:rsid w:val="00C912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124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303E1B-DF3F-4178-904A-3BA55CA7B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6195</Words>
  <Characters>320314</Characters>
  <Application>Microsoft Office Word</Application>
  <DocSecurity>0</DocSecurity>
  <Lines>2669</Lines>
  <Paragraphs>7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19T13:03:00Z</dcterms:created>
  <dcterms:modified xsi:type="dcterms:W3CDTF">2022-12-27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